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3C93E4D" w14:textId="47B4EDD9" w:rsidR="00F31284" w:rsidRDefault="002C700D" w:rsidP="000679E8">
      <w:pPr>
        <w:pStyle w:val="Heading1"/>
        <w:rPr>
          <w:rFonts w:cs="Times New Roman"/>
          <w:sz w:val="22"/>
          <w:szCs w:val="30"/>
        </w:rPr>
      </w:pPr>
      <w:bookmarkStart w:id="0" w:name="_Toc135311779"/>
      <w:r w:rsidRPr="00636402">
        <w:rPr>
          <w:rFonts w:cs="Times New Roman"/>
        </w:rPr>
        <w:t>DAFTAR PUST</w:t>
      </w:r>
      <w:bookmarkStart w:id="1" w:name="_GoBack"/>
      <w:bookmarkEnd w:id="1"/>
      <w:r w:rsidRPr="00636402">
        <w:rPr>
          <w:rFonts w:cs="Times New Roman"/>
        </w:rPr>
        <w:t>AKA</w:t>
      </w:r>
      <w:bookmarkEnd w:id="0"/>
    </w:p>
    <w:p w14:paraId="03156DC9" w14:textId="77777777" w:rsidR="000679E8" w:rsidRPr="000679E8" w:rsidRDefault="000679E8" w:rsidP="000679E8"/>
    <w:p w14:paraId="724FEFDE" w14:textId="43FA6E28" w:rsidR="000F7C13" w:rsidRPr="000F7C13" w:rsidRDefault="000679E8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0F7C13" w:rsidRPr="000F7C13">
        <w:rPr>
          <w:rFonts w:ascii="Times New Roman" w:hAnsi="Times New Roman" w:cs="Times New Roman"/>
          <w:noProof/>
          <w:sz w:val="24"/>
          <w:szCs w:val="24"/>
        </w:rPr>
        <w:t xml:space="preserve">Afandi, P. (2016). </w:t>
      </w:r>
      <w:r w:rsidR="000F7C13"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Concept &amp; Indicator Human Resources Management For Management Research</w:t>
      </w:r>
      <w:r w:rsidR="000F7C13" w:rsidRPr="000F7C13">
        <w:rPr>
          <w:rFonts w:ascii="Times New Roman" w:hAnsi="Times New Roman" w:cs="Times New Roman"/>
          <w:noProof/>
          <w:sz w:val="24"/>
          <w:szCs w:val="24"/>
        </w:rPr>
        <w:t>. Deepublish.</w:t>
      </w:r>
    </w:p>
    <w:p w14:paraId="7FB20A83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Aprilia, R. (2019). Pengaruh Motivasi Kerja Dan Budaya Organisasi Terhadap Kinerja Pegawai Di Kantor Polisi Pamong Praja (Satpol PP) Kota Bandung Provinsi Jawa Barat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Jurnal Tatapamong</w:t>
      </w: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0F7C13">
        <w:rPr>
          <w:rFonts w:ascii="Times New Roman" w:hAnsi="Times New Roman" w:cs="Times New Roman"/>
          <w:noProof/>
          <w:sz w:val="24"/>
          <w:szCs w:val="24"/>
        </w:rPr>
        <w:t>(2), 105–121. https://ejournal.ipdn.ac.id/jurnaltatapamong/article/view/1155</w:t>
      </w:r>
    </w:p>
    <w:p w14:paraId="6C4A2EF6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Arikunto, S. (2010)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Prosedur Penelitian Suatu Pendekatan Praktek</w:t>
      </w:r>
      <w:r w:rsidRPr="000F7C13">
        <w:rPr>
          <w:rFonts w:ascii="Times New Roman" w:hAnsi="Times New Roman" w:cs="Times New Roman"/>
          <w:noProof/>
          <w:sz w:val="24"/>
          <w:szCs w:val="24"/>
        </w:rPr>
        <w:t>. Rineka Cipta.</w:t>
      </w:r>
    </w:p>
    <w:p w14:paraId="74F87871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Bangun, W. (2012)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 (1st ed.). Erlangga.</w:t>
      </w:r>
    </w:p>
    <w:p w14:paraId="7B318899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Danim, S. (2004)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Motivasi, Kepemimpinan dan Efektivitas Kelompok</w:t>
      </w:r>
      <w:r w:rsidRPr="000F7C13">
        <w:rPr>
          <w:rFonts w:ascii="Times New Roman" w:hAnsi="Times New Roman" w:cs="Times New Roman"/>
          <w:noProof/>
          <w:sz w:val="24"/>
          <w:szCs w:val="24"/>
        </w:rPr>
        <w:t>. Rineka Cipta.</w:t>
      </w:r>
    </w:p>
    <w:p w14:paraId="36525808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Fahmi, I. (2016)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0F7C13">
        <w:rPr>
          <w:rFonts w:ascii="Times New Roman" w:hAnsi="Times New Roman" w:cs="Times New Roman"/>
          <w:noProof/>
          <w:sz w:val="24"/>
          <w:szCs w:val="24"/>
        </w:rPr>
        <w:t>. PT. Alfabeta.</w:t>
      </w:r>
    </w:p>
    <w:p w14:paraId="10080DE4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Ghozali, I. (2016)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SPSS</w:t>
      </w:r>
      <w:r w:rsidRPr="000F7C13">
        <w:rPr>
          <w:rFonts w:ascii="Times New Roman" w:hAnsi="Times New Roman" w:cs="Times New Roman"/>
          <w:noProof/>
          <w:sz w:val="24"/>
          <w:szCs w:val="24"/>
        </w:rPr>
        <w:t>. Badan Penerbit Universitas Dipenegoro.</w:t>
      </w:r>
    </w:p>
    <w:p w14:paraId="20099548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Ghozali, I. (2018)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5</w:t>
      </w: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 (9th ed.). Universitas Dipenegoro.</w:t>
      </w:r>
    </w:p>
    <w:p w14:paraId="2AB0C080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Gunarsa, S. D. (2008)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Psikologi Olahraga Prestasi</w:t>
      </w:r>
      <w:r w:rsidRPr="000F7C13">
        <w:rPr>
          <w:rFonts w:ascii="Times New Roman" w:hAnsi="Times New Roman" w:cs="Times New Roman"/>
          <w:noProof/>
          <w:sz w:val="24"/>
          <w:szCs w:val="24"/>
        </w:rPr>
        <w:t>. Gunung Mulia.</w:t>
      </w:r>
    </w:p>
    <w:p w14:paraId="59D5C411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Hasibuan, M. S. . (1996)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Organisasi dan Motivasi Dasar Peningkatan Produktivitas</w:t>
      </w:r>
      <w:r w:rsidRPr="000F7C13">
        <w:rPr>
          <w:rFonts w:ascii="Times New Roman" w:hAnsi="Times New Roman" w:cs="Times New Roman"/>
          <w:noProof/>
          <w:sz w:val="24"/>
          <w:szCs w:val="24"/>
        </w:rPr>
        <w:t>. Bumi Aksara.</w:t>
      </w:r>
    </w:p>
    <w:p w14:paraId="78CFAAA5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Kaswan. (2017)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Psikologi Industri &amp; Organisasi</w:t>
      </w: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 (Alfabeta (ed.)).</w:t>
      </w:r>
    </w:p>
    <w:p w14:paraId="51D2806A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Komaruddin. (1994)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Ensiklopedia Manajemen</w:t>
      </w:r>
      <w:r w:rsidRPr="000F7C13">
        <w:rPr>
          <w:rFonts w:ascii="Times New Roman" w:hAnsi="Times New Roman" w:cs="Times New Roman"/>
          <w:noProof/>
          <w:sz w:val="24"/>
          <w:szCs w:val="24"/>
        </w:rPr>
        <w:t>. Alumni.</w:t>
      </w:r>
    </w:p>
    <w:p w14:paraId="139541BF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Latif, I. A., Abubakar, H., &amp; Said, M. (2021). Pengaruh Motivasi Intrinsik, Motivasi Ekstrinsik dan Budaya Organisasi Terhadap Kinerja Karyawan Pada Hotel Ayana Komodo Resort, Waecicu Beach Labuan Bajo Nusa Tenggara Timur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Indonesian Journal of Business and Management</w:t>
      </w: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0F7C13">
        <w:rPr>
          <w:rFonts w:ascii="Times New Roman" w:hAnsi="Times New Roman" w:cs="Times New Roman"/>
          <w:noProof/>
          <w:sz w:val="24"/>
          <w:szCs w:val="24"/>
        </w:rPr>
        <w:t>(2), 134–138. https://journal.unibos.ac.id/jbm/article/view/594</w:t>
      </w:r>
    </w:p>
    <w:p w14:paraId="6007EAB1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Luthans. (2006)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Perilaku Organisasi</w:t>
      </w: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 (10th ed.). PT. Andi.</w:t>
      </w:r>
    </w:p>
    <w:p w14:paraId="2AC36BE2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Mangkunegara, A. P. (2005)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Evaluasi Kinerja SDM</w:t>
      </w:r>
      <w:r w:rsidRPr="000F7C13">
        <w:rPr>
          <w:rFonts w:ascii="Times New Roman" w:hAnsi="Times New Roman" w:cs="Times New Roman"/>
          <w:noProof/>
          <w:sz w:val="24"/>
          <w:szCs w:val="24"/>
        </w:rPr>
        <w:t>. PT. Refika Aditama.</w:t>
      </w:r>
    </w:p>
    <w:p w14:paraId="260E7FF1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Mangkunegara, A. P. (2011)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Perusahaan</w:t>
      </w:r>
      <w:r w:rsidRPr="000F7C13">
        <w:rPr>
          <w:rFonts w:ascii="Times New Roman" w:hAnsi="Times New Roman" w:cs="Times New Roman"/>
          <w:noProof/>
          <w:sz w:val="24"/>
          <w:szCs w:val="24"/>
        </w:rPr>
        <w:t>. Remaja Rosdakarya.</w:t>
      </w:r>
    </w:p>
    <w:p w14:paraId="154EF4EE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Mangkunegara, A. P. (2017)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Evaluasi Kinerja Sumber Daya Manusia</w:t>
      </w:r>
      <w:r w:rsidRPr="000F7C13">
        <w:rPr>
          <w:rFonts w:ascii="Times New Roman" w:hAnsi="Times New Roman" w:cs="Times New Roman"/>
          <w:noProof/>
          <w:sz w:val="24"/>
          <w:szCs w:val="24"/>
        </w:rPr>
        <w:t>. Refika Aditama.</w:t>
      </w:r>
    </w:p>
    <w:p w14:paraId="111700AB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Manullang, M. (2001)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Manajemen Personalia</w:t>
      </w:r>
      <w:r w:rsidRPr="000F7C13">
        <w:rPr>
          <w:rFonts w:ascii="Times New Roman" w:hAnsi="Times New Roman" w:cs="Times New Roman"/>
          <w:noProof/>
          <w:sz w:val="24"/>
          <w:szCs w:val="24"/>
        </w:rPr>
        <w:t>. Gajah Mada University Press.</w:t>
      </w:r>
    </w:p>
    <w:p w14:paraId="3A81480F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oeheriono. (2010)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Pengukuran Kinerja Berbasis Kompetensi</w:t>
      </w:r>
      <w:r w:rsidRPr="000F7C13">
        <w:rPr>
          <w:rFonts w:ascii="Times New Roman" w:hAnsi="Times New Roman" w:cs="Times New Roman"/>
          <w:noProof/>
          <w:sz w:val="24"/>
          <w:szCs w:val="24"/>
        </w:rPr>
        <w:t>. Ghalia Indonesia.</w:t>
      </w:r>
    </w:p>
    <w:p w14:paraId="0CB63A2C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Potu, J., Lengkong, V. P. ., &amp; Trang, I. (2021). Pengaruh Motivasi Intrinsik Dan Motivasi Ekstrinsik Terhadap Kinerja Karyawan Pada PT. Air Manado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Jurnal EMBA</w:t>
      </w: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0F7C13">
        <w:rPr>
          <w:rFonts w:ascii="Times New Roman" w:hAnsi="Times New Roman" w:cs="Times New Roman"/>
          <w:noProof/>
          <w:sz w:val="24"/>
          <w:szCs w:val="24"/>
        </w:rPr>
        <w:t>(2), 387–394. https://ejournal.unsrat.ac.id/index.php/emba/article/view/33474</w:t>
      </w:r>
    </w:p>
    <w:p w14:paraId="45E271D7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Prasetyo, Y. A., &amp; Wahyudi, C. (2022). Pengaruh Budaya Organisasi, Etika Kerja, dan Loyalitas Kerja Terhadap Kinerja Tenaga Kependidikan Universitas Bhamada Slawi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Konsentrasi: Jurnal Manajemen Dan Bisnis,</w:t>
      </w: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0F7C13">
        <w:rPr>
          <w:rFonts w:ascii="Times New Roman" w:hAnsi="Times New Roman" w:cs="Times New Roman"/>
          <w:noProof/>
          <w:sz w:val="24"/>
          <w:szCs w:val="24"/>
        </w:rPr>
        <w:t>(2), 97–105. https://konsentrasi.upstegal.ac.id/index.php/Konsentrasi/article/download/28/22/</w:t>
      </w:r>
    </w:p>
    <w:p w14:paraId="1B36265D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Rahmi, F., &amp; Sovia, A. (2017). Dampak Sistem Pengendalian Internal, Prilaku Tidak Etis, Dan Moralitas Manajemen Terhadap Kecenderungan Kecurangan Akuntansi Pada Perusahaan Developer Di Pekanbaru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Jurnal Al-Iqtishad</w:t>
      </w: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0F7C13">
        <w:rPr>
          <w:rFonts w:ascii="Times New Roman" w:hAnsi="Times New Roman" w:cs="Times New Roman"/>
          <w:noProof/>
          <w:sz w:val="24"/>
          <w:szCs w:val="24"/>
        </w:rPr>
        <w:t>(13), 48–66. https://ejournal.uin-suska.ac.id/index.php/al-iqtishad/article/view/4388/0</w:t>
      </w:r>
    </w:p>
    <w:p w14:paraId="076A8EC9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Robbins, S. P. (1998)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Organization Behavior, Concepts, Controversies, Application</w:t>
      </w: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 (Seventh Ed). Englewood Cliffs dan PT. Prenhallindo.</w:t>
      </w:r>
    </w:p>
    <w:p w14:paraId="1DF4760F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Robbins, S. P. (2007)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Manajemen</w:t>
      </w:r>
      <w:r w:rsidRPr="000F7C13">
        <w:rPr>
          <w:rFonts w:ascii="Times New Roman" w:hAnsi="Times New Roman" w:cs="Times New Roman"/>
          <w:noProof/>
          <w:sz w:val="24"/>
          <w:szCs w:val="24"/>
        </w:rPr>
        <w:t>. PT. Indeks.</w:t>
      </w:r>
    </w:p>
    <w:p w14:paraId="4661EA67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Robbins, S. P., &amp; Coulter, M. (2009)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Manajemen</w:t>
      </w: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 (10th ed.). Erlangga.</w:t>
      </w:r>
    </w:p>
    <w:p w14:paraId="356A39CD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Robbins, S. P., Judge, T., &amp; Timothy, A. (2008)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Organizational Behavior</w:t>
      </w:r>
      <w:r w:rsidRPr="000F7C13">
        <w:rPr>
          <w:rFonts w:ascii="Times New Roman" w:hAnsi="Times New Roman" w:cs="Times New Roman"/>
          <w:noProof/>
          <w:sz w:val="24"/>
          <w:szCs w:val="24"/>
        </w:rPr>
        <w:t>. Pearson.</w:t>
      </w:r>
    </w:p>
    <w:p w14:paraId="473832C8" w14:textId="05F977A1" w:rsidR="000F7C13" w:rsidRPr="000F7C13" w:rsidRDefault="000F7C13" w:rsidP="00F50F9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Safitri, A., &amp; Susanto. (2019). Pengaruh Motivasi Intrinsik,Motivasi Ekstrinsik, Kompetensi dan Komitmen Terhadap Kinerja Karyawan PT. Askrindo Semarang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Majalah Ilmiah Solusi</w:t>
      </w: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17</w:t>
      </w:r>
      <w:r w:rsidR="00F50F9D">
        <w:rPr>
          <w:rFonts w:ascii="Times New Roman" w:hAnsi="Times New Roman" w:cs="Times New Roman"/>
          <w:noProof/>
          <w:sz w:val="24"/>
          <w:szCs w:val="24"/>
        </w:rPr>
        <w:t xml:space="preserve">(3), 155–172. </w:t>
      </w:r>
      <w:r w:rsidRPr="000F7C13">
        <w:rPr>
          <w:rFonts w:ascii="Times New Roman" w:hAnsi="Times New Roman" w:cs="Times New Roman"/>
          <w:noProof/>
          <w:sz w:val="24"/>
          <w:szCs w:val="24"/>
        </w:rPr>
        <w:t>https://journals.usm.ac.id/index.php/solusi/article/view/1633</w:t>
      </w:r>
    </w:p>
    <w:p w14:paraId="5200FD2B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Samuel, T., &amp; Septina, F. (2020). Pengaruh Motivasi Ekstrinsik dan Motivasi Intrinsik terhadap Kinerja Karyawan CV. Muncul Anugerah Jaya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JEMMA (Jurnal of Economic, Management, and Accounting)</w:t>
      </w: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0F7C13">
        <w:rPr>
          <w:rFonts w:ascii="Times New Roman" w:hAnsi="Times New Roman" w:cs="Times New Roman"/>
          <w:noProof/>
          <w:sz w:val="24"/>
          <w:szCs w:val="24"/>
        </w:rPr>
        <w:t>(2), 103–112. http://www.ojs.unanda.ac.id/index.php/jemma/article/view/365</w:t>
      </w:r>
    </w:p>
    <w:p w14:paraId="0AFD44A6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Santrock, J. W. (2003)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Adolescance Perkembangan Remaja</w:t>
      </w: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 (S. B. Adlar dkk (ed.)). Erlangga.</w:t>
      </w:r>
    </w:p>
    <w:p w14:paraId="313F489B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Sedarmayanti. (2011)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0F7C13">
        <w:rPr>
          <w:rFonts w:ascii="Times New Roman" w:hAnsi="Times New Roman" w:cs="Times New Roman"/>
          <w:noProof/>
          <w:sz w:val="24"/>
          <w:szCs w:val="24"/>
        </w:rPr>
        <w:t>. PT. Refika Aditama.</w:t>
      </w:r>
    </w:p>
    <w:p w14:paraId="63D133E7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Sinambela, L. P. (2018)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0F7C13">
        <w:rPr>
          <w:rFonts w:ascii="Times New Roman" w:hAnsi="Times New Roman" w:cs="Times New Roman"/>
          <w:noProof/>
          <w:sz w:val="24"/>
          <w:szCs w:val="24"/>
        </w:rPr>
        <w:t>. PT. Bumi Aksara.</w:t>
      </w:r>
    </w:p>
    <w:p w14:paraId="6BC11DB3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Siregar, H., Ahmadi, Zainuri, Susanti, Y., &amp; Aritonang, R. (2020). Pengaruh Keterlibatan Kerja, Motivasi Intrinsik dan Budaya Organisasi Terhadap Kinerja Aparatur Sipil Negara (ASN) Di Dinas Lingkungan Hidup Provinsi Sumatera Utara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Jurnal Riset Manajemen Dan Bisnis</w:t>
      </w: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0F7C13">
        <w:rPr>
          <w:rFonts w:ascii="Times New Roman" w:hAnsi="Times New Roman" w:cs="Times New Roman"/>
          <w:noProof/>
          <w:sz w:val="24"/>
          <w:szCs w:val="24"/>
        </w:rPr>
        <w:t>(2), 214–223. https://jurnal.uisu.ac.id/index.php/JRMB/article/view/3345</w:t>
      </w:r>
    </w:p>
    <w:p w14:paraId="6A9D54BC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Sugiyono. (2017)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 dan R &amp; D</w:t>
      </w: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. CV. </w:t>
      </w:r>
      <w:r w:rsidRPr="000F7C13">
        <w:rPr>
          <w:rFonts w:ascii="Times New Roman" w:hAnsi="Times New Roman" w:cs="Times New Roman"/>
          <w:noProof/>
          <w:sz w:val="24"/>
          <w:szCs w:val="24"/>
        </w:rPr>
        <w:lastRenderedPageBreak/>
        <w:t>Alfabeta.</w:t>
      </w:r>
    </w:p>
    <w:p w14:paraId="30C8A21D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Sulistiyani, A. T., &amp; Rosidah. (2003)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0F7C13">
        <w:rPr>
          <w:rFonts w:ascii="Times New Roman" w:hAnsi="Times New Roman" w:cs="Times New Roman"/>
          <w:noProof/>
          <w:sz w:val="24"/>
          <w:szCs w:val="24"/>
        </w:rPr>
        <w:t>. Graha Ilmu.</w:t>
      </w:r>
    </w:p>
    <w:p w14:paraId="1C000901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Suliyanto. (2018)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 Untuk Skripsi, Tesis dan Disertasi</w:t>
      </w:r>
      <w:r w:rsidRPr="000F7C13">
        <w:rPr>
          <w:rFonts w:ascii="Times New Roman" w:hAnsi="Times New Roman" w:cs="Times New Roman"/>
          <w:noProof/>
          <w:sz w:val="24"/>
          <w:szCs w:val="24"/>
        </w:rPr>
        <w:t>. Andi Offset (Anggota IKAPI).</w:t>
      </w:r>
    </w:p>
    <w:p w14:paraId="4866365E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Suryadi, I., &amp; Efendi, S. (2018). Pengaruh Motivasi Intrinsik, Kepuasan Kerja dan Budaya Organisasi Terhadap Kinerja Pegawai Biro Kepegawaian Di Badan Kepegawaian Negara (BKN) Jakarta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Jurnal Ilmu Manajemen</w:t>
      </w: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0F7C13">
        <w:rPr>
          <w:rFonts w:ascii="Times New Roman" w:hAnsi="Times New Roman" w:cs="Times New Roman"/>
          <w:noProof/>
          <w:sz w:val="24"/>
          <w:szCs w:val="24"/>
        </w:rPr>
        <w:t>(2), 109–124. http://journal.unas.ac.id/oikonamia/article/view/524</w:t>
      </w:r>
    </w:p>
    <w:p w14:paraId="1440872C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Susanto. (2006)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Strategi Organisasi</w:t>
      </w:r>
      <w:r w:rsidRPr="000F7C13">
        <w:rPr>
          <w:rFonts w:ascii="Times New Roman" w:hAnsi="Times New Roman" w:cs="Times New Roman"/>
          <w:noProof/>
          <w:sz w:val="24"/>
          <w:szCs w:val="24"/>
        </w:rPr>
        <w:t>. Amara Books.</w:t>
      </w:r>
    </w:p>
    <w:p w14:paraId="0A8E605B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Suwatno. (2011)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Manajemen SDM dalam Organisasi Publik dan Bisnis</w:t>
      </w:r>
      <w:r w:rsidRPr="000F7C13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14:paraId="13132D79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Tika, M. P. (2016)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Budaya Organisasi dan Peningkatan Kinerja Perusahaan</w:t>
      </w:r>
      <w:r w:rsidRPr="000F7C13">
        <w:rPr>
          <w:rFonts w:ascii="Times New Roman" w:hAnsi="Times New Roman" w:cs="Times New Roman"/>
          <w:noProof/>
          <w:sz w:val="24"/>
          <w:szCs w:val="24"/>
        </w:rPr>
        <w:t>. PT. Bumi Aksara.</w:t>
      </w:r>
    </w:p>
    <w:p w14:paraId="61C42717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Triadi, R., Hidayah, S., &amp; Fasochah. (2019). Pengaruh Motivasi Intrinsik Dan Ekstrinsik Terhadap Kinerja Pegawai Yang Di Mediasi Oleh Komitmen Organisasi (Studi Pada Pegawai Kantor Pertanahan Kota Semarang)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Manajemen Dan Akuntansi</w:t>
      </w: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26</w:t>
      </w:r>
      <w:r w:rsidRPr="000F7C13">
        <w:rPr>
          <w:rFonts w:ascii="Times New Roman" w:hAnsi="Times New Roman" w:cs="Times New Roman"/>
          <w:noProof/>
          <w:sz w:val="24"/>
          <w:szCs w:val="24"/>
        </w:rPr>
        <w:t>(47), 1–17. https://ejurnal.stiedharmaputra-smg.ac.id/index.php/JEMA/article/view/351</w:t>
      </w:r>
    </w:p>
    <w:p w14:paraId="3D1C76AC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Uno, H. B. (2016)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Teori Motivasi dan Pengukurannya Analisis di Bidang Pendidikan</w:t>
      </w:r>
      <w:r w:rsidRPr="000F7C13">
        <w:rPr>
          <w:rFonts w:ascii="Times New Roman" w:hAnsi="Times New Roman" w:cs="Times New Roman"/>
          <w:noProof/>
          <w:sz w:val="24"/>
          <w:szCs w:val="24"/>
        </w:rPr>
        <w:t>. PT. Bumi Aksara.</w:t>
      </w:r>
    </w:p>
    <w:p w14:paraId="08016BBF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Widiawaty, I. N., Rajindra, &amp; Kadir, H. A. (2020). Pengaruh Motivasi Intrinsik dan Motivasi Ekstrinsik terhadap Kinerja Pegawai pada Kantor Badan Pendapatan Daerah Provinsi Sulawesi Tengah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Jurnal Kolaboratif Sains</w:t>
      </w: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0F7C13">
        <w:rPr>
          <w:rFonts w:ascii="Times New Roman" w:hAnsi="Times New Roman" w:cs="Times New Roman"/>
          <w:noProof/>
          <w:sz w:val="24"/>
          <w:szCs w:val="24"/>
        </w:rPr>
        <w:t>(8), 390–400. https://jurnal.unismuhpalu.ac.id/index.php/JKS/article/view/1749</w:t>
      </w:r>
    </w:p>
    <w:p w14:paraId="398F27E6" w14:textId="77777777" w:rsidR="000F7C13" w:rsidRPr="000F7C13" w:rsidRDefault="000F7C13" w:rsidP="000F7C1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0F7C13">
        <w:rPr>
          <w:rFonts w:ascii="Times New Roman" w:hAnsi="Times New Roman" w:cs="Times New Roman"/>
          <w:noProof/>
          <w:sz w:val="24"/>
          <w:szCs w:val="24"/>
        </w:rPr>
        <w:t xml:space="preserve">Wirawan. (2007). </w:t>
      </w:r>
      <w:r w:rsidRPr="000F7C13">
        <w:rPr>
          <w:rFonts w:ascii="Times New Roman" w:hAnsi="Times New Roman" w:cs="Times New Roman"/>
          <w:i/>
          <w:iCs/>
          <w:noProof/>
          <w:sz w:val="24"/>
          <w:szCs w:val="24"/>
        </w:rPr>
        <w:t>Budaya dan Iklim Organisasi</w:t>
      </w:r>
      <w:r w:rsidRPr="000F7C13">
        <w:rPr>
          <w:rFonts w:ascii="Times New Roman" w:hAnsi="Times New Roman" w:cs="Times New Roman"/>
          <w:noProof/>
          <w:sz w:val="24"/>
          <w:szCs w:val="24"/>
        </w:rPr>
        <w:t>. Salemba Empat.</w:t>
      </w:r>
    </w:p>
    <w:p w14:paraId="5C87D83F" w14:textId="50D19355" w:rsidR="00C0038C" w:rsidRDefault="000679E8" w:rsidP="00FE1993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p w14:paraId="09639E89" w14:textId="77777777" w:rsidR="00CB62FF" w:rsidRDefault="00CB62FF" w:rsidP="00813954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DC59183" w14:textId="77777777" w:rsidR="00CB62FF" w:rsidRDefault="00CB62FF" w:rsidP="00813954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B8CFEB9" w14:textId="77777777" w:rsidR="00CB62FF" w:rsidRDefault="00CB62FF" w:rsidP="00813954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C4082B0" w14:textId="77777777" w:rsidR="00135CAB" w:rsidRDefault="00135CAB" w:rsidP="00813954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1E25ECB" w14:textId="77777777" w:rsidR="00135CAB" w:rsidRDefault="00135CAB" w:rsidP="00813954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45B8F2E" w14:textId="77777777" w:rsidR="00135CAB" w:rsidRDefault="00135CAB" w:rsidP="00813954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7908DE3" w14:textId="77777777" w:rsidR="00135CAB" w:rsidRDefault="00135CAB" w:rsidP="00813954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57EB08C" w14:textId="2D6A71DB" w:rsidR="00CB62FF" w:rsidRDefault="00A33CD3" w:rsidP="00CB62FF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ampiran 1</w:t>
      </w:r>
    </w:p>
    <w:p w14:paraId="0847A083" w14:textId="77777777" w:rsidR="00CB62FF" w:rsidRPr="00D12E62" w:rsidRDefault="00CB62FF" w:rsidP="00CB62FF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KATA PENGANTAR</w:t>
      </w:r>
    </w:p>
    <w:p w14:paraId="3EE5772A" w14:textId="77777777" w:rsidR="00CB62FF" w:rsidRPr="00D12E62" w:rsidRDefault="00CB62FF" w:rsidP="002B6870">
      <w:pPr>
        <w:tabs>
          <w:tab w:val="left" w:pos="1418"/>
          <w:tab w:val="left" w:pos="1701"/>
        </w:tabs>
        <w:spacing w:line="276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12E62">
        <w:rPr>
          <w:rFonts w:ascii="Times New Roman" w:hAnsi="Times New Roman" w:cs="Times New Roman"/>
          <w:bCs/>
          <w:sz w:val="24"/>
          <w:szCs w:val="24"/>
        </w:rPr>
        <w:t>Perihal</w:t>
      </w:r>
      <w:r>
        <w:rPr>
          <w:rFonts w:ascii="Times New Roman" w:hAnsi="Times New Roman" w:cs="Times New Roman"/>
          <w:bCs/>
          <w:sz w:val="24"/>
          <w:szCs w:val="24"/>
        </w:rPr>
        <w:tab/>
      </w:r>
      <w:r>
        <w:rPr>
          <w:rFonts w:ascii="Times New Roman" w:hAnsi="Times New Roman" w:cs="Times New Roman"/>
          <w:bCs/>
          <w:sz w:val="24"/>
          <w:szCs w:val="24"/>
        </w:rPr>
        <w:tab/>
      </w:r>
      <w:r w:rsidRPr="00D12E62">
        <w:rPr>
          <w:rFonts w:ascii="Times New Roman" w:hAnsi="Times New Roman" w:cs="Times New Roman"/>
          <w:bCs/>
          <w:sz w:val="24"/>
          <w:szCs w:val="24"/>
        </w:rPr>
        <w:t>:</w:t>
      </w:r>
      <w:r>
        <w:rPr>
          <w:rFonts w:ascii="Times New Roman" w:hAnsi="Times New Roman" w:cs="Times New Roman"/>
          <w:bCs/>
          <w:sz w:val="24"/>
          <w:szCs w:val="24"/>
        </w:rPr>
        <w:t xml:space="preserve">    </w:t>
      </w:r>
      <w:r w:rsidRPr="00D12E62">
        <w:rPr>
          <w:rFonts w:ascii="Times New Roman" w:hAnsi="Times New Roman" w:cs="Times New Roman"/>
          <w:bCs/>
          <w:sz w:val="24"/>
          <w:szCs w:val="24"/>
        </w:rPr>
        <w:t>Permohonan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12E62">
        <w:rPr>
          <w:rFonts w:ascii="Times New Roman" w:hAnsi="Times New Roman" w:cs="Times New Roman"/>
          <w:bCs/>
          <w:sz w:val="24"/>
          <w:szCs w:val="24"/>
        </w:rPr>
        <w:t>Lembar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12E62">
        <w:rPr>
          <w:rFonts w:ascii="Times New Roman" w:hAnsi="Times New Roman" w:cs="Times New Roman"/>
          <w:bCs/>
          <w:sz w:val="24"/>
          <w:szCs w:val="24"/>
        </w:rPr>
        <w:t>Pengisian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12E62">
        <w:rPr>
          <w:rFonts w:ascii="Times New Roman" w:hAnsi="Times New Roman" w:cs="Times New Roman"/>
          <w:bCs/>
          <w:sz w:val="24"/>
          <w:szCs w:val="24"/>
        </w:rPr>
        <w:t>Kuesioner</w:t>
      </w:r>
    </w:p>
    <w:p w14:paraId="04195B3B" w14:textId="787F24E2" w:rsidR="00CB62FF" w:rsidRPr="00D12E62" w:rsidRDefault="00CB62FF" w:rsidP="00CB62FF">
      <w:pPr>
        <w:tabs>
          <w:tab w:val="left" w:pos="1276"/>
          <w:tab w:val="left" w:pos="1701"/>
          <w:tab w:val="left" w:pos="2410"/>
        </w:tabs>
        <w:spacing w:line="276" w:lineRule="auto"/>
        <w:ind w:left="1985" w:hanging="1985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12E62">
        <w:rPr>
          <w:rFonts w:ascii="Times New Roman" w:hAnsi="Times New Roman" w:cs="Times New Roman"/>
          <w:bCs/>
          <w:sz w:val="24"/>
          <w:szCs w:val="24"/>
        </w:rPr>
        <w:t>Judul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12E62">
        <w:rPr>
          <w:rFonts w:ascii="Times New Roman" w:hAnsi="Times New Roman" w:cs="Times New Roman"/>
          <w:bCs/>
          <w:sz w:val="24"/>
          <w:szCs w:val="24"/>
        </w:rPr>
        <w:t>Penelitian</w:t>
      </w:r>
      <w:r>
        <w:rPr>
          <w:rFonts w:ascii="Times New Roman" w:hAnsi="Times New Roman" w:cs="Times New Roman"/>
          <w:bCs/>
          <w:sz w:val="24"/>
          <w:szCs w:val="24"/>
        </w:rPr>
        <w:tab/>
        <w:t xml:space="preserve">:  </w:t>
      </w:r>
      <w:r w:rsidR="004C3600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12E62">
        <w:rPr>
          <w:rFonts w:ascii="Times New Roman" w:hAnsi="Times New Roman" w:cs="Times New Roman"/>
          <w:bCs/>
          <w:sz w:val="24"/>
          <w:szCs w:val="24"/>
        </w:rPr>
        <w:t xml:space="preserve">Pengaruh </w:t>
      </w:r>
      <w:r w:rsidR="001077A0">
        <w:rPr>
          <w:rFonts w:ascii="Times New Roman" w:hAnsi="Times New Roman" w:cs="Times New Roman"/>
          <w:bCs/>
          <w:sz w:val="24"/>
          <w:szCs w:val="24"/>
        </w:rPr>
        <w:t xml:space="preserve">Motivasi Intrinsik, Motivasi Ekstrinsik dan Budaya Organisasi </w:t>
      </w:r>
      <w:r w:rsidRPr="00D12E62">
        <w:rPr>
          <w:rFonts w:ascii="Times New Roman" w:hAnsi="Times New Roman" w:cs="Times New Roman"/>
          <w:bCs/>
          <w:sz w:val="24"/>
          <w:szCs w:val="24"/>
        </w:rPr>
        <w:t xml:space="preserve">Terhadap Kinerja </w:t>
      </w:r>
      <w:r w:rsidR="001077A0">
        <w:rPr>
          <w:rFonts w:ascii="Times New Roman" w:hAnsi="Times New Roman" w:cs="Times New Roman"/>
          <w:bCs/>
          <w:sz w:val="24"/>
          <w:szCs w:val="24"/>
        </w:rPr>
        <w:t>Pegawai Unit Pengelolaan Pendapatan Daerah SAMSAT Slawi</w:t>
      </w:r>
      <w:r w:rsidRPr="00D12E62">
        <w:rPr>
          <w:rFonts w:ascii="Times New Roman" w:hAnsi="Times New Roman" w:cs="Times New Roman"/>
          <w:bCs/>
          <w:sz w:val="24"/>
          <w:szCs w:val="24"/>
        </w:rPr>
        <w:t xml:space="preserve"> Kabupaten Tegal</w:t>
      </w:r>
    </w:p>
    <w:p w14:paraId="5BCD9929" w14:textId="5E2841A9" w:rsidR="00CB62FF" w:rsidRPr="00D12E62" w:rsidRDefault="00CB62FF" w:rsidP="001077A0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12E62">
        <w:rPr>
          <w:rFonts w:ascii="Times New Roman" w:hAnsi="Times New Roman" w:cs="Times New Roman"/>
          <w:bCs/>
          <w:sz w:val="24"/>
          <w:szCs w:val="24"/>
        </w:rPr>
        <w:t>Kepada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12E62">
        <w:rPr>
          <w:rFonts w:ascii="Times New Roman" w:hAnsi="Times New Roman" w:cs="Times New Roman"/>
          <w:bCs/>
          <w:sz w:val="24"/>
          <w:szCs w:val="24"/>
        </w:rPr>
        <w:t>Yth,</w:t>
      </w:r>
      <w:r w:rsidR="001077A0">
        <w:rPr>
          <w:rFonts w:ascii="Times New Roman" w:hAnsi="Times New Roman" w:cs="Times New Roman"/>
          <w:bCs/>
          <w:sz w:val="24"/>
          <w:szCs w:val="24"/>
        </w:rPr>
        <w:t xml:space="preserve"> Pegawai UPPD SAMSAT Slawi</w:t>
      </w:r>
    </w:p>
    <w:p w14:paraId="7979929B" w14:textId="77777777" w:rsidR="00CB62FF" w:rsidRPr="00D12E62" w:rsidRDefault="00CB62FF" w:rsidP="001077A0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12E62">
        <w:rPr>
          <w:rFonts w:ascii="Times New Roman" w:hAnsi="Times New Roman" w:cs="Times New Roman"/>
          <w:bCs/>
          <w:sz w:val="24"/>
          <w:szCs w:val="24"/>
        </w:rPr>
        <w:t>Di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12E62">
        <w:rPr>
          <w:rFonts w:ascii="Times New Roman" w:hAnsi="Times New Roman" w:cs="Times New Roman"/>
          <w:bCs/>
          <w:sz w:val="24"/>
          <w:szCs w:val="24"/>
        </w:rPr>
        <w:t>Tempat</w:t>
      </w:r>
    </w:p>
    <w:p w14:paraId="47FA46E9" w14:textId="77777777" w:rsidR="00CB62FF" w:rsidRPr="00D12E62" w:rsidRDefault="00CB62FF" w:rsidP="00CB62FF">
      <w:pPr>
        <w:spacing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12E62">
        <w:rPr>
          <w:rFonts w:ascii="Times New Roman" w:hAnsi="Times New Roman" w:cs="Times New Roman"/>
          <w:bCs/>
          <w:sz w:val="24"/>
          <w:szCs w:val="24"/>
        </w:rPr>
        <w:t>Dengan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12E62">
        <w:rPr>
          <w:rFonts w:ascii="Times New Roman" w:hAnsi="Times New Roman" w:cs="Times New Roman"/>
          <w:bCs/>
          <w:sz w:val="24"/>
          <w:szCs w:val="24"/>
        </w:rPr>
        <w:t>Hormat,</w:t>
      </w:r>
    </w:p>
    <w:p w14:paraId="677F2332" w14:textId="71F6D2C2" w:rsidR="00CB62FF" w:rsidRPr="00D12E62" w:rsidRDefault="001077A0" w:rsidP="00CB62FF">
      <w:pPr>
        <w:spacing w:line="48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    </w:t>
      </w:r>
      <w:r w:rsidR="00C409B5">
        <w:rPr>
          <w:rFonts w:ascii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B62FF" w:rsidRPr="00D12E62">
        <w:rPr>
          <w:rFonts w:ascii="Times New Roman" w:hAnsi="Times New Roman" w:cs="Times New Roman"/>
          <w:bCs/>
          <w:sz w:val="24"/>
          <w:szCs w:val="24"/>
        </w:rPr>
        <w:t>Dalam</w:t>
      </w:r>
      <w:r w:rsidR="00CB62F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B62FF" w:rsidRPr="00D12E62">
        <w:rPr>
          <w:rFonts w:ascii="Times New Roman" w:hAnsi="Times New Roman" w:cs="Times New Roman"/>
          <w:bCs/>
          <w:sz w:val="24"/>
          <w:szCs w:val="24"/>
        </w:rPr>
        <w:t>rangka</w:t>
      </w:r>
      <w:r w:rsidR="00CB62F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B62FF" w:rsidRPr="00D12E62">
        <w:rPr>
          <w:rFonts w:ascii="Times New Roman" w:hAnsi="Times New Roman" w:cs="Times New Roman"/>
          <w:bCs/>
          <w:sz w:val="24"/>
          <w:szCs w:val="24"/>
        </w:rPr>
        <w:t>untuk</w:t>
      </w:r>
      <w:r w:rsidR="00CB62F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B62FF" w:rsidRPr="00D12E62">
        <w:rPr>
          <w:rFonts w:ascii="Times New Roman" w:hAnsi="Times New Roman" w:cs="Times New Roman"/>
          <w:bCs/>
          <w:sz w:val="24"/>
          <w:szCs w:val="24"/>
        </w:rPr>
        <w:t>menyelesaikan</w:t>
      </w:r>
      <w:r w:rsidR="00CB62FF">
        <w:rPr>
          <w:rFonts w:ascii="Times New Roman" w:hAnsi="Times New Roman" w:cs="Times New Roman"/>
          <w:bCs/>
          <w:sz w:val="24"/>
          <w:szCs w:val="24"/>
        </w:rPr>
        <w:t xml:space="preserve"> p</w:t>
      </w:r>
      <w:r w:rsidR="00CB62FF" w:rsidRPr="00D12E62">
        <w:rPr>
          <w:rFonts w:ascii="Times New Roman" w:hAnsi="Times New Roman" w:cs="Times New Roman"/>
          <w:bCs/>
          <w:sz w:val="24"/>
          <w:szCs w:val="24"/>
        </w:rPr>
        <w:t>enelitian, saya</w:t>
      </w:r>
      <w:r w:rsidR="00CB62F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B62FF" w:rsidRPr="00D12E62">
        <w:rPr>
          <w:rFonts w:ascii="Times New Roman" w:hAnsi="Times New Roman" w:cs="Times New Roman"/>
          <w:bCs/>
          <w:sz w:val="24"/>
          <w:szCs w:val="24"/>
        </w:rPr>
        <w:t>Mahasiswa</w:t>
      </w:r>
      <w:r w:rsidR="00CB62F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B62FF" w:rsidRPr="00D12E62">
        <w:rPr>
          <w:rFonts w:ascii="Times New Roman" w:hAnsi="Times New Roman" w:cs="Times New Roman"/>
          <w:bCs/>
          <w:sz w:val="24"/>
          <w:szCs w:val="24"/>
        </w:rPr>
        <w:t>Fakultas</w:t>
      </w:r>
      <w:r w:rsidR="00CB62F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B62FF" w:rsidRPr="00D12E62">
        <w:rPr>
          <w:rFonts w:ascii="Times New Roman" w:hAnsi="Times New Roman" w:cs="Times New Roman"/>
          <w:bCs/>
          <w:sz w:val="24"/>
          <w:szCs w:val="24"/>
        </w:rPr>
        <w:t>Ekonomi</w:t>
      </w:r>
      <w:r w:rsidR="00CB62FF">
        <w:rPr>
          <w:rFonts w:ascii="Times New Roman" w:hAnsi="Times New Roman" w:cs="Times New Roman"/>
          <w:bCs/>
          <w:sz w:val="24"/>
          <w:szCs w:val="24"/>
        </w:rPr>
        <w:t xml:space="preserve"> d</w:t>
      </w:r>
      <w:r w:rsidR="00CB62FF" w:rsidRPr="00D12E62">
        <w:rPr>
          <w:rFonts w:ascii="Times New Roman" w:hAnsi="Times New Roman" w:cs="Times New Roman"/>
          <w:bCs/>
          <w:sz w:val="24"/>
          <w:szCs w:val="24"/>
        </w:rPr>
        <w:t>an</w:t>
      </w:r>
      <w:r w:rsidR="00CB62F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B62FF" w:rsidRPr="00D12E62">
        <w:rPr>
          <w:rFonts w:ascii="Times New Roman" w:hAnsi="Times New Roman" w:cs="Times New Roman"/>
          <w:bCs/>
          <w:sz w:val="24"/>
          <w:szCs w:val="24"/>
        </w:rPr>
        <w:t>Bisnis</w:t>
      </w:r>
      <w:r w:rsidR="00CB62F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B62FF" w:rsidRPr="00D12E62">
        <w:rPr>
          <w:rFonts w:ascii="Times New Roman" w:hAnsi="Times New Roman" w:cs="Times New Roman"/>
          <w:bCs/>
          <w:sz w:val="24"/>
          <w:szCs w:val="24"/>
        </w:rPr>
        <w:t>Universitas</w:t>
      </w:r>
      <w:r w:rsidR="00CB62F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B62FF" w:rsidRPr="00D12E62">
        <w:rPr>
          <w:rFonts w:ascii="Times New Roman" w:hAnsi="Times New Roman" w:cs="Times New Roman"/>
          <w:bCs/>
          <w:sz w:val="24"/>
          <w:szCs w:val="24"/>
        </w:rPr>
        <w:t>Pancasakti</w:t>
      </w:r>
      <w:r w:rsidR="00CB62F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B62FF" w:rsidRPr="00D12E62">
        <w:rPr>
          <w:rFonts w:ascii="Times New Roman" w:hAnsi="Times New Roman" w:cs="Times New Roman"/>
          <w:bCs/>
          <w:sz w:val="24"/>
          <w:szCs w:val="24"/>
        </w:rPr>
        <w:t>Tegal,</w:t>
      </w:r>
      <w:r w:rsidR="00CB62FF">
        <w:rPr>
          <w:rFonts w:ascii="Times New Roman" w:hAnsi="Times New Roman" w:cs="Times New Roman"/>
          <w:bCs/>
          <w:sz w:val="24"/>
          <w:szCs w:val="24"/>
        </w:rPr>
        <w:t xml:space="preserve"> m</w:t>
      </w:r>
      <w:r w:rsidR="00CB62FF" w:rsidRPr="00D12E62">
        <w:rPr>
          <w:rFonts w:ascii="Times New Roman" w:hAnsi="Times New Roman" w:cs="Times New Roman"/>
          <w:bCs/>
          <w:sz w:val="24"/>
          <w:szCs w:val="24"/>
        </w:rPr>
        <w:t>emohon</w:t>
      </w:r>
      <w:r w:rsidR="00CB62FF">
        <w:rPr>
          <w:rFonts w:ascii="Times New Roman" w:hAnsi="Times New Roman" w:cs="Times New Roman"/>
          <w:bCs/>
          <w:sz w:val="24"/>
          <w:szCs w:val="24"/>
        </w:rPr>
        <w:t xml:space="preserve"> p</w:t>
      </w:r>
      <w:r w:rsidR="00CB62FF" w:rsidRPr="00D12E62">
        <w:rPr>
          <w:rFonts w:ascii="Times New Roman" w:hAnsi="Times New Roman" w:cs="Times New Roman"/>
          <w:bCs/>
          <w:sz w:val="24"/>
          <w:szCs w:val="24"/>
        </w:rPr>
        <w:t>artisipasi</w:t>
      </w:r>
      <w:r w:rsidR="00CB62F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B62FF" w:rsidRPr="00D12E62">
        <w:rPr>
          <w:rFonts w:ascii="Times New Roman" w:hAnsi="Times New Roman" w:cs="Times New Roman"/>
          <w:bCs/>
          <w:sz w:val="24"/>
          <w:szCs w:val="24"/>
        </w:rPr>
        <w:t>dari</w:t>
      </w:r>
      <w:r w:rsidR="00CB62FF">
        <w:rPr>
          <w:rFonts w:ascii="Times New Roman" w:hAnsi="Times New Roman" w:cs="Times New Roman"/>
          <w:bCs/>
          <w:sz w:val="24"/>
          <w:szCs w:val="24"/>
        </w:rPr>
        <w:t xml:space="preserve"> Bapak/Ibu/Sdr </w:t>
      </w:r>
      <w:r w:rsidR="00CB62FF" w:rsidRPr="00D12E62">
        <w:rPr>
          <w:rFonts w:ascii="Times New Roman" w:hAnsi="Times New Roman" w:cs="Times New Roman"/>
          <w:bCs/>
          <w:sz w:val="24"/>
          <w:szCs w:val="24"/>
        </w:rPr>
        <w:t>untuk</w:t>
      </w:r>
      <w:r w:rsidR="00CB62F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B62FF" w:rsidRPr="00D12E62">
        <w:rPr>
          <w:rFonts w:ascii="Times New Roman" w:hAnsi="Times New Roman" w:cs="Times New Roman"/>
          <w:bCs/>
          <w:sz w:val="24"/>
          <w:szCs w:val="24"/>
        </w:rPr>
        <w:t>dapat</w:t>
      </w:r>
      <w:r w:rsidR="00CB62F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B62FF" w:rsidRPr="00D12E62">
        <w:rPr>
          <w:rFonts w:ascii="Times New Roman" w:hAnsi="Times New Roman" w:cs="Times New Roman"/>
          <w:bCs/>
          <w:sz w:val="24"/>
          <w:szCs w:val="24"/>
        </w:rPr>
        <w:t>mengisi</w:t>
      </w:r>
      <w:r w:rsidR="00CB62F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B62FF" w:rsidRPr="00D12E62">
        <w:rPr>
          <w:rFonts w:ascii="Times New Roman" w:hAnsi="Times New Roman" w:cs="Times New Roman"/>
          <w:bCs/>
          <w:sz w:val="24"/>
          <w:szCs w:val="24"/>
        </w:rPr>
        <w:t>kuesioner</w:t>
      </w:r>
      <w:r w:rsidR="00CB62F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B62FF" w:rsidRPr="00D12E62">
        <w:rPr>
          <w:rFonts w:ascii="Times New Roman" w:hAnsi="Times New Roman" w:cs="Times New Roman"/>
          <w:bCs/>
          <w:sz w:val="24"/>
          <w:szCs w:val="24"/>
        </w:rPr>
        <w:t>yang</w:t>
      </w:r>
      <w:r w:rsidR="00CB62F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B62FF" w:rsidRPr="00D12E62">
        <w:rPr>
          <w:rFonts w:ascii="Times New Roman" w:hAnsi="Times New Roman" w:cs="Times New Roman"/>
          <w:bCs/>
          <w:sz w:val="24"/>
          <w:szCs w:val="24"/>
        </w:rPr>
        <w:t>telah</w:t>
      </w:r>
      <w:r w:rsidR="00CB62FF">
        <w:rPr>
          <w:rFonts w:ascii="Times New Roman" w:hAnsi="Times New Roman" w:cs="Times New Roman"/>
          <w:bCs/>
          <w:sz w:val="24"/>
          <w:szCs w:val="24"/>
        </w:rPr>
        <w:t xml:space="preserve"> saya </w:t>
      </w:r>
      <w:r w:rsidR="00CB62FF" w:rsidRPr="00D12E62">
        <w:rPr>
          <w:rFonts w:ascii="Times New Roman" w:hAnsi="Times New Roman" w:cs="Times New Roman"/>
          <w:bCs/>
          <w:sz w:val="24"/>
          <w:szCs w:val="24"/>
        </w:rPr>
        <w:t>sediakan.</w:t>
      </w:r>
    </w:p>
    <w:p w14:paraId="13762B1B" w14:textId="250051AB" w:rsidR="00CB62FF" w:rsidRPr="00D12E62" w:rsidRDefault="00CB62FF" w:rsidP="00CB62FF">
      <w:pPr>
        <w:spacing w:line="48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   </w:t>
      </w:r>
      <w:r w:rsidR="00C409B5">
        <w:rPr>
          <w:rFonts w:ascii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</w:rPr>
        <w:t xml:space="preserve">  </w:t>
      </w:r>
      <w:r w:rsidRPr="00D12E62">
        <w:rPr>
          <w:rFonts w:ascii="Times New Roman" w:hAnsi="Times New Roman" w:cs="Times New Roman"/>
          <w:bCs/>
          <w:sz w:val="24"/>
          <w:szCs w:val="24"/>
        </w:rPr>
        <w:t>Adapun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12E62">
        <w:rPr>
          <w:rFonts w:ascii="Times New Roman" w:hAnsi="Times New Roman" w:cs="Times New Roman"/>
          <w:bCs/>
          <w:sz w:val="24"/>
          <w:szCs w:val="24"/>
        </w:rPr>
        <w:t>data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12E62">
        <w:rPr>
          <w:rFonts w:ascii="Times New Roman" w:hAnsi="Times New Roman" w:cs="Times New Roman"/>
          <w:bCs/>
          <w:sz w:val="24"/>
          <w:szCs w:val="24"/>
        </w:rPr>
        <w:t>yang</w:t>
      </w:r>
      <w:r>
        <w:rPr>
          <w:rFonts w:ascii="Times New Roman" w:hAnsi="Times New Roman" w:cs="Times New Roman"/>
          <w:bCs/>
          <w:sz w:val="24"/>
          <w:szCs w:val="24"/>
        </w:rPr>
        <w:t xml:space="preserve"> saya </w:t>
      </w:r>
      <w:r w:rsidRPr="00D12E62">
        <w:rPr>
          <w:rFonts w:ascii="Times New Roman" w:hAnsi="Times New Roman" w:cs="Times New Roman"/>
          <w:bCs/>
          <w:sz w:val="24"/>
          <w:szCs w:val="24"/>
        </w:rPr>
        <w:t>minta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12E62">
        <w:rPr>
          <w:rFonts w:ascii="Times New Roman" w:hAnsi="Times New Roman" w:cs="Times New Roman"/>
          <w:bCs/>
          <w:sz w:val="24"/>
          <w:szCs w:val="24"/>
        </w:rPr>
        <w:t>merupakan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12E62">
        <w:rPr>
          <w:rFonts w:ascii="Times New Roman" w:hAnsi="Times New Roman" w:cs="Times New Roman"/>
          <w:bCs/>
          <w:sz w:val="24"/>
          <w:szCs w:val="24"/>
        </w:rPr>
        <w:t>data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12E62">
        <w:rPr>
          <w:rFonts w:ascii="Times New Roman" w:hAnsi="Times New Roman" w:cs="Times New Roman"/>
          <w:bCs/>
          <w:sz w:val="24"/>
          <w:szCs w:val="24"/>
        </w:rPr>
        <w:t>yang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12E62">
        <w:rPr>
          <w:rFonts w:ascii="Times New Roman" w:hAnsi="Times New Roman" w:cs="Times New Roman"/>
          <w:bCs/>
          <w:sz w:val="24"/>
          <w:szCs w:val="24"/>
        </w:rPr>
        <w:t>sesua</w:t>
      </w:r>
      <w:r>
        <w:rPr>
          <w:rFonts w:ascii="Times New Roman" w:hAnsi="Times New Roman" w:cs="Times New Roman"/>
          <w:bCs/>
          <w:sz w:val="24"/>
          <w:szCs w:val="24"/>
        </w:rPr>
        <w:t xml:space="preserve">i </w:t>
      </w:r>
      <w:r w:rsidRPr="00D12E62">
        <w:rPr>
          <w:rFonts w:ascii="Times New Roman" w:hAnsi="Times New Roman" w:cs="Times New Roman"/>
          <w:bCs/>
          <w:sz w:val="24"/>
          <w:szCs w:val="24"/>
        </w:rPr>
        <w:t>dengan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12E62">
        <w:rPr>
          <w:rFonts w:ascii="Times New Roman" w:hAnsi="Times New Roman" w:cs="Times New Roman"/>
          <w:bCs/>
          <w:sz w:val="24"/>
          <w:szCs w:val="24"/>
        </w:rPr>
        <w:t>kondisi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12E62">
        <w:rPr>
          <w:rFonts w:ascii="Times New Roman" w:hAnsi="Times New Roman" w:cs="Times New Roman"/>
          <w:bCs/>
          <w:sz w:val="24"/>
          <w:szCs w:val="24"/>
        </w:rPr>
        <w:t>yang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12E62">
        <w:rPr>
          <w:rFonts w:ascii="Times New Roman" w:hAnsi="Times New Roman" w:cs="Times New Roman"/>
          <w:bCs/>
          <w:sz w:val="24"/>
          <w:szCs w:val="24"/>
        </w:rPr>
        <w:t>dirasakan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12E62">
        <w:rPr>
          <w:rFonts w:ascii="Times New Roman" w:hAnsi="Times New Roman" w:cs="Times New Roman"/>
          <w:bCs/>
          <w:sz w:val="24"/>
          <w:szCs w:val="24"/>
        </w:rPr>
        <w:t>oleh</w:t>
      </w:r>
      <w:r>
        <w:rPr>
          <w:rFonts w:ascii="Times New Roman" w:hAnsi="Times New Roman" w:cs="Times New Roman"/>
          <w:bCs/>
          <w:sz w:val="24"/>
          <w:szCs w:val="24"/>
        </w:rPr>
        <w:t xml:space="preserve"> Bapak/Ibu/Sdr </w:t>
      </w:r>
      <w:r w:rsidRPr="00D12E62">
        <w:rPr>
          <w:rFonts w:ascii="Times New Roman" w:hAnsi="Times New Roman" w:cs="Times New Roman"/>
          <w:bCs/>
          <w:sz w:val="24"/>
          <w:szCs w:val="24"/>
        </w:rPr>
        <w:t>selama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12E62">
        <w:rPr>
          <w:rFonts w:ascii="Times New Roman" w:hAnsi="Times New Roman" w:cs="Times New Roman"/>
          <w:bCs/>
          <w:sz w:val="24"/>
          <w:szCs w:val="24"/>
        </w:rPr>
        <w:t xml:space="preserve">ini. </w:t>
      </w:r>
      <w:r>
        <w:rPr>
          <w:rFonts w:ascii="Times New Roman" w:hAnsi="Times New Roman" w:cs="Times New Roman"/>
          <w:bCs/>
          <w:sz w:val="24"/>
          <w:szCs w:val="24"/>
        </w:rPr>
        <w:t xml:space="preserve">Saya </w:t>
      </w:r>
      <w:r w:rsidRPr="00D12E62">
        <w:rPr>
          <w:rFonts w:ascii="Times New Roman" w:hAnsi="Times New Roman" w:cs="Times New Roman"/>
          <w:bCs/>
          <w:sz w:val="24"/>
          <w:szCs w:val="24"/>
        </w:rPr>
        <w:t>akan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12E62">
        <w:rPr>
          <w:rFonts w:ascii="Times New Roman" w:hAnsi="Times New Roman" w:cs="Times New Roman"/>
          <w:bCs/>
          <w:sz w:val="24"/>
          <w:szCs w:val="24"/>
        </w:rPr>
        <w:t>menjaga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12E62">
        <w:rPr>
          <w:rFonts w:ascii="Times New Roman" w:hAnsi="Times New Roman" w:cs="Times New Roman"/>
          <w:bCs/>
          <w:sz w:val="24"/>
          <w:szCs w:val="24"/>
        </w:rPr>
        <w:t>kerahasiaan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12E62">
        <w:rPr>
          <w:rFonts w:ascii="Times New Roman" w:hAnsi="Times New Roman" w:cs="Times New Roman"/>
          <w:bCs/>
          <w:sz w:val="24"/>
          <w:szCs w:val="24"/>
        </w:rPr>
        <w:t>data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12E62">
        <w:rPr>
          <w:rFonts w:ascii="Times New Roman" w:hAnsi="Times New Roman" w:cs="Times New Roman"/>
          <w:bCs/>
          <w:sz w:val="24"/>
          <w:szCs w:val="24"/>
        </w:rPr>
        <w:t>ini,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12E62">
        <w:rPr>
          <w:rFonts w:ascii="Times New Roman" w:hAnsi="Times New Roman" w:cs="Times New Roman"/>
          <w:bCs/>
          <w:sz w:val="24"/>
          <w:szCs w:val="24"/>
        </w:rPr>
        <w:t>karena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12E62">
        <w:rPr>
          <w:rFonts w:ascii="Times New Roman" w:hAnsi="Times New Roman" w:cs="Times New Roman"/>
          <w:bCs/>
          <w:sz w:val="24"/>
          <w:szCs w:val="24"/>
        </w:rPr>
        <w:t>hanya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12E62">
        <w:rPr>
          <w:rFonts w:ascii="Times New Roman" w:hAnsi="Times New Roman" w:cs="Times New Roman"/>
          <w:bCs/>
          <w:sz w:val="24"/>
          <w:szCs w:val="24"/>
        </w:rPr>
        <w:t>untuk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12E62">
        <w:rPr>
          <w:rFonts w:ascii="Times New Roman" w:hAnsi="Times New Roman" w:cs="Times New Roman"/>
          <w:bCs/>
          <w:sz w:val="24"/>
          <w:szCs w:val="24"/>
        </w:rPr>
        <w:t>kepentingan</w:t>
      </w:r>
      <w:r>
        <w:rPr>
          <w:rFonts w:ascii="Times New Roman" w:hAnsi="Times New Roman" w:cs="Times New Roman"/>
          <w:bCs/>
          <w:sz w:val="24"/>
          <w:szCs w:val="24"/>
        </w:rPr>
        <w:t xml:space="preserve"> penelitian.</w:t>
      </w:r>
    </w:p>
    <w:p w14:paraId="37605A8A" w14:textId="1849C3E5" w:rsidR="00CB62FF" w:rsidRDefault="00CB62FF" w:rsidP="00CB62FF">
      <w:pPr>
        <w:spacing w:line="48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  </w:t>
      </w:r>
      <w:r w:rsidR="00C409B5">
        <w:rPr>
          <w:rFonts w:ascii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</w:rPr>
        <w:t xml:space="preserve">   </w:t>
      </w:r>
      <w:r w:rsidRPr="00D12E62">
        <w:rPr>
          <w:rFonts w:ascii="Times New Roman" w:hAnsi="Times New Roman" w:cs="Times New Roman"/>
          <w:bCs/>
          <w:sz w:val="24"/>
          <w:szCs w:val="24"/>
        </w:rPr>
        <w:t>Setiap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12E62">
        <w:rPr>
          <w:rFonts w:ascii="Times New Roman" w:hAnsi="Times New Roman" w:cs="Times New Roman"/>
          <w:bCs/>
          <w:sz w:val="24"/>
          <w:szCs w:val="24"/>
        </w:rPr>
        <w:t>jawaban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12E62">
        <w:rPr>
          <w:rFonts w:ascii="Times New Roman" w:hAnsi="Times New Roman" w:cs="Times New Roman"/>
          <w:bCs/>
          <w:sz w:val="24"/>
          <w:szCs w:val="24"/>
        </w:rPr>
        <w:t>yang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12E62">
        <w:rPr>
          <w:rFonts w:ascii="Times New Roman" w:hAnsi="Times New Roman" w:cs="Times New Roman"/>
          <w:bCs/>
          <w:sz w:val="24"/>
          <w:szCs w:val="24"/>
        </w:rPr>
        <w:t>diberikan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12E62">
        <w:rPr>
          <w:rFonts w:ascii="Times New Roman" w:hAnsi="Times New Roman" w:cs="Times New Roman"/>
          <w:bCs/>
          <w:sz w:val="24"/>
          <w:szCs w:val="24"/>
        </w:rPr>
        <w:t>merupakan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12E62">
        <w:rPr>
          <w:rFonts w:ascii="Times New Roman" w:hAnsi="Times New Roman" w:cs="Times New Roman"/>
          <w:bCs/>
          <w:sz w:val="24"/>
          <w:szCs w:val="24"/>
        </w:rPr>
        <w:t>bantuan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12E62">
        <w:rPr>
          <w:rFonts w:ascii="Times New Roman" w:hAnsi="Times New Roman" w:cs="Times New Roman"/>
          <w:bCs/>
          <w:sz w:val="24"/>
          <w:szCs w:val="24"/>
        </w:rPr>
        <w:t>yang</w:t>
      </w:r>
      <w:r>
        <w:rPr>
          <w:rFonts w:ascii="Times New Roman" w:hAnsi="Times New Roman" w:cs="Times New Roman"/>
          <w:bCs/>
          <w:sz w:val="24"/>
          <w:szCs w:val="24"/>
        </w:rPr>
        <w:t xml:space="preserve"> tidak ternilai </w:t>
      </w:r>
      <w:r w:rsidRPr="00D12E62">
        <w:rPr>
          <w:rFonts w:ascii="Times New Roman" w:hAnsi="Times New Roman" w:cs="Times New Roman"/>
          <w:bCs/>
          <w:sz w:val="24"/>
          <w:szCs w:val="24"/>
        </w:rPr>
        <w:t>harga</w:t>
      </w:r>
      <w:r>
        <w:rPr>
          <w:rFonts w:ascii="Times New Roman" w:hAnsi="Times New Roman" w:cs="Times New Roman"/>
          <w:bCs/>
          <w:sz w:val="24"/>
          <w:szCs w:val="24"/>
        </w:rPr>
        <w:t xml:space="preserve">nya dan sangat bermanfaat </w:t>
      </w:r>
      <w:r w:rsidRPr="00D12E62">
        <w:rPr>
          <w:rFonts w:ascii="Times New Roman" w:hAnsi="Times New Roman" w:cs="Times New Roman"/>
          <w:bCs/>
          <w:sz w:val="24"/>
          <w:szCs w:val="24"/>
        </w:rPr>
        <w:t>bagi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12E62">
        <w:rPr>
          <w:rFonts w:ascii="Times New Roman" w:hAnsi="Times New Roman" w:cs="Times New Roman"/>
          <w:bCs/>
          <w:sz w:val="24"/>
          <w:szCs w:val="24"/>
        </w:rPr>
        <w:t>penelitian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12E62">
        <w:rPr>
          <w:rFonts w:ascii="Times New Roman" w:hAnsi="Times New Roman" w:cs="Times New Roman"/>
          <w:bCs/>
          <w:sz w:val="24"/>
          <w:szCs w:val="24"/>
        </w:rPr>
        <w:t>ini.</w:t>
      </w:r>
    </w:p>
    <w:p w14:paraId="067E2EA9" w14:textId="60ECF990" w:rsidR="00CB62FF" w:rsidRDefault="00CB62FF" w:rsidP="00CB62FF">
      <w:pPr>
        <w:spacing w:line="48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   </w:t>
      </w:r>
      <w:r w:rsidR="00C409B5">
        <w:rPr>
          <w:rFonts w:ascii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</w:rPr>
        <w:t xml:space="preserve">  Atas perhatian dan bantuannya, saya mengucapkan banyak terimakasih.</w:t>
      </w:r>
    </w:p>
    <w:p w14:paraId="31D0CAA9" w14:textId="77777777" w:rsidR="00CB62FF" w:rsidRPr="00D12E62" w:rsidRDefault="00CB62FF" w:rsidP="00CB62FF">
      <w:pPr>
        <w:spacing w:line="48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</w:p>
    <w:p w14:paraId="31FB70E4" w14:textId="747B76F9" w:rsidR="00CB62FF" w:rsidRPr="00D12E62" w:rsidRDefault="00CB62FF" w:rsidP="00CB62FF">
      <w:pPr>
        <w:spacing w:after="0" w:line="276" w:lineRule="auto"/>
        <w:ind w:left="5103"/>
        <w:jc w:val="both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     </w:t>
      </w:r>
      <w:r w:rsidRPr="00D12E62">
        <w:rPr>
          <w:rFonts w:ascii="Times New Roman" w:hAnsi="Times New Roman" w:cs="Times New Roman"/>
          <w:bCs/>
          <w:sz w:val="24"/>
          <w:szCs w:val="24"/>
        </w:rPr>
        <w:t xml:space="preserve">Tegal, </w:t>
      </w:r>
      <w:r w:rsidR="001077A0">
        <w:rPr>
          <w:rFonts w:ascii="Times New Roman" w:hAnsi="Times New Roman" w:cs="Times New Roman"/>
          <w:bCs/>
          <w:sz w:val="24"/>
          <w:szCs w:val="24"/>
        </w:rPr>
        <w:t xml:space="preserve">    April 2023</w:t>
      </w:r>
    </w:p>
    <w:p w14:paraId="162696D9" w14:textId="77777777" w:rsidR="00CB62FF" w:rsidRDefault="00CB62FF" w:rsidP="00CB62FF">
      <w:pPr>
        <w:spacing w:after="0" w:line="276" w:lineRule="auto"/>
        <w:ind w:left="5103"/>
        <w:jc w:val="both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             </w:t>
      </w:r>
      <w:r w:rsidRPr="00D12E62">
        <w:rPr>
          <w:rFonts w:ascii="Times New Roman" w:hAnsi="Times New Roman" w:cs="Times New Roman"/>
          <w:bCs/>
          <w:sz w:val="24"/>
          <w:szCs w:val="24"/>
        </w:rPr>
        <w:t>Hormat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12E62">
        <w:rPr>
          <w:rFonts w:ascii="Times New Roman" w:hAnsi="Times New Roman" w:cs="Times New Roman"/>
          <w:bCs/>
          <w:sz w:val="24"/>
          <w:szCs w:val="24"/>
        </w:rPr>
        <w:t>saya,</w:t>
      </w:r>
    </w:p>
    <w:p w14:paraId="6175C943" w14:textId="77777777" w:rsidR="00CB62FF" w:rsidRDefault="00CB62FF" w:rsidP="00CB62FF">
      <w:pPr>
        <w:spacing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</w:p>
    <w:p w14:paraId="3F902598" w14:textId="355EEB8C" w:rsidR="001077A0" w:rsidRPr="00D12E62" w:rsidRDefault="001077A0" w:rsidP="00CB62FF">
      <w:pPr>
        <w:spacing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   </w:t>
      </w:r>
    </w:p>
    <w:p w14:paraId="7EB705A6" w14:textId="157F179A" w:rsidR="00CB62FF" w:rsidRPr="00E60391" w:rsidRDefault="001077A0" w:rsidP="00CB62FF">
      <w:pPr>
        <w:spacing w:line="360" w:lineRule="auto"/>
        <w:ind w:left="5103"/>
        <w:jc w:val="both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         Raffi Setyo Putri</w:t>
      </w:r>
    </w:p>
    <w:p w14:paraId="4E60AA3D" w14:textId="77777777" w:rsidR="00CB62FF" w:rsidRPr="005B419B" w:rsidRDefault="00CB62FF" w:rsidP="00CB62FF">
      <w:pPr>
        <w:spacing w:line="276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B419B">
        <w:rPr>
          <w:rFonts w:ascii="Times New Roman" w:hAnsi="Times New Roman" w:cs="Times New Roman"/>
          <w:b/>
          <w:sz w:val="24"/>
          <w:szCs w:val="24"/>
        </w:rPr>
        <w:lastRenderedPageBreak/>
        <w:t xml:space="preserve">Petunjuk Pengisian </w:t>
      </w:r>
    </w:p>
    <w:p w14:paraId="6D6FC697" w14:textId="77777777" w:rsidR="00CB62FF" w:rsidRPr="005B419B" w:rsidRDefault="00CB62FF" w:rsidP="00CB62FF">
      <w:pPr>
        <w:pStyle w:val="ListParagraph"/>
        <w:numPr>
          <w:ilvl w:val="0"/>
          <w:numId w:val="39"/>
        </w:num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B419B">
        <w:rPr>
          <w:rFonts w:ascii="Times New Roman" w:hAnsi="Times New Roman" w:cs="Times New Roman"/>
          <w:sz w:val="24"/>
          <w:szCs w:val="24"/>
        </w:rPr>
        <w:t>Jawablah masing-masing pertanyaan dibawah ini sesuai dengan kondisi saat ini.</w:t>
      </w:r>
    </w:p>
    <w:p w14:paraId="7422864A" w14:textId="77777777" w:rsidR="00CB62FF" w:rsidRPr="00E60391" w:rsidRDefault="00CB62FF" w:rsidP="00CB62FF">
      <w:pPr>
        <w:pStyle w:val="ListParagraph"/>
        <w:numPr>
          <w:ilvl w:val="0"/>
          <w:numId w:val="39"/>
        </w:num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400AC">
        <w:rPr>
          <w:rFonts w:ascii="Times New Roman" w:hAnsi="Times New Roman" w:cs="Times New Roman"/>
          <w:sz w:val="24"/>
          <w:szCs w:val="24"/>
        </w:rPr>
        <w:t>Pililah salah satu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400AC">
        <w:rPr>
          <w:rFonts w:ascii="Times New Roman" w:hAnsi="Times New Roman" w:cs="Times New Roman"/>
          <w:sz w:val="24"/>
          <w:szCs w:val="24"/>
        </w:rPr>
        <w:t xml:space="preserve">jawaban </w:t>
      </w:r>
      <w:r>
        <w:rPr>
          <w:rFonts w:ascii="Times New Roman" w:hAnsi="Times New Roman" w:cs="Times New Roman"/>
          <w:sz w:val="24"/>
          <w:szCs w:val="24"/>
        </w:rPr>
        <w:t xml:space="preserve">dibawah ini dengan cara memberikan </w:t>
      </w:r>
      <w:r w:rsidRPr="00C400AC">
        <w:rPr>
          <w:rFonts w:ascii="Times New Roman" w:hAnsi="Times New Roman" w:cs="Times New Roman"/>
          <w:sz w:val="24"/>
          <w:szCs w:val="24"/>
        </w:rPr>
        <w:t>tanda centang ( √ ) pada salah satu kolom pada jawaban yang tersedia.</w:t>
      </w:r>
    </w:p>
    <w:p w14:paraId="6B86B366" w14:textId="77777777" w:rsidR="00CB62FF" w:rsidRPr="005B419B" w:rsidRDefault="00CB62FF" w:rsidP="00CB62FF">
      <w:pPr>
        <w:pStyle w:val="ListParagraph"/>
        <w:tabs>
          <w:tab w:val="left" w:pos="2410"/>
        </w:tabs>
        <w:spacing w:line="480" w:lineRule="auto"/>
        <w:ind w:left="0"/>
        <w:rPr>
          <w:rFonts w:ascii="Times New Roman" w:hAnsi="Times New Roman" w:cs="Times New Roman"/>
          <w:sz w:val="24"/>
          <w:szCs w:val="24"/>
        </w:rPr>
      </w:pPr>
      <w:r w:rsidRPr="005B419B">
        <w:rPr>
          <w:rFonts w:ascii="Times New Roman" w:hAnsi="Times New Roman" w:cs="Times New Roman"/>
          <w:b/>
          <w:sz w:val="24"/>
          <w:szCs w:val="24"/>
        </w:rPr>
        <w:t>Identitas Responden</w:t>
      </w:r>
    </w:p>
    <w:p w14:paraId="299D4D43" w14:textId="77777777" w:rsidR="00CB62FF" w:rsidRDefault="00CB62FF" w:rsidP="00CB62FF">
      <w:pPr>
        <w:pStyle w:val="ListParagraph"/>
        <w:tabs>
          <w:tab w:val="left" w:pos="2977"/>
        </w:tabs>
        <w:spacing w:line="480" w:lineRule="auto"/>
        <w:ind w:left="284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44256" behindDoc="0" locked="0" layoutInCell="1" allowOverlap="1" wp14:anchorId="7F4C1C91" wp14:editId="2F02E440">
                <wp:simplePos x="0" y="0"/>
                <wp:positionH relativeFrom="column">
                  <wp:posOffset>3039051</wp:posOffset>
                </wp:positionH>
                <wp:positionV relativeFrom="paragraph">
                  <wp:posOffset>8890</wp:posOffset>
                </wp:positionV>
                <wp:extent cx="180000" cy="179705"/>
                <wp:effectExtent l="0" t="0" r="10795" b="10795"/>
                <wp:wrapNone/>
                <wp:docPr id="32" name="Rectangle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0000" cy="17970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FC36BE6" id="Rectangle 32" o:spid="_x0000_s1026" style="position:absolute;margin-left:239.3pt;margin-top:.7pt;width:14.15pt;height:14.15pt;z-index:2517442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" filled="f" strokecolor="black [3213]" strokeweight="1pt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43232" behindDoc="0" locked="0" layoutInCell="1" allowOverlap="1" wp14:anchorId="25579D2D" wp14:editId="1CFB35E2">
                <wp:simplePos x="0" y="0"/>
                <wp:positionH relativeFrom="column">
                  <wp:posOffset>2052320</wp:posOffset>
                </wp:positionH>
                <wp:positionV relativeFrom="paragraph">
                  <wp:posOffset>6350</wp:posOffset>
                </wp:positionV>
                <wp:extent cx="180000" cy="179705"/>
                <wp:effectExtent l="0" t="0" r="10795" b="10795"/>
                <wp:wrapNone/>
                <wp:docPr id="27" name="Rectangle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0000" cy="17970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464DC9C" id="Rectangle 27" o:spid="_x0000_s1026" style="position:absolute;margin-left:161.6pt;margin-top:.5pt;width:14.15pt;height:14.15pt;z-index:2517432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" filled="f" strokecolor="black [3213]" strokeweight="1pt"/>
            </w:pict>
          </mc:Fallback>
        </mc:AlternateContent>
      </w:r>
      <w:r w:rsidRPr="005B419B">
        <w:rPr>
          <w:rFonts w:ascii="Times New Roman" w:hAnsi="Times New Roman" w:cs="Times New Roman"/>
          <w:b/>
          <w:sz w:val="24"/>
          <w:szCs w:val="24"/>
        </w:rPr>
        <w:t>1.  Jenis Kelamin</w:t>
      </w:r>
      <w:r>
        <w:rPr>
          <w:rFonts w:ascii="Times New Roman" w:hAnsi="Times New Roman" w:cs="Times New Roman"/>
          <w:b/>
          <w:sz w:val="24"/>
          <w:szCs w:val="24"/>
        </w:rPr>
        <w:tab/>
        <w:t>:</w:t>
      </w:r>
      <w:r>
        <w:rPr>
          <w:rFonts w:ascii="Times New Roman" w:hAnsi="Times New Roman" w:cs="Times New Roman"/>
          <w:b/>
          <w:sz w:val="24"/>
          <w:szCs w:val="24"/>
        </w:rPr>
        <w:tab/>
        <w:t xml:space="preserve">    </w:t>
      </w:r>
      <w:r w:rsidRPr="004B5071">
        <w:rPr>
          <w:rFonts w:ascii="Times New Roman" w:hAnsi="Times New Roman" w:cs="Times New Roman"/>
          <w:sz w:val="24"/>
          <w:szCs w:val="24"/>
        </w:rPr>
        <w:t>Laki-laki</w:t>
      </w:r>
      <w:r>
        <w:rPr>
          <w:rFonts w:ascii="Times New Roman" w:hAnsi="Times New Roman" w:cs="Times New Roman"/>
          <w:sz w:val="24"/>
          <w:szCs w:val="24"/>
        </w:rPr>
        <w:tab/>
        <w:t xml:space="preserve">           Perempuan</w:t>
      </w:r>
    </w:p>
    <w:p w14:paraId="12A9CAE6" w14:textId="77777777" w:rsidR="00CB62FF" w:rsidRPr="00BF2707" w:rsidRDefault="00CB62FF" w:rsidP="009B1325">
      <w:pPr>
        <w:pStyle w:val="ListParagraph"/>
        <w:numPr>
          <w:ilvl w:val="0"/>
          <w:numId w:val="43"/>
        </w:numPr>
        <w:tabs>
          <w:tab w:val="left" w:pos="2410"/>
          <w:tab w:val="left" w:pos="2694"/>
          <w:tab w:val="left" w:pos="2977"/>
        </w:tabs>
        <w:spacing w:line="480" w:lineRule="auto"/>
        <w:ind w:left="567" w:hanging="283"/>
        <w:rPr>
          <w:rFonts w:ascii="Times New Roman" w:hAnsi="Times New Roman" w:cs="Times New Roman"/>
          <w:b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46304" behindDoc="0" locked="0" layoutInCell="1" allowOverlap="1" wp14:anchorId="7CDD26F6" wp14:editId="6C4ECF47">
                <wp:simplePos x="0" y="0"/>
                <wp:positionH relativeFrom="column">
                  <wp:posOffset>3040542</wp:posOffset>
                </wp:positionH>
                <wp:positionV relativeFrom="paragraph">
                  <wp:posOffset>9525</wp:posOffset>
                </wp:positionV>
                <wp:extent cx="180000" cy="179705"/>
                <wp:effectExtent l="0" t="0" r="10795" b="10795"/>
                <wp:wrapNone/>
                <wp:docPr id="34" name="Rectangle 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0000" cy="17970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FC3F5DC" id="Rectangle 34" o:spid="_x0000_s1026" style="position:absolute;margin-left:239.4pt;margin-top:.75pt;width:14.15pt;height:14.15pt;z-index:2517463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" filled="f" strokecolor="black [3213]" strokeweight="1pt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45280" behindDoc="0" locked="0" layoutInCell="1" allowOverlap="1" wp14:anchorId="09EA46CB" wp14:editId="2672CF21">
                <wp:simplePos x="0" y="0"/>
                <wp:positionH relativeFrom="column">
                  <wp:posOffset>2050784</wp:posOffset>
                </wp:positionH>
                <wp:positionV relativeFrom="paragraph">
                  <wp:posOffset>9614</wp:posOffset>
                </wp:positionV>
                <wp:extent cx="180000" cy="179705"/>
                <wp:effectExtent l="0" t="0" r="10795" b="10795"/>
                <wp:wrapNone/>
                <wp:docPr id="33" name="Rectangle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0000" cy="17970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2A4C38C" id="Rectangle 33" o:spid="_x0000_s1026" style="position:absolute;margin-left:161.5pt;margin-top:.75pt;width:14.15pt;height:14.15pt;z-index:2517452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" filled="f" strokecolor="black [3213]" strokeweight="1pt"/>
            </w:pict>
          </mc:Fallback>
        </mc:AlternateContent>
      </w:r>
      <w:r w:rsidRPr="004B5071">
        <w:rPr>
          <w:rFonts w:ascii="Times New Roman" w:hAnsi="Times New Roman" w:cs="Times New Roman"/>
          <w:b/>
          <w:sz w:val="24"/>
          <w:szCs w:val="24"/>
        </w:rPr>
        <w:t>Usia</w:t>
      </w:r>
      <w:r>
        <w:rPr>
          <w:rFonts w:ascii="Times New Roman" w:hAnsi="Times New Roman" w:cs="Times New Roman"/>
          <w:b/>
          <w:sz w:val="24"/>
          <w:szCs w:val="24"/>
        </w:rPr>
        <w:tab/>
      </w:r>
      <w:r>
        <w:rPr>
          <w:rFonts w:ascii="Times New Roman" w:hAnsi="Times New Roman" w:cs="Times New Roman"/>
          <w:b/>
          <w:sz w:val="24"/>
          <w:szCs w:val="24"/>
        </w:rPr>
        <w:tab/>
      </w:r>
      <w:r>
        <w:rPr>
          <w:rFonts w:ascii="Times New Roman" w:hAnsi="Times New Roman" w:cs="Times New Roman"/>
          <w:b/>
          <w:sz w:val="24"/>
          <w:szCs w:val="24"/>
        </w:rPr>
        <w:tab/>
        <w:t>:</w:t>
      </w:r>
      <w:r>
        <w:rPr>
          <w:rFonts w:ascii="Times New Roman" w:hAnsi="Times New Roman" w:cs="Times New Roman"/>
          <w:bCs/>
          <w:sz w:val="24"/>
          <w:szCs w:val="24"/>
        </w:rPr>
        <w:t xml:space="preserve">          21-30 th</w: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48352" behindDoc="0" locked="0" layoutInCell="1" allowOverlap="1" wp14:anchorId="5BD59466" wp14:editId="1D80F40A">
                <wp:simplePos x="0" y="0"/>
                <wp:positionH relativeFrom="column">
                  <wp:posOffset>3038637</wp:posOffset>
                </wp:positionH>
                <wp:positionV relativeFrom="paragraph">
                  <wp:posOffset>10160</wp:posOffset>
                </wp:positionV>
                <wp:extent cx="180000" cy="179705"/>
                <wp:effectExtent l="0" t="0" r="10795" b="10795"/>
                <wp:wrapNone/>
                <wp:docPr id="36" name="Rectangle 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0000" cy="17970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2E63CB1" id="Rectangle 36" o:spid="_x0000_s1026" style="position:absolute;margin-left:239.25pt;margin-top:.8pt;width:14.15pt;height:14.15pt;z-index:2517483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" filled="f" strokecolor="black [3213]" strokeweight="1pt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47328" behindDoc="0" locked="0" layoutInCell="1" allowOverlap="1" wp14:anchorId="59D8494A" wp14:editId="771EEF4F">
                <wp:simplePos x="0" y="0"/>
                <wp:positionH relativeFrom="column">
                  <wp:posOffset>2050415</wp:posOffset>
                </wp:positionH>
                <wp:positionV relativeFrom="paragraph">
                  <wp:posOffset>10160</wp:posOffset>
                </wp:positionV>
                <wp:extent cx="179705" cy="179705"/>
                <wp:effectExtent l="0" t="0" r="10795" b="10795"/>
                <wp:wrapNone/>
                <wp:docPr id="35" name="Rectangle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9705" cy="17970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024B74E" id="Rectangle 35" o:spid="_x0000_s1026" style="position:absolute;margin-left:161.45pt;margin-top:.8pt;width:14.15pt;height:14.15pt;z-index:2517473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" filled="f" strokecolor="black [3213]" strokeweight="1pt"/>
            </w:pict>
          </mc:Fallback>
        </mc:AlternateContent>
      </w:r>
      <w:r>
        <w:rPr>
          <w:rFonts w:ascii="Times New Roman" w:hAnsi="Times New Roman" w:cs="Times New Roman"/>
          <w:bCs/>
          <w:sz w:val="24"/>
          <w:szCs w:val="24"/>
        </w:rPr>
        <w:tab/>
        <w:t xml:space="preserve">           </w:t>
      </w:r>
      <w:r w:rsidRPr="00BF2707">
        <w:rPr>
          <w:rFonts w:ascii="Times New Roman" w:hAnsi="Times New Roman" w:cs="Times New Roman"/>
          <w:noProof/>
          <w:sz w:val="24"/>
          <w:szCs w:val="24"/>
        </w:rPr>
        <w:t>31-40 th</w:t>
      </w:r>
      <w:r w:rsidRPr="00BF2707">
        <w:rPr>
          <w:rFonts w:ascii="Times New Roman" w:hAnsi="Times New Roman" w:cs="Times New Roman"/>
          <w:noProof/>
          <w:sz w:val="24"/>
          <w:szCs w:val="24"/>
        </w:rPr>
        <w:tab/>
        <w:t xml:space="preserve">           </w:t>
      </w:r>
    </w:p>
    <w:p w14:paraId="16D99EF1" w14:textId="77777777" w:rsidR="00CB62FF" w:rsidRPr="00BF2707" w:rsidRDefault="00CB62FF" w:rsidP="00CB62FF">
      <w:pPr>
        <w:pStyle w:val="ListParagraph"/>
        <w:tabs>
          <w:tab w:val="left" w:pos="2410"/>
          <w:tab w:val="left" w:pos="2694"/>
          <w:tab w:val="left" w:pos="2977"/>
        </w:tabs>
        <w:spacing w:line="480" w:lineRule="auto"/>
        <w:ind w:left="567"/>
        <w:rPr>
          <w:rFonts w:ascii="Times New Roman" w:hAnsi="Times New Roman" w:cs="Times New Roman"/>
          <w:b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53472" behindDoc="0" locked="0" layoutInCell="1" allowOverlap="1" wp14:anchorId="30DD841F" wp14:editId="78CF9511">
                <wp:simplePos x="0" y="0"/>
                <wp:positionH relativeFrom="column">
                  <wp:posOffset>2045970</wp:posOffset>
                </wp:positionH>
                <wp:positionV relativeFrom="paragraph">
                  <wp:posOffset>11430</wp:posOffset>
                </wp:positionV>
                <wp:extent cx="179705" cy="179705"/>
                <wp:effectExtent l="0" t="0" r="10795" b="10795"/>
                <wp:wrapNone/>
                <wp:docPr id="29" name="Rectangle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9705" cy="17970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F7A99E0" id="Rectangle 29" o:spid="_x0000_s1026" style="position:absolute;margin-left:161.1pt;margin-top:.9pt;width:14.15pt;height:14.15pt;z-index:2517534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" filled="f" strokecolor="black [3213]" strokeweight="1pt"/>
            </w:pict>
          </mc:Fallback>
        </mc:AlternateContent>
      </w:r>
      <w:r>
        <w:rPr>
          <w:noProof/>
        </w:rPr>
        <w:tab/>
      </w:r>
      <w:r>
        <w:rPr>
          <w:noProof/>
        </w:rPr>
        <w:tab/>
      </w:r>
      <w:r>
        <w:rPr>
          <w:noProof/>
        </w:rPr>
        <w:tab/>
      </w:r>
      <w:r>
        <w:rPr>
          <w:noProof/>
        </w:rPr>
        <w:tab/>
        <w:t xml:space="preserve">      </w:t>
      </w:r>
      <w:r w:rsidRPr="00BF2707">
        <w:rPr>
          <w:rFonts w:ascii="Times New Roman" w:hAnsi="Times New Roman" w:cs="Times New Roman"/>
          <w:noProof/>
          <w:sz w:val="24"/>
          <w:szCs w:val="24"/>
        </w:rPr>
        <w:t>&gt; 41 th</w:t>
      </w:r>
    </w:p>
    <w:p w14:paraId="35B33EAC" w14:textId="77777777" w:rsidR="00CB62FF" w:rsidRPr="00E60391" w:rsidRDefault="00CB62FF" w:rsidP="009B1325">
      <w:pPr>
        <w:pStyle w:val="ListParagraph"/>
        <w:numPr>
          <w:ilvl w:val="0"/>
          <w:numId w:val="43"/>
        </w:numPr>
        <w:tabs>
          <w:tab w:val="left" w:pos="2410"/>
          <w:tab w:val="left" w:pos="2977"/>
        </w:tabs>
        <w:spacing w:line="480" w:lineRule="auto"/>
        <w:ind w:left="567" w:hanging="283"/>
        <w:rPr>
          <w:rFonts w:ascii="Times New Roman" w:hAnsi="Times New Roman" w:cs="Times New Roman"/>
          <w:b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49376" behindDoc="0" locked="0" layoutInCell="1" allowOverlap="1" wp14:anchorId="6B05DC61" wp14:editId="4E96B89E">
                <wp:simplePos x="0" y="0"/>
                <wp:positionH relativeFrom="column">
                  <wp:posOffset>2050577</wp:posOffset>
                </wp:positionH>
                <wp:positionV relativeFrom="paragraph">
                  <wp:posOffset>10160</wp:posOffset>
                </wp:positionV>
                <wp:extent cx="179705" cy="179705"/>
                <wp:effectExtent l="0" t="0" r="10795" b="10795"/>
                <wp:wrapNone/>
                <wp:docPr id="37" name="Rectangle 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9705" cy="17970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3FC2C31" id="Rectangle 37" o:spid="_x0000_s1026" style="position:absolute;margin-left:161.45pt;margin-top:.8pt;width:14.15pt;height:14.15pt;z-index:2517493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" filled="f" strokecolor="black [3213]" strokeweight="1pt"/>
            </w:pict>
          </mc:Fallback>
        </mc:AlternateContent>
      </w:r>
      <w:r>
        <w:rPr>
          <w:rFonts w:ascii="Times New Roman" w:hAnsi="Times New Roman" w:cs="Times New Roman"/>
          <w:b/>
          <w:sz w:val="24"/>
          <w:szCs w:val="24"/>
        </w:rPr>
        <w:t xml:space="preserve">Pendidikan Terakhir </w:t>
      </w:r>
      <w:r>
        <w:rPr>
          <w:rFonts w:ascii="Times New Roman" w:hAnsi="Times New Roman" w:cs="Times New Roman"/>
          <w:b/>
          <w:sz w:val="24"/>
          <w:szCs w:val="24"/>
        </w:rPr>
        <w:tab/>
        <w:t>:</w:t>
      </w:r>
      <w:r>
        <w:rPr>
          <w:rFonts w:ascii="Times New Roman" w:hAnsi="Times New Roman" w:cs="Times New Roman"/>
          <w:b/>
          <w:sz w:val="24"/>
          <w:szCs w:val="24"/>
        </w:rPr>
        <w:tab/>
        <w:t xml:space="preserve">    </w:t>
      </w:r>
      <w:r>
        <w:rPr>
          <w:rFonts w:ascii="Times New Roman" w:hAnsi="Times New Roman" w:cs="Times New Roman"/>
          <w:bCs/>
          <w:sz w:val="24"/>
          <w:szCs w:val="24"/>
        </w:rPr>
        <w:t>SMA/SMK/MA</w:t>
      </w:r>
    </w:p>
    <w:p w14:paraId="38780C06" w14:textId="77777777" w:rsidR="00CB62FF" w:rsidRDefault="00CB62FF" w:rsidP="00CB62FF">
      <w:pPr>
        <w:pStyle w:val="ListParagraph"/>
        <w:tabs>
          <w:tab w:val="left" w:pos="2410"/>
          <w:tab w:val="left" w:pos="2977"/>
        </w:tabs>
        <w:spacing w:line="480" w:lineRule="auto"/>
        <w:ind w:left="567"/>
        <w:rPr>
          <w:rFonts w:ascii="Times New Roman" w:hAnsi="Times New Roman" w:cs="Times New Roman"/>
          <w:noProof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50400" behindDoc="0" locked="0" layoutInCell="1" allowOverlap="1" wp14:anchorId="04727BBD" wp14:editId="07356097">
                <wp:simplePos x="0" y="0"/>
                <wp:positionH relativeFrom="column">
                  <wp:posOffset>2050784</wp:posOffset>
                </wp:positionH>
                <wp:positionV relativeFrom="paragraph">
                  <wp:posOffset>10883</wp:posOffset>
                </wp:positionV>
                <wp:extent cx="179705" cy="179705"/>
                <wp:effectExtent l="0" t="0" r="10795" b="10795"/>
                <wp:wrapNone/>
                <wp:docPr id="38" name="Rectangle 3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9705" cy="17970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3627033" id="Rectangle 38" o:spid="_x0000_s1026" style="position:absolute;margin-left:161.5pt;margin-top:.85pt;width:14.15pt;height:14.15pt;z-index:2517504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" filled="f" strokecolor="black [3213]" strokeweight="1pt"/>
            </w:pict>
          </mc:Fallback>
        </mc:AlternateContent>
      </w:r>
      <w:r>
        <w:rPr>
          <w:noProof/>
        </w:rPr>
        <w:tab/>
      </w:r>
      <w:r w:rsidRPr="00E60391">
        <w:rPr>
          <w:rFonts w:ascii="Times New Roman" w:hAnsi="Times New Roman" w:cs="Times New Roman"/>
          <w:noProof/>
          <w:sz w:val="24"/>
          <w:szCs w:val="24"/>
        </w:rPr>
        <w:tab/>
      </w:r>
      <w:r w:rsidRPr="00E60391">
        <w:rPr>
          <w:rFonts w:ascii="Times New Roman" w:hAnsi="Times New Roman" w:cs="Times New Roman"/>
          <w:noProof/>
          <w:sz w:val="24"/>
          <w:szCs w:val="24"/>
        </w:rPr>
        <w:tab/>
        <w:t xml:space="preserve">    </w:t>
      </w:r>
      <w:r>
        <w:rPr>
          <w:rFonts w:ascii="Times New Roman" w:hAnsi="Times New Roman" w:cs="Times New Roman"/>
          <w:noProof/>
          <w:sz w:val="24"/>
          <w:szCs w:val="24"/>
        </w:rPr>
        <w:t>D1/D2/D3</w:t>
      </w:r>
    </w:p>
    <w:p w14:paraId="70721D37" w14:textId="77777777" w:rsidR="00CB62FF" w:rsidRDefault="00CB62FF" w:rsidP="00CB62FF">
      <w:pPr>
        <w:pStyle w:val="ListParagraph"/>
        <w:tabs>
          <w:tab w:val="left" w:pos="2410"/>
          <w:tab w:val="left" w:pos="2977"/>
        </w:tabs>
        <w:spacing w:line="480" w:lineRule="auto"/>
        <w:ind w:left="567"/>
        <w:rPr>
          <w:rFonts w:ascii="Times New Roman" w:hAnsi="Times New Roman" w:cs="Times New Roman"/>
          <w:noProof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51424" behindDoc="0" locked="0" layoutInCell="1" allowOverlap="1" wp14:anchorId="5940DDDB" wp14:editId="25C73682">
                <wp:simplePos x="0" y="0"/>
                <wp:positionH relativeFrom="column">
                  <wp:posOffset>2050784</wp:posOffset>
                </wp:positionH>
                <wp:positionV relativeFrom="paragraph">
                  <wp:posOffset>11518</wp:posOffset>
                </wp:positionV>
                <wp:extent cx="179705" cy="179705"/>
                <wp:effectExtent l="0" t="0" r="10795" b="10795"/>
                <wp:wrapNone/>
                <wp:docPr id="39" name="Rectangle 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9705" cy="17970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90FE6D5" id="Rectangle 39" o:spid="_x0000_s1026" style="position:absolute;margin-left:161.5pt;margin-top:.9pt;width:14.15pt;height:14.15pt;z-index:2517514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" filled="f" strokecolor="black [3213]" strokeweight="1pt"/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w:tab/>
      </w:r>
      <w:r>
        <w:rPr>
          <w:rFonts w:ascii="Times New Roman" w:hAnsi="Times New Roman" w:cs="Times New Roman"/>
          <w:noProof/>
          <w:sz w:val="24"/>
          <w:szCs w:val="24"/>
        </w:rPr>
        <w:tab/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    S1</w:t>
      </w:r>
    </w:p>
    <w:p w14:paraId="64D7BB6B" w14:textId="77777777" w:rsidR="00CB62FF" w:rsidRPr="00E60391" w:rsidRDefault="00CB62FF" w:rsidP="00CB62FF">
      <w:pPr>
        <w:pStyle w:val="ListParagraph"/>
        <w:tabs>
          <w:tab w:val="left" w:pos="2410"/>
          <w:tab w:val="left" w:pos="2977"/>
        </w:tabs>
        <w:spacing w:line="480" w:lineRule="auto"/>
        <w:ind w:left="567"/>
        <w:rPr>
          <w:rFonts w:ascii="Times New Roman" w:hAnsi="Times New Roman" w:cs="Times New Roman"/>
          <w:b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52448" behindDoc="0" locked="0" layoutInCell="1" allowOverlap="1" wp14:anchorId="20956BE7" wp14:editId="6682CECC">
                <wp:simplePos x="0" y="0"/>
                <wp:positionH relativeFrom="column">
                  <wp:posOffset>2050784</wp:posOffset>
                </wp:positionH>
                <wp:positionV relativeFrom="paragraph">
                  <wp:posOffset>11519</wp:posOffset>
                </wp:positionV>
                <wp:extent cx="179705" cy="179705"/>
                <wp:effectExtent l="0" t="0" r="10795" b="10795"/>
                <wp:wrapNone/>
                <wp:docPr id="40" name="Rectangle 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9705" cy="17970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67467FC" id="Rectangle 40" o:spid="_x0000_s1026" style="position:absolute;margin-left:161.5pt;margin-top:.9pt;width:14.15pt;height:14.15pt;z-index:2517524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" filled="f" strokecolor="black [3213]" strokeweight="1pt"/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w:tab/>
      </w:r>
      <w:r>
        <w:rPr>
          <w:rFonts w:ascii="Times New Roman" w:hAnsi="Times New Roman" w:cs="Times New Roman"/>
          <w:noProof/>
          <w:sz w:val="24"/>
          <w:szCs w:val="24"/>
        </w:rPr>
        <w:tab/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    S2</w:t>
      </w:r>
    </w:p>
    <w:p w14:paraId="433DDC33" w14:textId="36890254" w:rsidR="00CB62FF" w:rsidRPr="00E60391" w:rsidRDefault="00C409B5" w:rsidP="00CB62F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</w:t>
      </w:r>
      <w:r w:rsidR="00CB62FF" w:rsidRPr="00E60391">
        <w:rPr>
          <w:rFonts w:ascii="Times New Roman" w:hAnsi="Times New Roman" w:cs="Times New Roman"/>
          <w:sz w:val="24"/>
          <w:szCs w:val="24"/>
        </w:rPr>
        <w:t>Pililah</w:t>
      </w:r>
      <w:r w:rsidR="00730C00">
        <w:rPr>
          <w:rFonts w:ascii="Times New Roman" w:hAnsi="Times New Roman" w:cs="Times New Roman"/>
          <w:sz w:val="24"/>
          <w:szCs w:val="24"/>
        </w:rPr>
        <w:t xml:space="preserve"> salah satu jawaban dari kelima </w:t>
      </w:r>
      <w:r w:rsidR="00CB62FF" w:rsidRPr="00E60391">
        <w:rPr>
          <w:rFonts w:ascii="Times New Roman" w:hAnsi="Times New Roman" w:cs="Times New Roman"/>
          <w:sz w:val="24"/>
          <w:szCs w:val="24"/>
        </w:rPr>
        <w:t>jawaban yang sesuai dengan cara memberikan tanda centang ( √ ) pada salah satu kolom pada jawaban yang tersedia.</w:t>
      </w:r>
    </w:p>
    <w:p w14:paraId="373572AF" w14:textId="77777777" w:rsidR="00CB62FF" w:rsidRPr="00F30C21" w:rsidRDefault="00CB62FF" w:rsidP="00CB62FF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F30C21">
        <w:rPr>
          <w:rFonts w:ascii="Times New Roman" w:hAnsi="Times New Roman" w:cs="Times New Roman"/>
          <w:b/>
          <w:bCs/>
          <w:sz w:val="24"/>
          <w:szCs w:val="24"/>
        </w:rPr>
        <w:t>Keterangan :</w:t>
      </w:r>
    </w:p>
    <w:p w14:paraId="187D7B78" w14:textId="77777777" w:rsidR="00CB62FF" w:rsidRDefault="00CB62FF" w:rsidP="009B1325">
      <w:pPr>
        <w:pStyle w:val="ListParagraph"/>
        <w:numPr>
          <w:ilvl w:val="0"/>
          <w:numId w:val="44"/>
        </w:numPr>
        <w:spacing w:line="48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  <w:r w:rsidRPr="00F30C21">
        <w:rPr>
          <w:rFonts w:ascii="Times New Roman" w:hAnsi="Times New Roman" w:cs="Times New Roman"/>
          <w:sz w:val="24"/>
          <w:szCs w:val="24"/>
        </w:rPr>
        <w:t>SS (Sangat Setuju)</w:t>
      </w:r>
      <w:r w:rsidRPr="00F30C21">
        <w:rPr>
          <w:rFonts w:ascii="Times New Roman" w:hAnsi="Times New Roman" w:cs="Times New Roman"/>
          <w:sz w:val="24"/>
          <w:szCs w:val="24"/>
        </w:rPr>
        <w:tab/>
      </w:r>
      <w:r w:rsidRPr="00F30C21">
        <w:rPr>
          <w:rFonts w:ascii="Times New Roman" w:hAnsi="Times New Roman" w:cs="Times New Roman"/>
          <w:sz w:val="24"/>
          <w:szCs w:val="24"/>
        </w:rPr>
        <w:tab/>
      </w:r>
      <w:r w:rsidRPr="00F30C21">
        <w:rPr>
          <w:rFonts w:ascii="Times New Roman" w:hAnsi="Times New Roman" w:cs="Times New Roman"/>
          <w:sz w:val="24"/>
          <w:szCs w:val="24"/>
        </w:rPr>
        <w:tab/>
      </w:r>
    </w:p>
    <w:p w14:paraId="20F6608B" w14:textId="77777777" w:rsidR="00CB62FF" w:rsidRDefault="00CB62FF" w:rsidP="009B1325">
      <w:pPr>
        <w:pStyle w:val="ListParagraph"/>
        <w:numPr>
          <w:ilvl w:val="0"/>
          <w:numId w:val="44"/>
        </w:numPr>
        <w:spacing w:line="48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  <w:r w:rsidRPr="00F30C21">
        <w:rPr>
          <w:rFonts w:ascii="Times New Roman" w:hAnsi="Times New Roman" w:cs="Times New Roman"/>
          <w:sz w:val="24"/>
          <w:szCs w:val="24"/>
        </w:rPr>
        <w:t>S (Setuju)</w:t>
      </w:r>
      <w:r w:rsidRPr="00F30C21">
        <w:rPr>
          <w:rFonts w:ascii="Times New Roman" w:hAnsi="Times New Roman" w:cs="Times New Roman"/>
          <w:sz w:val="24"/>
          <w:szCs w:val="24"/>
        </w:rPr>
        <w:tab/>
      </w:r>
      <w:r w:rsidRPr="00F30C21">
        <w:rPr>
          <w:rFonts w:ascii="Times New Roman" w:hAnsi="Times New Roman" w:cs="Times New Roman"/>
          <w:sz w:val="24"/>
          <w:szCs w:val="24"/>
        </w:rPr>
        <w:tab/>
      </w:r>
    </w:p>
    <w:p w14:paraId="26E285F2" w14:textId="77777777" w:rsidR="00CB62FF" w:rsidRDefault="00CB62FF" w:rsidP="009B1325">
      <w:pPr>
        <w:pStyle w:val="ListParagraph"/>
        <w:numPr>
          <w:ilvl w:val="0"/>
          <w:numId w:val="44"/>
        </w:numPr>
        <w:spacing w:line="48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 (Netral)</w:t>
      </w:r>
    </w:p>
    <w:p w14:paraId="5B395966" w14:textId="77777777" w:rsidR="00CB62FF" w:rsidRDefault="00CB62FF" w:rsidP="009B1325">
      <w:pPr>
        <w:pStyle w:val="ListParagraph"/>
        <w:numPr>
          <w:ilvl w:val="0"/>
          <w:numId w:val="44"/>
        </w:numPr>
        <w:spacing w:line="48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  <w:r w:rsidRPr="00F30C21">
        <w:rPr>
          <w:rFonts w:ascii="Times New Roman" w:hAnsi="Times New Roman" w:cs="Times New Roman"/>
          <w:sz w:val="24"/>
          <w:szCs w:val="24"/>
        </w:rPr>
        <w:t>TS (Tidak Setuju)</w:t>
      </w:r>
    </w:p>
    <w:p w14:paraId="422778A5" w14:textId="77777777" w:rsidR="00CB62FF" w:rsidRDefault="00CB62FF" w:rsidP="009B1325">
      <w:pPr>
        <w:pStyle w:val="ListParagraph"/>
        <w:numPr>
          <w:ilvl w:val="0"/>
          <w:numId w:val="44"/>
        </w:numPr>
        <w:spacing w:line="48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  <w:r w:rsidRPr="00F30C21">
        <w:rPr>
          <w:rFonts w:ascii="Times New Roman" w:hAnsi="Times New Roman" w:cs="Times New Roman"/>
          <w:sz w:val="24"/>
          <w:szCs w:val="24"/>
        </w:rPr>
        <w:t>STS (Sangat Tidak Setuju</w:t>
      </w:r>
      <w:r>
        <w:rPr>
          <w:rFonts w:ascii="Times New Roman" w:hAnsi="Times New Roman" w:cs="Times New Roman"/>
          <w:sz w:val="24"/>
          <w:szCs w:val="24"/>
        </w:rPr>
        <w:t>)</w:t>
      </w:r>
    </w:p>
    <w:p w14:paraId="4B14D380" w14:textId="77777777" w:rsidR="00CB62FF" w:rsidRDefault="00CB62FF" w:rsidP="00813954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12B2170" w14:textId="77777777" w:rsidR="00730C00" w:rsidRDefault="00730C00" w:rsidP="00813954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AD0A12B" w14:textId="77777777" w:rsidR="00143FE9" w:rsidRDefault="00143FE9" w:rsidP="00813954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DCC9A0F" w14:textId="2CBE7390" w:rsidR="001077A0" w:rsidRPr="001077A0" w:rsidRDefault="001077A0" w:rsidP="00143FE9">
      <w:pPr>
        <w:pStyle w:val="ListParagraph"/>
        <w:numPr>
          <w:ilvl w:val="0"/>
          <w:numId w:val="72"/>
        </w:numPr>
        <w:spacing w:line="480" w:lineRule="auto"/>
        <w:ind w:left="426"/>
        <w:jc w:val="both"/>
        <w:rPr>
          <w:rFonts w:ascii="Times New Roman" w:hAnsi="Times New Roman" w:cs="Times New Roman"/>
          <w:b/>
          <w:sz w:val="24"/>
          <w:szCs w:val="24"/>
        </w:rPr>
      </w:pPr>
      <w:r w:rsidRPr="001077A0">
        <w:rPr>
          <w:rFonts w:ascii="Times New Roman" w:hAnsi="Times New Roman" w:cs="Times New Roman"/>
          <w:b/>
          <w:bCs/>
          <w:sz w:val="24"/>
          <w:szCs w:val="24"/>
        </w:rPr>
        <w:lastRenderedPageBreak/>
        <w:t>Pern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yataan </w:t>
      </w:r>
      <w:r w:rsidR="00143FE9">
        <w:rPr>
          <w:rFonts w:ascii="Times New Roman" w:hAnsi="Times New Roman" w:cs="Times New Roman"/>
          <w:b/>
          <w:bCs/>
          <w:sz w:val="24"/>
          <w:szCs w:val="24"/>
        </w:rPr>
        <w:t>Variab</w:t>
      </w:r>
      <w:r>
        <w:rPr>
          <w:rFonts w:ascii="Times New Roman" w:hAnsi="Times New Roman" w:cs="Times New Roman"/>
          <w:b/>
          <w:bCs/>
          <w:sz w:val="24"/>
          <w:szCs w:val="24"/>
        </w:rPr>
        <w:t>e</w:t>
      </w:r>
      <w:r w:rsidR="00143FE9">
        <w:rPr>
          <w:rFonts w:ascii="Times New Roman" w:hAnsi="Times New Roman" w:cs="Times New Roman"/>
          <w:b/>
          <w:bCs/>
          <w:sz w:val="24"/>
          <w:szCs w:val="24"/>
        </w:rPr>
        <w:t>l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Kinerja Pegawai</w:t>
      </w:r>
      <w:r w:rsidRPr="001077A0">
        <w:rPr>
          <w:rFonts w:ascii="Times New Roman" w:hAnsi="Times New Roman" w:cs="Times New Roman"/>
          <w:b/>
          <w:bCs/>
          <w:sz w:val="24"/>
          <w:szCs w:val="24"/>
        </w:rPr>
        <w:t xml:space="preserve"> (Y)</w:t>
      </w:r>
    </w:p>
    <w:tbl>
      <w:tblPr>
        <w:tblW w:w="7072" w:type="dxa"/>
        <w:tblInd w:w="42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551"/>
        <w:gridCol w:w="3544"/>
        <w:gridCol w:w="709"/>
        <w:gridCol w:w="567"/>
        <w:gridCol w:w="567"/>
        <w:gridCol w:w="567"/>
        <w:gridCol w:w="567"/>
      </w:tblGrid>
      <w:tr w:rsidR="001077A0" w14:paraId="6CDA389B" w14:textId="77777777" w:rsidTr="001077A0">
        <w:tc>
          <w:tcPr>
            <w:tcW w:w="551" w:type="dxa"/>
            <w:vMerge w:val="restart"/>
            <w:vAlign w:val="center"/>
          </w:tcPr>
          <w:p w14:paraId="1A177E2E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3544" w:type="dxa"/>
            <w:vMerge w:val="restart"/>
            <w:vAlign w:val="center"/>
          </w:tcPr>
          <w:p w14:paraId="12507C50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rnyataan</w:t>
            </w:r>
          </w:p>
        </w:tc>
        <w:tc>
          <w:tcPr>
            <w:tcW w:w="2977" w:type="dxa"/>
            <w:gridSpan w:val="5"/>
            <w:vAlign w:val="center"/>
          </w:tcPr>
          <w:p w14:paraId="34BDB51F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awaban Responden</w:t>
            </w:r>
          </w:p>
        </w:tc>
      </w:tr>
      <w:tr w:rsidR="001077A0" w14:paraId="6A4CC14D" w14:textId="77777777" w:rsidTr="001077A0">
        <w:tc>
          <w:tcPr>
            <w:tcW w:w="551" w:type="dxa"/>
            <w:vMerge/>
            <w:vAlign w:val="center"/>
          </w:tcPr>
          <w:p w14:paraId="0ABA840E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44" w:type="dxa"/>
            <w:vMerge/>
            <w:vAlign w:val="center"/>
          </w:tcPr>
          <w:p w14:paraId="3068B65F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vAlign w:val="center"/>
          </w:tcPr>
          <w:p w14:paraId="3C293793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S</w:t>
            </w:r>
          </w:p>
        </w:tc>
        <w:tc>
          <w:tcPr>
            <w:tcW w:w="567" w:type="dxa"/>
            <w:vAlign w:val="center"/>
          </w:tcPr>
          <w:p w14:paraId="1445CCCF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S</w:t>
            </w:r>
          </w:p>
        </w:tc>
        <w:tc>
          <w:tcPr>
            <w:tcW w:w="567" w:type="dxa"/>
            <w:vAlign w:val="center"/>
          </w:tcPr>
          <w:p w14:paraId="54CEE2D6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567" w:type="dxa"/>
            <w:vAlign w:val="center"/>
          </w:tcPr>
          <w:p w14:paraId="1FE10A14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567" w:type="dxa"/>
            <w:vAlign w:val="center"/>
          </w:tcPr>
          <w:p w14:paraId="174C6F0B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S</w:t>
            </w:r>
          </w:p>
        </w:tc>
      </w:tr>
      <w:tr w:rsidR="001077A0" w14:paraId="0BBBE052" w14:textId="77777777" w:rsidTr="001077A0">
        <w:tc>
          <w:tcPr>
            <w:tcW w:w="551" w:type="dxa"/>
          </w:tcPr>
          <w:p w14:paraId="1DA08BAE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544" w:type="dxa"/>
          </w:tcPr>
          <w:p w14:paraId="331B4A7C" w14:textId="71AD9E78" w:rsidR="001077A0" w:rsidRPr="007A061E" w:rsidRDefault="003C7CB4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6D0C5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3959A8">
              <w:rPr>
                <w:rFonts w:ascii="Times New Roman" w:hAnsi="Times New Roman" w:cs="Times New Roman"/>
                <w:sz w:val="24"/>
                <w:szCs w:val="24"/>
              </w:rPr>
              <w:t>mengerjakan tugas serta wewenang yang diberikan dengan baik</w:t>
            </w:r>
          </w:p>
        </w:tc>
        <w:tc>
          <w:tcPr>
            <w:tcW w:w="709" w:type="dxa"/>
          </w:tcPr>
          <w:p w14:paraId="39053A55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189BAD11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274B2504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08D7DB01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5BF972F4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077A0" w14:paraId="178C0FB4" w14:textId="77777777" w:rsidTr="001077A0">
        <w:tc>
          <w:tcPr>
            <w:tcW w:w="551" w:type="dxa"/>
          </w:tcPr>
          <w:p w14:paraId="41996FEC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544" w:type="dxa"/>
          </w:tcPr>
          <w:p w14:paraId="36678B2C" w14:textId="543E7AC1" w:rsidR="001077A0" w:rsidRDefault="003C7CB4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6D0C54">
              <w:rPr>
                <w:rFonts w:ascii="Times New Roman" w:hAnsi="Times New Roman" w:cs="Times New Roman"/>
                <w:sz w:val="24"/>
                <w:szCs w:val="24"/>
              </w:rPr>
              <w:t xml:space="preserve"> menyelesaikan semua tugas dan tanggung jawab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6D0C54">
              <w:rPr>
                <w:rFonts w:ascii="Times New Roman" w:hAnsi="Times New Roman" w:cs="Times New Roman"/>
                <w:sz w:val="24"/>
                <w:szCs w:val="24"/>
              </w:rPr>
              <w:t xml:space="preserve"> sesuai dengan jumlah yang diberikan</w:t>
            </w:r>
          </w:p>
        </w:tc>
        <w:tc>
          <w:tcPr>
            <w:tcW w:w="709" w:type="dxa"/>
          </w:tcPr>
          <w:p w14:paraId="3D52FA0A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334F306B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00014A19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4C8450A9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0B174A5A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077A0" w14:paraId="746A8A22" w14:textId="77777777" w:rsidTr="001077A0">
        <w:tc>
          <w:tcPr>
            <w:tcW w:w="551" w:type="dxa"/>
          </w:tcPr>
          <w:p w14:paraId="734317EC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3544" w:type="dxa"/>
          </w:tcPr>
          <w:p w14:paraId="6FF9A707" w14:textId="77A4BE58" w:rsidR="001077A0" w:rsidRPr="007A061E" w:rsidRDefault="003C7CB4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6D0C54">
              <w:rPr>
                <w:rFonts w:ascii="Times New Roman" w:hAnsi="Times New Roman" w:cs="Times New Roman"/>
                <w:sz w:val="24"/>
                <w:szCs w:val="24"/>
              </w:rPr>
              <w:t xml:space="preserve"> menyelesaikan tugas sesuai dengan arahan dan keinginan atasan</w:t>
            </w:r>
          </w:p>
        </w:tc>
        <w:tc>
          <w:tcPr>
            <w:tcW w:w="709" w:type="dxa"/>
          </w:tcPr>
          <w:p w14:paraId="57899FC4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55C31584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381D57B3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58BA3356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7A5044C1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077A0" w14:paraId="458DF87D" w14:textId="77777777" w:rsidTr="001077A0">
        <w:tc>
          <w:tcPr>
            <w:tcW w:w="551" w:type="dxa"/>
          </w:tcPr>
          <w:p w14:paraId="36423B74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3544" w:type="dxa"/>
          </w:tcPr>
          <w:p w14:paraId="25EFA9C8" w14:textId="287B9190" w:rsidR="001077A0" w:rsidRPr="00511E5A" w:rsidRDefault="003C7CB4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6D0C54">
              <w:rPr>
                <w:rFonts w:ascii="Times New Roman" w:hAnsi="Times New Roman" w:cs="Times New Roman"/>
                <w:sz w:val="24"/>
                <w:szCs w:val="24"/>
              </w:rPr>
              <w:t xml:space="preserve"> selalu jujur dalam menjalankan tugas dan kewajiban</w:t>
            </w:r>
          </w:p>
        </w:tc>
        <w:tc>
          <w:tcPr>
            <w:tcW w:w="709" w:type="dxa"/>
          </w:tcPr>
          <w:p w14:paraId="765132EC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241B7CB3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4D8BA755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019F4C96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5749CEC3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077A0" w14:paraId="1870ED57" w14:textId="77777777" w:rsidTr="001077A0">
        <w:trPr>
          <w:trHeight w:val="309"/>
        </w:trPr>
        <w:tc>
          <w:tcPr>
            <w:tcW w:w="551" w:type="dxa"/>
          </w:tcPr>
          <w:p w14:paraId="7282BD0E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3544" w:type="dxa"/>
          </w:tcPr>
          <w:p w14:paraId="1C9BC6A3" w14:textId="412644F1" w:rsidR="001077A0" w:rsidRPr="00511E5A" w:rsidRDefault="003C7CB4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6D0C54">
              <w:rPr>
                <w:rFonts w:ascii="Times New Roman" w:hAnsi="Times New Roman" w:cs="Times New Roman"/>
                <w:sz w:val="24"/>
                <w:szCs w:val="24"/>
              </w:rPr>
              <w:t xml:space="preserve"> mampu bekerjasama dengan atasan maupun bawahan</w:t>
            </w:r>
          </w:p>
        </w:tc>
        <w:tc>
          <w:tcPr>
            <w:tcW w:w="709" w:type="dxa"/>
          </w:tcPr>
          <w:p w14:paraId="1F201B22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2DBD9882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5D906CB2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08A6CEB8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02552B76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077A0" w14:paraId="536273F2" w14:textId="77777777" w:rsidTr="001077A0">
        <w:trPr>
          <w:trHeight w:val="309"/>
        </w:trPr>
        <w:tc>
          <w:tcPr>
            <w:tcW w:w="551" w:type="dxa"/>
          </w:tcPr>
          <w:p w14:paraId="3F4DE12C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3544" w:type="dxa"/>
          </w:tcPr>
          <w:p w14:paraId="29C4392A" w14:textId="619E6637" w:rsidR="001077A0" w:rsidRDefault="003C7CB4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6D0C54">
              <w:rPr>
                <w:rFonts w:ascii="Times New Roman" w:hAnsi="Times New Roman" w:cs="Times New Roman"/>
                <w:sz w:val="24"/>
                <w:szCs w:val="24"/>
              </w:rPr>
              <w:t xml:space="preserve"> mampu bekerjasama dengan rekan kerja</w:t>
            </w:r>
          </w:p>
        </w:tc>
        <w:tc>
          <w:tcPr>
            <w:tcW w:w="709" w:type="dxa"/>
          </w:tcPr>
          <w:p w14:paraId="67D1D47A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77D12C73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2EA339B4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46E98708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07EE132E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077A0" w14:paraId="1CB74C1D" w14:textId="77777777" w:rsidTr="001077A0">
        <w:tc>
          <w:tcPr>
            <w:tcW w:w="551" w:type="dxa"/>
          </w:tcPr>
          <w:p w14:paraId="0306F983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3544" w:type="dxa"/>
          </w:tcPr>
          <w:p w14:paraId="3D9ECDF6" w14:textId="494F7CE2" w:rsidR="001077A0" w:rsidRPr="00511E5A" w:rsidRDefault="003C7CB4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6D0C54">
              <w:rPr>
                <w:rFonts w:ascii="Times New Roman" w:hAnsi="Times New Roman" w:cs="Times New Roman"/>
                <w:sz w:val="24"/>
                <w:szCs w:val="24"/>
              </w:rPr>
              <w:t xml:space="preserve"> memiliki sikap inisiatif dalam bekerja</w:t>
            </w:r>
          </w:p>
        </w:tc>
        <w:tc>
          <w:tcPr>
            <w:tcW w:w="709" w:type="dxa"/>
          </w:tcPr>
          <w:p w14:paraId="10503921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70AC5A89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1F1A38C6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4C00D946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579C27FF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077A0" w14:paraId="2B6F6345" w14:textId="77777777" w:rsidTr="001077A0">
        <w:tc>
          <w:tcPr>
            <w:tcW w:w="551" w:type="dxa"/>
          </w:tcPr>
          <w:p w14:paraId="3EEFAC48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3544" w:type="dxa"/>
          </w:tcPr>
          <w:p w14:paraId="0BB12565" w14:textId="2EBA6A08" w:rsidR="001077A0" w:rsidRPr="00511E5A" w:rsidRDefault="003C7CB4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6D0C54">
              <w:rPr>
                <w:rFonts w:ascii="Times New Roman" w:hAnsi="Times New Roman" w:cs="Times New Roman"/>
                <w:sz w:val="24"/>
                <w:szCs w:val="24"/>
              </w:rPr>
              <w:t xml:space="preserve"> selalu melaksanakan tugas yang diberikan</w:t>
            </w:r>
          </w:p>
        </w:tc>
        <w:tc>
          <w:tcPr>
            <w:tcW w:w="709" w:type="dxa"/>
          </w:tcPr>
          <w:p w14:paraId="25F44200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2694B738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3245A22E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346B9973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1EEAA958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077A0" w14:paraId="7C1922B8" w14:textId="77777777" w:rsidTr="001077A0">
        <w:tc>
          <w:tcPr>
            <w:tcW w:w="551" w:type="dxa"/>
          </w:tcPr>
          <w:p w14:paraId="6B4020C9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3544" w:type="dxa"/>
          </w:tcPr>
          <w:p w14:paraId="1636AD3E" w14:textId="43FEE069" w:rsidR="001077A0" w:rsidRDefault="003C7CB4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6D0C54">
              <w:rPr>
                <w:rFonts w:ascii="Times New Roman" w:hAnsi="Times New Roman" w:cs="Times New Roman"/>
                <w:sz w:val="24"/>
                <w:szCs w:val="24"/>
              </w:rPr>
              <w:t xml:space="preserve"> memiliki wawasan yang luas dalam menunjang pekerja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</w:p>
        </w:tc>
        <w:tc>
          <w:tcPr>
            <w:tcW w:w="709" w:type="dxa"/>
          </w:tcPr>
          <w:p w14:paraId="4AA0DE7E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18845FBE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2959B8F1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7218C2E0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3AF8F699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2F921E1B" w14:textId="3697F5D9" w:rsidR="00DF55FF" w:rsidRPr="000B0CC7" w:rsidRDefault="001077A0" w:rsidP="00143FE9">
      <w:pPr>
        <w:pStyle w:val="ListParagraph"/>
        <w:numPr>
          <w:ilvl w:val="0"/>
          <w:numId w:val="72"/>
        </w:numPr>
        <w:spacing w:before="240" w:line="480" w:lineRule="auto"/>
        <w:ind w:left="426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Pernyataan Variabel Motivasi Intrinsik (X1)</w:t>
      </w:r>
    </w:p>
    <w:tbl>
      <w:tblPr>
        <w:tblW w:w="7072" w:type="dxa"/>
        <w:tblInd w:w="42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551"/>
        <w:gridCol w:w="3544"/>
        <w:gridCol w:w="709"/>
        <w:gridCol w:w="567"/>
        <w:gridCol w:w="567"/>
        <w:gridCol w:w="567"/>
        <w:gridCol w:w="567"/>
      </w:tblGrid>
      <w:tr w:rsidR="001077A0" w14:paraId="42064EBA" w14:textId="77777777" w:rsidTr="00A667C5">
        <w:tc>
          <w:tcPr>
            <w:tcW w:w="551" w:type="dxa"/>
            <w:vMerge w:val="restart"/>
            <w:vAlign w:val="center"/>
          </w:tcPr>
          <w:p w14:paraId="102E89E1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3544" w:type="dxa"/>
            <w:vMerge w:val="restart"/>
            <w:vAlign w:val="center"/>
          </w:tcPr>
          <w:p w14:paraId="646C26D9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rnyataan</w:t>
            </w:r>
          </w:p>
        </w:tc>
        <w:tc>
          <w:tcPr>
            <w:tcW w:w="2977" w:type="dxa"/>
            <w:gridSpan w:val="5"/>
            <w:vAlign w:val="center"/>
          </w:tcPr>
          <w:p w14:paraId="241B2FD2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awaban Responden</w:t>
            </w:r>
          </w:p>
        </w:tc>
      </w:tr>
      <w:tr w:rsidR="001077A0" w14:paraId="0C5CD0A2" w14:textId="77777777" w:rsidTr="00A667C5">
        <w:tc>
          <w:tcPr>
            <w:tcW w:w="551" w:type="dxa"/>
            <w:vMerge/>
            <w:vAlign w:val="center"/>
          </w:tcPr>
          <w:p w14:paraId="0706FB55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44" w:type="dxa"/>
            <w:vMerge/>
            <w:vAlign w:val="center"/>
          </w:tcPr>
          <w:p w14:paraId="31E4A37A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vAlign w:val="center"/>
          </w:tcPr>
          <w:p w14:paraId="2B60509E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S</w:t>
            </w:r>
          </w:p>
        </w:tc>
        <w:tc>
          <w:tcPr>
            <w:tcW w:w="567" w:type="dxa"/>
            <w:vAlign w:val="center"/>
          </w:tcPr>
          <w:p w14:paraId="29019A50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S</w:t>
            </w:r>
          </w:p>
        </w:tc>
        <w:tc>
          <w:tcPr>
            <w:tcW w:w="567" w:type="dxa"/>
            <w:vAlign w:val="center"/>
          </w:tcPr>
          <w:p w14:paraId="3D89AB88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567" w:type="dxa"/>
            <w:vAlign w:val="center"/>
          </w:tcPr>
          <w:p w14:paraId="65864A49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567" w:type="dxa"/>
            <w:vAlign w:val="center"/>
          </w:tcPr>
          <w:p w14:paraId="6BDCB01A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S</w:t>
            </w:r>
          </w:p>
        </w:tc>
      </w:tr>
      <w:tr w:rsidR="001077A0" w14:paraId="775D7741" w14:textId="77777777" w:rsidTr="00A667C5">
        <w:tc>
          <w:tcPr>
            <w:tcW w:w="551" w:type="dxa"/>
          </w:tcPr>
          <w:p w14:paraId="5FBC7BA4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544" w:type="dxa"/>
          </w:tcPr>
          <w:p w14:paraId="5CE02389" w14:textId="63BA38FD" w:rsidR="001077A0" w:rsidRPr="007A061E" w:rsidRDefault="003C7CB4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DF55FF">
              <w:rPr>
                <w:rFonts w:ascii="Times New Roman" w:hAnsi="Times New Roman" w:cs="Times New Roman"/>
                <w:sz w:val="24"/>
                <w:szCs w:val="24"/>
              </w:rPr>
              <w:t xml:space="preserve"> memiliki kemauan yang tinggi dalam menyelesaikan tugas yang diberikan</w:t>
            </w:r>
          </w:p>
        </w:tc>
        <w:tc>
          <w:tcPr>
            <w:tcW w:w="709" w:type="dxa"/>
          </w:tcPr>
          <w:p w14:paraId="1DC01A42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6DBC277F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664424F3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5F4A7B2E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47648C0C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077A0" w14:paraId="7174A003" w14:textId="77777777" w:rsidTr="00A667C5">
        <w:tc>
          <w:tcPr>
            <w:tcW w:w="551" w:type="dxa"/>
          </w:tcPr>
          <w:p w14:paraId="57B50314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544" w:type="dxa"/>
          </w:tcPr>
          <w:p w14:paraId="564409E1" w14:textId="1A30B75A" w:rsidR="001077A0" w:rsidRDefault="003C7CB4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DF55FF">
              <w:rPr>
                <w:rFonts w:ascii="Times New Roman" w:hAnsi="Times New Roman" w:cs="Times New Roman"/>
                <w:sz w:val="24"/>
                <w:szCs w:val="24"/>
              </w:rPr>
              <w:t xml:space="preserve"> memiliki semangat dalam menyelesaikan tanggung jawab yang diberikan</w:t>
            </w:r>
          </w:p>
        </w:tc>
        <w:tc>
          <w:tcPr>
            <w:tcW w:w="709" w:type="dxa"/>
          </w:tcPr>
          <w:p w14:paraId="0B3BE0FF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13334B77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31E2C9E1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646798AC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7558F9D0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077A0" w14:paraId="22B0B2CB" w14:textId="77777777" w:rsidTr="00A667C5">
        <w:tc>
          <w:tcPr>
            <w:tcW w:w="551" w:type="dxa"/>
          </w:tcPr>
          <w:p w14:paraId="222B923F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3544" w:type="dxa"/>
          </w:tcPr>
          <w:p w14:paraId="7C9637CD" w14:textId="66708FE5" w:rsidR="001077A0" w:rsidRPr="007A061E" w:rsidRDefault="003C7CB4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DF55FF">
              <w:rPr>
                <w:rFonts w:ascii="Times New Roman" w:hAnsi="Times New Roman" w:cs="Times New Roman"/>
                <w:sz w:val="24"/>
                <w:szCs w:val="24"/>
              </w:rPr>
              <w:t xml:space="preserve"> selalu mendukung keputusan atasan </w:t>
            </w:r>
          </w:p>
        </w:tc>
        <w:tc>
          <w:tcPr>
            <w:tcW w:w="709" w:type="dxa"/>
          </w:tcPr>
          <w:p w14:paraId="29E7A72A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3704BB1E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4B8B44F7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38E1941E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40FC1B50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077A0" w14:paraId="183DAAD6" w14:textId="77777777" w:rsidTr="00A667C5">
        <w:tc>
          <w:tcPr>
            <w:tcW w:w="551" w:type="dxa"/>
          </w:tcPr>
          <w:p w14:paraId="6FC7CA58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3544" w:type="dxa"/>
          </w:tcPr>
          <w:p w14:paraId="5EAA7F70" w14:textId="3A4B681B" w:rsidR="001077A0" w:rsidRPr="00511E5A" w:rsidRDefault="003C7CB4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DF55FF">
              <w:rPr>
                <w:rFonts w:ascii="Times New Roman" w:hAnsi="Times New Roman" w:cs="Times New Roman"/>
                <w:sz w:val="24"/>
                <w:szCs w:val="24"/>
              </w:rPr>
              <w:t xml:space="preserve"> selalu patuh terhadap atasan</w:t>
            </w:r>
          </w:p>
        </w:tc>
        <w:tc>
          <w:tcPr>
            <w:tcW w:w="709" w:type="dxa"/>
          </w:tcPr>
          <w:p w14:paraId="4DE7D410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51BF44A0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31B88DA9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101F5694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1D491880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077A0" w14:paraId="5E43833C" w14:textId="77777777" w:rsidTr="00A667C5">
        <w:trPr>
          <w:trHeight w:val="309"/>
        </w:trPr>
        <w:tc>
          <w:tcPr>
            <w:tcW w:w="551" w:type="dxa"/>
          </w:tcPr>
          <w:p w14:paraId="10CFA066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5</w:t>
            </w:r>
          </w:p>
        </w:tc>
        <w:tc>
          <w:tcPr>
            <w:tcW w:w="3544" w:type="dxa"/>
          </w:tcPr>
          <w:p w14:paraId="08491591" w14:textId="79F619FA" w:rsidR="001077A0" w:rsidRPr="00511E5A" w:rsidRDefault="003C7CB4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DF55FF">
              <w:rPr>
                <w:rFonts w:ascii="Times New Roman" w:hAnsi="Times New Roman" w:cs="Times New Roman"/>
                <w:sz w:val="24"/>
                <w:szCs w:val="24"/>
              </w:rPr>
              <w:t xml:space="preserve"> selalu menghormati atasan</w:t>
            </w:r>
          </w:p>
        </w:tc>
        <w:tc>
          <w:tcPr>
            <w:tcW w:w="709" w:type="dxa"/>
          </w:tcPr>
          <w:p w14:paraId="76CD0B1A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332FE3D3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4F43E766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7B111469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5948F09C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077A0" w14:paraId="649A8218" w14:textId="77777777" w:rsidTr="00A667C5">
        <w:trPr>
          <w:trHeight w:val="309"/>
        </w:trPr>
        <w:tc>
          <w:tcPr>
            <w:tcW w:w="551" w:type="dxa"/>
          </w:tcPr>
          <w:p w14:paraId="5F0E8A95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3544" w:type="dxa"/>
          </w:tcPr>
          <w:p w14:paraId="4BE764A6" w14:textId="3AFD03CB" w:rsidR="001077A0" w:rsidRDefault="003C7CB4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DF55FF">
              <w:rPr>
                <w:rFonts w:ascii="Times New Roman" w:hAnsi="Times New Roman" w:cs="Times New Roman"/>
                <w:sz w:val="24"/>
                <w:szCs w:val="24"/>
              </w:rPr>
              <w:t xml:space="preserve"> senang dalam menjalani pekerjaan</w:t>
            </w:r>
          </w:p>
        </w:tc>
        <w:tc>
          <w:tcPr>
            <w:tcW w:w="709" w:type="dxa"/>
          </w:tcPr>
          <w:p w14:paraId="070D0B13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1A6E986B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1FDA0369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09C19203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620B3FC6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077A0" w14:paraId="7AF2F6B8" w14:textId="77777777" w:rsidTr="00A667C5">
        <w:tc>
          <w:tcPr>
            <w:tcW w:w="551" w:type="dxa"/>
          </w:tcPr>
          <w:p w14:paraId="167DB387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3544" w:type="dxa"/>
          </w:tcPr>
          <w:p w14:paraId="6F5D0F97" w14:textId="35E338B4" w:rsidR="001077A0" w:rsidRPr="00511E5A" w:rsidRDefault="003C7CB4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DF55FF">
              <w:rPr>
                <w:rFonts w:ascii="Times New Roman" w:hAnsi="Times New Roman" w:cs="Times New Roman"/>
                <w:sz w:val="24"/>
                <w:szCs w:val="24"/>
              </w:rPr>
              <w:t xml:space="preserve"> percaya diri terhadap pekerjaan yang saya jalani</w:t>
            </w:r>
          </w:p>
        </w:tc>
        <w:tc>
          <w:tcPr>
            <w:tcW w:w="709" w:type="dxa"/>
          </w:tcPr>
          <w:p w14:paraId="602C13FB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16077567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372FB581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3C52DB79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51BA80FB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077A0" w14:paraId="5AE27AB4" w14:textId="77777777" w:rsidTr="00A667C5">
        <w:tc>
          <w:tcPr>
            <w:tcW w:w="551" w:type="dxa"/>
          </w:tcPr>
          <w:p w14:paraId="55EFF35E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3544" w:type="dxa"/>
          </w:tcPr>
          <w:p w14:paraId="7158472B" w14:textId="1096B824" w:rsidR="001077A0" w:rsidRPr="00511E5A" w:rsidRDefault="003C7CB4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DF55FF">
              <w:rPr>
                <w:rFonts w:ascii="Times New Roman" w:hAnsi="Times New Roman" w:cs="Times New Roman"/>
                <w:sz w:val="24"/>
                <w:szCs w:val="24"/>
              </w:rPr>
              <w:t xml:space="preserve"> menghargai pekerjaan yang diberikan</w:t>
            </w:r>
          </w:p>
        </w:tc>
        <w:tc>
          <w:tcPr>
            <w:tcW w:w="709" w:type="dxa"/>
          </w:tcPr>
          <w:p w14:paraId="62AF3DA5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77DCDB0C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6ECC6214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31DB89E2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4E457D3D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077A0" w14:paraId="7A66779E" w14:textId="77777777" w:rsidTr="00A667C5">
        <w:tc>
          <w:tcPr>
            <w:tcW w:w="551" w:type="dxa"/>
          </w:tcPr>
          <w:p w14:paraId="3D8A3AA9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3544" w:type="dxa"/>
          </w:tcPr>
          <w:p w14:paraId="7AF9351D" w14:textId="76BF3685" w:rsidR="001077A0" w:rsidRDefault="003C7CB4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DF55FF">
              <w:rPr>
                <w:rFonts w:ascii="Times New Roman" w:hAnsi="Times New Roman" w:cs="Times New Roman"/>
                <w:sz w:val="24"/>
                <w:szCs w:val="24"/>
              </w:rPr>
              <w:t xml:space="preserve"> diberikan kesempatan berpartisipasi pada tugas-tugas tertentu</w:t>
            </w:r>
          </w:p>
        </w:tc>
        <w:tc>
          <w:tcPr>
            <w:tcW w:w="709" w:type="dxa"/>
          </w:tcPr>
          <w:p w14:paraId="4577A3ED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19D8A7D2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27AAEC45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6336E9C2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4CB29762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077A0" w14:paraId="47C942C8" w14:textId="77777777" w:rsidTr="00A667C5">
        <w:tc>
          <w:tcPr>
            <w:tcW w:w="551" w:type="dxa"/>
          </w:tcPr>
          <w:p w14:paraId="4807F39D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3544" w:type="dxa"/>
          </w:tcPr>
          <w:p w14:paraId="7419BAC1" w14:textId="6763418D" w:rsidR="001077A0" w:rsidRDefault="003C7CB4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DF55FF">
              <w:rPr>
                <w:rFonts w:ascii="Times New Roman" w:hAnsi="Times New Roman" w:cs="Times New Roman"/>
                <w:sz w:val="24"/>
                <w:szCs w:val="24"/>
              </w:rPr>
              <w:t xml:space="preserve"> diberikan kesempatan dalam mengekspresikan diri di lingkungan kerja</w:t>
            </w:r>
          </w:p>
        </w:tc>
        <w:tc>
          <w:tcPr>
            <w:tcW w:w="709" w:type="dxa"/>
          </w:tcPr>
          <w:p w14:paraId="1A1E6D76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1C59F859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429935D0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0AB25158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75E75C35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077A0" w14:paraId="7B5CC9CA" w14:textId="77777777" w:rsidTr="00A667C5">
        <w:tc>
          <w:tcPr>
            <w:tcW w:w="551" w:type="dxa"/>
          </w:tcPr>
          <w:p w14:paraId="0F13D14B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3544" w:type="dxa"/>
          </w:tcPr>
          <w:p w14:paraId="0650ED89" w14:textId="56E92E7F" w:rsidR="001077A0" w:rsidRPr="00511E5A" w:rsidRDefault="003C7CB4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DF55FF">
              <w:rPr>
                <w:rFonts w:ascii="Times New Roman" w:hAnsi="Times New Roman" w:cs="Times New Roman"/>
                <w:sz w:val="24"/>
                <w:szCs w:val="24"/>
              </w:rPr>
              <w:t xml:space="preserve"> bertanggung jawab terhadap pekerjaan yang dikerjakan</w:t>
            </w:r>
          </w:p>
        </w:tc>
        <w:tc>
          <w:tcPr>
            <w:tcW w:w="709" w:type="dxa"/>
          </w:tcPr>
          <w:p w14:paraId="69B55897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6D147F0E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465B32FF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33C044AB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72171A67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F55FF" w14:paraId="762E76D5" w14:textId="77777777" w:rsidTr="00A667C5">
        <w:tc>
          <w:tcPr>
            <w:tcW w:w="551" w:type="dxa"/>
          </w:tcPr>
          <w:p w14:paraId="671D0D98" w14:textId="0EEBBFF0" w:rsidR="00DF55FF" w:rsidRDefault="000B0CC7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3544" w:type="dxa"/>
          </w:tcPr>
          <w:p w14:paraId="609F72DB" w14:textId="3D00E8AB" w:rsidR="00DF55FF" w:rsidRDefault="003C7CB4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DF55FF">
              <w:rPr>
                <w:rFonts w:ascii="Times New Roman" w:hAnsi="Times New Roman" w:cs="Times New Roman"/>
                <w:sz w:val="24"/>
                <w:szCs w:val="24"/>
              </w:rPr>
              <w:t xml:space="preserve"> ingin mengembangkan diri </w:t>
            </w:r>
            <w:r w:rsidR="000B0CC7">
              <w:rPr>
                <w:rFonts w:ascii="Times New Roman" w:hAnsi="Times New Roman" w:cs="Times New Roman"/>
                <w:sz w:val="24"/>
                <w:szCs w:val="24"/>
              </w:rPr>
              <w:t>saya guna menunjang pekerjaan</w:t>
            </w:r>
          </w:p>
        </w:tc>
        <w:tc>
          <w:tcPr>
            <w:tcW w:w="709" w:type="dxa"/>
          </w:tcPr>
          <w:p w14:paraId="60063850" w14:textId="77777777" w:rsidR="00DF55FF" w:rsidRDefault="00DF55FF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69AB3F75" w14:textId="77777777" w:rsidR="00DF55FF" w:rsidRDefault="00DF55FF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69AE6902" w14:textId="77777777" w:rsidR="00DF55FF" w:rsidRDefault="00DF55FF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62FF5514" w14:textId="77777777" w:rsidR="00DF55FF" w:rsidRDefault="00DF55FF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786FDAEC" w14:textId="77777777" w:rsidR="00DF55FF" w:rsidRDefault="00DF55FF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B0CC7" w14:paraId="62270B5C" w14:textId="77777777" w:rsidTr="00A667C5">
        <w:tc>
          <w:tcPr>
            <w:tcW w:w="551" w:type="dxa"/>
          </w:tcPr>
          <w:p w14:paraId="4AE53F6A" w14:textId="052F02CD" w:rsidR="000B0CC7" w:rsidRDefault="000B0CC7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3544" w:type="dxa"/>
          </w:tcPr>
          <w:p w14:paraId="57BE917C" w14:textId="3D17ADC3" w:rsidR="000B0CC7" w:rsidRDefault="003C7CB4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0B0CC7">
              <w:rPr>
                <w:rFonts w:ascii="Times New Roman" w:hAnsi="Times New Roman" w:cs="Times New Roman"/>
                <w:sz w:val="24"/>
                <w:szCs w:val="24"/>
              </w:rPr>
              <w:t xml:space="preserve"> diberikan kesempatan untuk berprestasi di lingkungan kerja</w:t>
            </w:r>
          </w:p>
        </w:tc>
        <w:tc>
          <w:tcPr>
            <w:tcW w:w="709" w:type="dxa"/>
          </w:tcPr>
          <w:p w14:paraId="44E022EE" w14:textId="77777777" w:rsidR="000B0CC7" w:rsidRDefault="000B0CC7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65A8D8FA" w14:textId="77777777" w:rsidR="000B0CC7" w:rsidRDefault="000B0CC7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1998EAD4" w14:textId="77777777" w:rsidR="000B0CC7" w:rsidRDefault="000B0CC7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1A759219" w14:textId="77777777" w:rsidR="000B0CC7" w:rsidRDefault="000B0CC7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2B727CB6" w14:textId="77777777" w:rsidR="000B0CC7" w:rsidRDefault="000B0CC7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100AEC8C" w14:textId="108EFBD3" w:rsidR="000B0CC7" w:rsidRPr="00CF000F" w:rsidRDefault="001077A0" w:rsidP="00143FE9">
      <w:pPr>
        <w:pStyle w:val="ListParagraph"/>
        <w:numPr>
          <w:ilvl w:val="0"/>
          <w:numId w:val="72"/>
        </w:numPr>
        <w:spacing w:before="240" w:line="480" w:lineRule="auto"/>
        <w:ind w:left="426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Pernyataan Variabel Motivasi Ekstrinsik (X2)</w:t>
      </w:r>
      <w:r w:rsidR="000B0CC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tbl>
      <w:tblPr>
        <w:tblW w:w="7072" w:type="dxa"/>
        <w:tblInd w:w="42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551"/>
        <w:gridCol w:w="3544"/>
        <w:gridCol w:w="709"/>
        <w:gridCol w:w="567"/>
        <w:gridCol w:w="567"/>
        <w:gridCol w:w="567"/>
        <w:gridCol w:w="567"/>
      </w:tblGrid>
      <w:tr w:rsidR="001077A0" w14:paraId="1C01A488" w14:textId="77777777" w:rsidTr="00A667C5">
        <w:tc>
          <w:tcPr>
            <w:tcW w:w="551" w:type="dxa"/>
            <w:vMerge w:val="restart"/>
            <w:vAlign w:val="center"/>
          </w:tcPr>
          <w:p w14:paraId="39806C6E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3544" w:type="dxa"/>
            <w:vMerge w:val="restart"/>
            <w:vAlign w:val="center"/>
          </w:tcPr>
          <w:p w14:paraId="0ECC84FE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rnyataan</w:t>
            </w:r>
          </w:p>
        </w:tc>
        <w:tc>
          <w:tcPr>
            <w:tcW w:w="2977" w:type="dxa"/>
            <w:gridSpan w:val="5"/>
            <w:vAlign w:val="center"/>
          </w:tcPr>
          <w:p w14:paraId="5716AD42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awaban Responden</w:t>
            </w:r>
          </w:p>
        </w:tc>
      </w:tr>
      <w:tr w:rsidR="001077A0" w14:paraId="10FD123E" w14:textId="77777777" w:rsidTr="00A667C5">
        <w:tc>
          <w:tcPr>
            <w:tcW w:w="551" w:type="dxa"/>
            <w:vMerge/>
            <w:vAlign w:val="center"/>
          </w:tcPr>
          <w:p w14:paraId="0611A9EF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44" w:type="dxa"/>
            <w:vMerge/>
            <w:vAlign w:val="center"/>
          </w:tcPr>
          <w:p w14:paraId="6EB0F5F6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vAlign w:val="center"/>
          </w:tcPr>
          <w:p w14:paraId="15D8CACB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S</w:t>
            </w:r>
          </w:p>
        </w:tc>
        <w:tc>
          <w:tcPr>
            <w:tcW w:w="567" w:type="dxa"/>
            <w:vAlign w:val="center"/>
          </w:tcPr>
          <w:p w14:paraId="38E87AEE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S</w:t>
            </w:r>
          </w:p>
        </w:tc>
        <w:tc>
          <w:tcPr>
            <w:tcW w:w="567" w:type="dxa"/>
            <w:vAlign w:val="center"/>
          </w:tcPr>
          <w:p w14:paraId="49C0C43E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567" w:type="dxa"/>
            <w:vAlign w:val="center"/>
          </w:tcPr>
          <w:p w14:paraId="033558D1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567" w:type="dxa"/>
            <w:vAlign w:val="center"/>
          </w:tcPr>
          <w:p w14:paraId="309CF8AF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S</w:t>
            </w:r>
          </w:p>
        </w:tc>
      </w:tr>
      <w:tr w:rsidR="001077A0" w14:paraId="319D4569" w14:textId="77777777" w:rsidTr="00A667C5">
        <w:tc>
          <w:tcPr>
            <w:tcW w:w="551" w:type="dxa"/>
          </w:tcPr>
          <w:p w14:paraId="57B195A3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544" w:type="dxa"/>
          </w:tcPr>
          <w:p w14:paraId="52C66222" w14:textId="46B3AB48" w:rsidR="001077A0" w:rsidRPr="007A061E" w:rsidRDefault="003C7CB4" w:rsidP="000B0CC7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0B0CC7">
              <w:rPr>
                <w:rFonts w:ascii="Times New Roman" w:hAnsi="Times New Roman" w:cs="Times New Roman"/>
                <w:sz w:val="24"/>
                <w:szCs w:val="24"/>
              </w:rPr>
              <w:t xml:space="preserve"> merasa dihargai atas tugas yang saya selesaikan</w:t>
            </w:r>
          </w:p>
        </w:tc>
        <w:tc>
          <w:tcPr>
            <w:tcW w:w="709" w:type="dxa"/>
          </w:tcPr>
          <w:p w14:paraId="1FAF9CFA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2F25E881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5C5573DB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554A6DFA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2369EC5C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077A0" w14:paraId="571625B7" w14:textId="77777777" w:rsidTr="00A667C5">
        <w:tc>
          <w:tcPr>
            <w:tcW w:w="551" w:type="dxa"/>
          </w:tcPr>
          <w:p w14:paraId="797CABA0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544" w:type="dxa"/>
          </w:tcPr>
          <w:p w14:paraId="3ED11B33" w14:textId="0AE26007" w:rsidR="001077A0" w:rsidRDefault="003C7CB4" w:rsidP="000B0CC7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egawai </w:t>
            </w:r>
            <w:r w:rsidR="000B0CC7">
              <w:rPr>
                <w:rFonts w:ascii="Times New Roman" w:hAnsi="Times New Roman" w:cs="Times New Roman"/>
                <w:sz w:val="24"/>
                <w:szCs w:val="24"/>
              </w:rPr>
              <w:t>mendapatkan pengakuan atas prestasi yang saya dapatkan</w:t>
            </w:r>
          </w:p>
        </w:tc>
        <w:tc>
          <w:tcPr>
            <w:tcW w:w="709" w:type="dxa"/>
          </w:tcPr>
          <w:p w14:paraId="770D59F4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5640CB18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0EBC2F77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6475903E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0D2B7437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077A0" w14:paraId="1C74C523" w14:textId="77777777" w:rsidTr="00A667C5">
        <w:tc>
          <w:tcPr>
            <w:tcW w:w="551" w:type="dxa"/>
          </w:tcPr>
          <w:p w14:paraId="07B1BF1E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3544" w:type="dxa"/>
          </w:tcPr>
          <w:p w14:paraId="48FD8903" w14:textId="3BC85125" w:rsidR="001077A0" w:rsidRPr="007A061E" w:rsidRDefault="003C7CB4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0B0CC7">
              <w:rPr>
                <w:rFonts w:ascii="Times New Roman" w:hAnsi="Times New Roman" w:cs="Times New Roman"/>
                <w:sz w:val="24"/>
                <w:szCs w:val="24"/>
              </w:rPr>
              <w:t xml:space="preserve"> mendapatkan kompensasi atas pekerjaan yang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0B0CC7">
              <w:rPr>
                <w:rFonts w:ascii="Times New Roman" w:hAnsi="Times New Roman" w:cs="Times New Roman"/>
                <w:sz w:val="24"/>
                <w:szCs w:val="24"/>
              </w:rPr>
              <w:t xml:space="preserve"> selesaikan</w:t>
            </w:r>
          </w:p>
        </w:tc>
        <w:tc>
          <w:tcPr>
            <w:tcW w:w="709" w:type="dxa"/>
          </w:tcPr>
          <w:p w14:paraId="417E0AE3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1B74754B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5DC47504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54CA1230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67289F51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077A0" w14:paraId="18EB680D" w14:textId="77777777" w:rsidTr="00A667C5">
        <w:tc>
          <w:tcPr>
            <w:tcW w:w="551" w:type="dxa"/>
          </w:tcPr>
          <w:p w14:paraId="46BB99F8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3544" w:type="dxa"/>
          </w:tcPr>
          <w:p w14:paraId="260E9929" w14:textId="2065B8F2" w:rsidR="001077A0" w:rsidRPr="00511E5A" w:rsidRDefault="003C7CB4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0B0CC7">
              <w:rPr>
                <w:rFonts w:ascii="Times New Roman" w:hAnsi="Times New Roman" w:cs="Times New Roman"/>
                <w:sz w:val="24"/>
                <w:szCs w:val="24"/>
              </w:rPr>
              <w:t xml:space="preserve"> mendapatkan imbalan/gaji atas pekerjaan yang diselesaikan</w:t>
            </w:r>
          </w:p>
        </w:tc>
        <w:tc>
          <w:tcPr>
            <w:tcW w:w="709" w:type="dxa"/>
          </w:tcPr>
          <w:p w14:paraId="19167A1C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0E575134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46D2E0E0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2309D8EE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4BD3D6FC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077A0" w14:paraId="752FE38F" w14:textId="77777777" w:rsidTr="00A667C5">
        <w:trPr>
          <w:trHeight w:val="309"/>
        </w:trPr>
        <w:tc>
          <w:tcPr>
            <w:tcW w:w="551" w:type="dxa"/>
          </w:tcPr>
          <w:p w14:paraId="1A0380C9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3544" w:type="dxa"/>
          </w:tcPr>
          <w:p w14:paraId="13704C21" w14:textId="39AFAC58" w:rsidR="001077A0" w:rsidRPr="00511E5A" w:rsidRDefault="003C7CB4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0B0CC7">
              <w:rPr>
                <w:rFonts w:ascii="Times New Roman" w:hAnsi="Times New Roman" w:cs="Times New Roman"/>
                <w:sz w:val="24"/>
                <w:szCs w:val="24"/>
              </w:rPr>
              <w:t xml:space="preserve"> mendapatkan peluang untuk mengembangkan diri</w:t>
            </w:r>
          </w:p>
        </w:tc>
        <w:tc>
          <w:tcPr>
            <w:tcW w:w="709" w:type="dxa"/>
          </w:tcPr>
          <w:p w14:paraId="56254ECD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704CECE1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52286ED8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74313F17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204E4168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077A0" w14:paraId="22C9C3CD" w14:textId="77777777" w:rsidTr="00A667C5">
        <w:trPr>
          <w:trHeight w:val="309"/>
        </w:trPr>
        <w:tc>
          <w:tcPr>
            <w:tcW w:w="551" w:type="dxa"/>
          </w:tcPr>
          <w:p w14:paraId="4939C84E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6</w:t>
            </w:r>
          </w:p>
        </w:tc>
        <w:tc>
          <w:tcPr>
            <w:tcW w:w="3544" w:type="dxa"/>
          </w:tcPr>
          <w:p w14:paraId="48C62CC8" w14:textId="123C35E2" w:rsidR="001077A0" w:rsidRDefault="003C7CB4" w:rsidP="003C7CB4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0B0CC7">
              <w:rPr>
                <w:rFonts w:ascii="Times New Roman" w:hAnsi="Times New Roman" w:cs="Times New Roman"/>
                <w:sz w:val="24"/>
                <w:szCs w:val="24"/>
              </w:rPr>
              <w:t xml:space="preserve"> mendapatkan jenis pekerjaan yang sesuai dengan kemampuan dan minat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</w:p>
        </w:tc>
        <w:tc>
          <w:tcPr>
            <w:tcW w:w="709" w:type="dxa"/>
          </w:tcPr>
          <w:p w14:paraId="75B0C354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19426315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22DFCFF5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7F39ADBC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62CB0D4A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077A0" w14:paraId="7CABFB6A" w14:textId="77777777" w:rsidTr="00A667C5">
        <w:tc>
          <w:tcPr>
            <w:tcW w:w="551" w:type="dxa"/>
          </w:tcPr>
          <w:p w14:paraId="316942E0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3544" w:type="dxa"/>
          </w:tcPr>
          <w:p w14:paraId="2E375614" w14:textId="431FDE89" w:rsidR="001077A0" w:rsidRPr="00511E5A" w:rsidRDefault="003C7CB4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0B0CC7">
              <w:rPr>
                <w:rFonts w:ascii="Times New Roman" w:hAnsi="Times New Roman" w:cs="Times New Roman"/>
                <w:sz w:val="24"/>
                <w:szCs w:val="24"/>
              </w:rPr>
              <w:t xml:space="preserve"> mendapatkan peluang untuk meningkatkan pengalaman di lingkungan kerja</w:t>
            </w:r>
          </w:p>
        </w:tc>
        <w:tc>
          <w:tcPr>
            <w:tcW w:w="709" w:type="dxa"/>
          </w:tcPr>
          <w:p w14:paraId="1BEE1AC7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18861225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6A72E4B7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54BD2110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76AA41D2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077A0" w14:paraId="3376E702" w14:textId="77777777" w:rsidTr="00A667C5">
        <w:tc>
          <w:tcPr>
            <w:tcW w:w="551" w:type="dxa"/>
          </w:tcPr>
          <w:p w14:paraId="6CD90186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3544" w:type="dxa"/>
          </w:tcPr>
          <w:p w14:paraId="5C1C60CC" w14:textId="328A59FE" w:rsidR="001077A0" w:rsidRPr="00511E5A" w:rsidRDefault="003C7CB4" w:rsidP="00CF000F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0B0CC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CF000F">
              <w:rPr>
                <w:rFonts w:ascii="Times New Roman" w:hAnsi="Times New Roman" w:cs="Times New Roman"/>
                <w:sz w:val="24"/>
                <w:szCs w:val="24"/>
              </w:rPr>
              <w:t>mendapatkan sikap</w:t>
            </w:r>
            <w:r w:rsidR="000B0CC7">
              <w:rPr>
                <w:rFonts w:ascii="Times New Roman" w:hAnsi="Times New Roman" w:cs="Times New Roman"/>
                <w:sz w:val="24"/>
                <w:szCs w:val="24"/>
              </w:rPr>
              <w:t xml:space="preserve"> yang positif </w:t>
            </w:r>
            <w:r w:rsidR="00CF000F">
              <w:rPr>
                <w:rFonts w:ascii="Times New Roman" w:hAnsi="Times New Roman" w:cs="Times New Roman"/>
                <w:sz w:val="24"/>
                <w:szCs w:val="24"/>
              </w:rPr>
              <w:t xml:space="preserve">dari rekan kerja </w:t>
            </w:r>
          </w:p>
        </w:tc>
        <w:tc>
          <w:tcPr>
            <w:tcW w:w="709" w:type="dxa"/>
          </w:tcPr>
          <w:p w14:paraId="47BA5A56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5328621E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4F4900AC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3EABB647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5C7C9BEE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3D39AFC6" w14:textId="545CD1B8" w:rsidR="00CF000F" w:rsidRPr="00953CCD" w:rsidRDefault="001077A0" w:rsidP="00143FE9">
      <w:pPr>
        <w:pStyle w:val="ListParagraph"/>
        <w:numPr>
          <w:ilvl w:val="0"/>
          <w:numId w:val="72"/>
        </w:numPr>
        <w:spacing w:before="240" w:line="480" w:lineRule="auto"/>
        <w:ind w:left="426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Pernyataan Variabel Budaya Organisasi (X3)</w:t>
      </w:r>
    </w:p>
    <w:tbl>
      <w:tblPr>
        <w:tblW w:w="7072" w:type="dxa"/>
        <w:tblInd w:w="42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551"/>
        <w:gridCol w:w="3544"/>
        <w:gridCol w:w="709"/>
        <w:gridCol w:w="567"/>
        <w:gridCol w:w="567"/>
        <w:gridCol w:w="567"/>
        <w:gridCol w:w="567"/>
      </w:tblGrid>
      <w:tr w:rsidR="001077A0" w14:paraId="6E592069" w14:textId="77777777" w:rsidTr="00A667C5">
        <w:tc>
          <w:tcPr>
            <w:tcW w:w="551" w:type="dxa"/>
            <w:vMerge w:val="restart"/>
            <w:vAlign w:val="center"/>
          </w:tcPr>
          <w:p w14:paraId="56032A3F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3544" w:type="dxa"/>
            <w:vMerge w:val="restart"/>
            <w:vAlign w:val="center"/>
          </w:tcPr>
          <w:p w14:paraId="52788A54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rnyataan</w:t>
            </w:r>
          </w:p>
        </w:tc>
        <w:tc>
          <w:tcPr>
            <w:tcW w:w="2977" w:type="dxa"/>
            <w:gridSpan w:val="5"/>
            <w:vAlign w:val="center"/>
          </w:tcPr>
          <w:p w14:paraId="755F9161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awaban Responden</w:t>
            </w:r>
          </w:p>
        </w:tc>
      </w:tr>
      <w:tr w:rsidR="001077A0" w14:paraId="6376F177" w14:textId="77777777" w:rsidTr="00A667C5">
        <w:tc>
          <w:tcPr>
            <w:tcW w:w="551" w:type="dxa"/>
            <w:vMerge/>
            <w:vAlign w:val="center"/>
          </w:tcPr>
          <w:p w14:paraId="6C3D44D1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44" w:type="dxa"/>
            <w:vMerge/>
            <w:vAlign w:val="center"/>
          </w:tcPr>
          <w:p w14:paraId="0585FCB1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vAlign w:val="center"/>
          </w:tcPr>
          <w:p w14:paraId="003BC209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S</w:t>
            </w:r>
          </w:p>
        </w:tc>
        <w:tc>
          <w:tcPr>
            <w:tcW w:w="567" w:type="dxa"/>
            <w:vAlign w:val="center"/>
          </w:tcPr>
          <w:p w14:paraId="0F8F7B6F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S</w:t>
            </w:r>
          </w:p>
        </w:tc>
        <w:tc>
          <w:tcPr>
            <w:tcW w:w="567" w:type="dxa"/>
            <w:vAlign w:val="center"/>
          </w:tcPr>
          <w:p w14:paraId="0E7F1297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567" w:type="dxa"/>
            <w:vAlign w:val="center"/>
          </w:tcPr>
          <w:p w14:paraId="3BF8F4B7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567" w:type="dxa"/>
            <w:vAlign w:val="center"/>
          </w:tcPr>
          <w:p w14:paraId="58D0F5EA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S</w:t>
            </w:r>
          </w:p>
        </w:tc>
      </w:tr>
      <w:tr w:rsidR="001077A0" w14:paraId="3B7C82BC" w14:textId="77777777" w:rsidTr="00A667C5">
        <w:tc>
          <w:tcPr>
            <w:tcW w:w="551" w:type="dxa"/>
          </w:tcPr>
          <w:p w14:paraId="651A4BCD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544" w:type="dxa"/>
          </w:tcPr>
          <w:p w14:paraId="3CDAF50E" w14:textId="41149ABE" w:rsidR="001077A0" w:rsidRPr="007A061E" w:rsidRDefault="003C7CB4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29412A">
              <w:rPr>
                <w:rFonts w:ascii="Times New Roman" w:hAnsi="Times New Roman" w:cs="Times New Roman"/>
                <w:sz w:val="24"/>
                <w:szCs w:val="24"/>
              </w:rPr>
              <w:t xml:space="preserve"> menerapkan keputusan manajemen </w:t>
            </w:r>
          </w:p>
        </w:tc>
        <w:tc>
          <w:tcPr>
            <w:tcW w:w="709" w:type="dxa"/>
          </w:tcPr>
          <w:p w14:paraId="36F7DE0C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5E0E4288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641B42E1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04E1AC06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60912670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077A0" w14:paraId="74F532AD" w14:textId="77777777" w:rsidTr="00A667C5">
        <w:tc>
          <w:tcPr>
            <w:tcW w:w="551" w:type="dxa"/>
          </w:tcPr>
          <w:p w14:paraId="32B03D4A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544" w:type="dxa"/>
          </w:tcPr>
          <w:p w14:paraId="2E2C154D" w14:textId="1BA8DC12" w:rsidR="001077A0" w:rsidRDefault="003C7CB4" w:rsidP="00953CCD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29412A">
              <w:rPr>
                <w:rFonts w:ascii="Times New Roman" w:hAnsi="Times New Roman" w:cs="Times New Roman"/>
                <w:sz w:val="24"/>
                <w:szCs w:val="24"/>
              </w:rPr>
              <w:t xml:space="preserve"> sangat agresif dalam bekerja</w:t>
            </w:r>
          </w:p>
        </w:tc>
        <w:tc>
          <w:tcPr>
            <w:tcW w:w="709" w:type="dxa"/>
          </w:tcPr>
          <w:p w14:paraId="6C3A0782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093EEC95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4E06C866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7542DAB3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20CD0994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077A0" w14:paraId="36AD66C3" w14:textId="77777777" w:rsidTr="00A667C5">
        <w:tc>
          <w:tcPr>
            <w:tcW w:w="551" w:type="dxa"/>
          </w:tcPr>
          <w:p w14:paraId="7DA614B9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3544" w:type="dxa"/>
          </w:tcPr>
          <w:p w14:paraId="67760367" w14:textId="0FEFFAF8" w:rsidR="001077A0" w:rsidRPr="007A061E" w:rsidRDefault="003C7CB4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953CCD">
              <w:rPr>
                <w:rFonts w:ascii="Times New Roman" w:hAnsi="Times New Roman" w:cs="Times New Roman"/>
                <w:sz w:val="24"/>
                <w:szCs w:val="24"/>
              </w:rPr>
              <w:t xml:space="preserve"> merasa pegawai lain sebagai saingan saya dilingkungan kerja</w:t>
            </w:r>
          </w:p>
        </w:tc>
        <w:tc>
          <w:tcPr>
            <w:tcW w:w="709" w:type="dxa"/>
          </w:tcPr>
          <w:p w14:paraId="356D6C8C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41EA0070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491FB0C3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5FCD0E24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58A46B18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077A0" w14:paraId="2844C025" w14:textId="77777777" w:rsidTr="00A667C5">
        <w:tc>
          <w:tcPr>
            <w:tcW w:w="551" w:type="dxa"/>
          </w:tcPr>
          <w:p w14:paraId="354C2806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3544" w:type="dxa"/>
          </w:tcPr>
          <w:p w14:paraId="45A83835" w14:textId="4B4E8549" w:rsidR="001077A0" w:rsidRPr="00511E5A" w:rsidRDefault="003C7CB4" w:rsidP="00730C00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29412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730C00">
              <w:rPr>
                <w:rFonts w:ascii="Times New Roman" w:hAnsi="Times New Roman" w:cs="Times New Roman"/>
                <w:sz w:val="24"/>
                <w:szCs w:val="24"/>
              </w:rPr>
              <w:t xml:space="preserve">fokus </w:t>
            </w:r>
            <w:r w:rsidR="0029412A">
              <w:rPr>
                <w:rFonts w:ascii="Times New Roman" w:hAnsi="Times New Roman" w:cs="Times New Roman"/>
                <w:sz w:val="24"/>
                <w:szCs w:val="24"/>
              </w:rPr>
              <w:t>terhadap hasil pekerjaan saja</w:t>
            </w:r>
          </w:p>
        </w:tc>
        <w:tc>
          <w:tcPr>
            <w:tcW w:w="709" w:type="dxa"/>
          </w:tcPr>
          <w:p w14:paraId="618134C6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34D282DF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0AF370EB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383F9AEC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7B27285F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077A0" w14:paraId="2CAD0182" w14:textId="77777777" w:rsidTr="00A667C5">
        <w:trPr>
          <w:trHeight w:val="309"/>
        </w:trPr>
        <w:tc>
          <w:tcPr>
            <w:tcW w:w="551" w:type="dxa"/>
          </w:tcPr>
          <w:p w14:paraId="708C1A30" w14:textId="77777777" w:rsidR="001077A0" w:rsidRDefault="001077A0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3544" w:type="dxa"/>
          </w:tcPr>
          <w:p w14:paraId="49D59FF8" w14:textId="35DAD8A5" w:rsidR="001077A0" w:rsidRPr="00511E5A" w:rsidRDefault="003C7CB4" w:rsidP="00730C00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29412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730C00">
              <w:rPr>
                <w:rFonts w:ascii="Times New Roman" w:hAnsi="Times New Roman" w:cs="Times New Roman"/>
                <w:sz w:val="24"/>
                <w:szCs w:val="24"/>
              </w:rPr>
              <w:t xml:space="preserve">fokus </w:t>
            </w:r>
            <w:r w:rsidR="0029412A">
              <w:rPr>
                <w:rFonts w:ascii="Times New Roman" w:hAnsi="Times New Roman" w:cs="Times New Roman"/>
                <w:sz w:val="24"/>
                <w:szCs w:val="24"/>
              </w:rPr>
              <w:t>terhadap proses dalam menyelesaikan tugas sebaik mungkin</w:t>
            </w:r>
          </w:p>
        </w:tc>
        <w:tc>
          <w:tcPr>
            <w:tcW w:w="709" w:type="dxa"/>
          </w:tcPr>
          <w:p w14:paraId="2366C2BD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384997BD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7A4F07A5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44E54AEA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2B77C428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077A0" w14:paraId="52A65769" w14:textId="77777777" w:rsidTr="00A667C5">
        <w:tc>
          <w:tcPr>
            <w:tcW w:w="551" w:type="dxa"/>
          </w:tcPr>
          <w:p w14:paraId="543EE8DA" w14:textId="1B9A39A4" w:rsidR="001077A0" w:rsidRDefault="00532F7D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3544" w:type="dxa"/>
          </w:tcPr>
          <w:p w14:paraId="0C77E0F8" w14:textId="0A5F9254" w:rsidR="001077A0" w:rsidRPr="00511E5A" w:rsidRDefault="003C7CB4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730C00">
              <w:rPr>
                <w:rFonts w:ascii="Times New Roman" w:hAnsi="Times New Roman" w:cs="Times New Roman"/>
                <w:sz w:val="24"/>
                <w:szCs w:val="24"/>
              </w:rPr>
              <w:t xml:space="preserve"> cenderung bekerja dengan </w:t>
            </w:r>
            <w:r w:rsidR="0029412A">
              <w:rPr>
                <w:rFonts w:ascii="Times New Roman" w:hAnsi="Times New Roman" w:cs="Times New Roman"/>
                <w:sz w:val="24"/>
                <w:szCs w:val="24"/>
              </w:rPr>
              <w:t>mengutamakan kepentingan tim saja</w:t>
            </w:r>
          </w:p>
        </w:tc>
        <w:tc>
          <w:tcPr>
            <w:tcW w:w="709" w:type="dxa"/>
          </w:tcPr>
          <w:p w14:paraId="6DFE418A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4E2534DB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04699ACA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6263FA11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307D5158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077A0" w14:paraId="5BEAC70F" w14:textId="77777777" w:rsidTr="00A667C5">
        <w:tc>
          <w:tcPr>
            <w:tcW w:w="551" w:type="dxa"/>
          </w:tcPr>
          <w:p w14:paraId="52744B0F" w14:textId="0F3E3789" w:rsidR="001077A0" w:rsidRDefault="00532F7D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3544" w:type="dxa"/>
          </w:tcPr>
          <w:p w14:paraId="52705836" w14:textId="620E6446" w:rsidR="001077A0" w:rsidRDefault="003C7CB4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29412A">
              <w:rPr>
                <w:rFonts w:ascii="Times New Roman" w:hAnsi="Times New Roman" w:cs="Times New Roman"/>
                <w:sz w:val="24"/>
                <w:szCs w:val="24"/>
              </w:rPr>
              <w:t xml:space="preserve"> bekerja dengan teliti</w:t>
            </w:r>
          </w:p>
        </w:tc>
        <w:tc>
          <w:tcPr>
            <w:tcW w:w="709" w:type="dxa"/>
          </w:tcPr>
          <w:p w14:paraId="3AF500AF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64281715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710A74D7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393151BE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3419C6C2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077A0" w14:paraId="24D8B753" w14:textId="77777777" w:rsidTr="00A667C5">
        <w:tc>
          <w:tcPr>
            <w:tcW w:w="551" w:type="dxa"/>
          </w:tcPr>
          <w:p w14:paraId="58E36855" w14:textId="580236A8" w:rsidR="001077A0" w:rsidRDefault="00532F7D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3544" w:type="dxa"/>
          </w:tcPr>
          <w:p w14:paraId="27267593" w14:textId="22C3B0F4" w:rsidR="001077A0" w:rsidRDefault="003C7CB4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29412A">
              <w:rPr>
                <w:rFonts w:ascii="Times New Roman" w:hAnsi="Times New Roman" w:cs="Times New Roman"/>
                <w:sz w:val="24"/>
                <w:szCs w:val="24"/>
              </w:rPr>
              <w:t xml:space="preserve"> memberikan perhatian mendetil pada pekerjaan yang saya dikerjakan</w:t>
            </w:r>
          </w:p>
        </w:tc>
        <w:tc>
          <w:tcPr>
            <w:tcW w:w="709" w:type="dxa"/>
          </w:tcPr>
          <w:p w14:paraId="09794313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0C0EEC00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3380630A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5F644275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24567BD1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077A0" w14:paraId="59812351" w14:textId="77777777" w:rsidTr="00A667C5">
        <w:tc>
          <w:tcPr>
            <w:tcW w:w="551" w:type="dxa"/>
          </w:tcPr>
          <w:p w14:paraId="28FDC00C" w14:textId="238B0487" w:rsidR="001077A0" w:rsidRDefault="00532F7D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3544" w:type="dxa"/>
          </w:tcPr>
          <w:p w14:paraId="29BD5E7C" w14:textId="067DD7C4" w:rsidR="001077A0" w:rsidRPr="00511E5A" w:rsidRDefault="003C7CB4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953CCD">
              <w:rPr>
                <w:rFonts w:ascii="Times New Roman" w:hAnsi="Times New Roman" w:cs="Times New Roman"/>
                <w:sz w:val="24"/>
                <w:szCs w:val="24"/>
              </w:rPr>
              <w:t xml:space="preserve"> menganalisis terlebih dahulu pekerjaan yang saya akan kerjakan</w:t>
            </w:r>
          </w:p>
        </w:tc>
        <w:tc>
          <w:tcPr>
            <w:tcW w:w="709" w:type="dxa"/>
          </w:tcPr>
          <w:p w14:paraId="60DE7185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50B5D72E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6B0CCDB6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653C9C53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61461ADB" w14:textId="77777777" w:rsidR="001077A0" w:rsidRDefault="001077A0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9412A" w14:paraId="1B16593E" w14:textId="77777777" w:rsidTr="00A667C5">
        <w:tc>
          <w:tcPr>
            <w:tcW w:w="551" w:type="dxa"/>
          </w:tcPr>
          <w:p w14:paraId="781AF1C3" w14:textId="64A41F04" w:rsidR="0029412A" w:rsidRDefault="00532F7D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3544" w:type="dxa"/>
          </w:tcPr>
          <w:p w14:paraId="3CB9B688" w14:textId="3B7E7725" w:rsidR="0029412A" w:rsidRPr="00511E5A" w:rsidRDefault="003C7CB4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29412A">
              <w:rPr>
                <w:rFonts w:ascii="Times New Roman" w:hAnsi="Times New Roman" w:cs="Times New Roman"/>
                <w:sz w:val="24"/>
                <w:szCs w:val="24"/>
              </w:rPr>
              <w:t xml:space="preserve"> dituntut untuk berpikir inovatif dalam bekerja</w:t>
            </w:r>
          </w:p>
        </w:tc>
        <w:tc>
          <w:tcPr>
            <w:tcW w:w="709" w:type="dxa"/>
          </w:tcPr>
          <w:p w14:paraId="3B9C6070" w14:textId="77777777" w:rsidR="0029412A" w:rsidRDefault="0029412A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792C8B24" w14:textId="77777777" w:rsidR="0029412A" w:rsidRDefault="0029412A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3CE2D7D8" w14:textId="77777777" w:rsidR="0029412A" w:rsidRDefault="0029412A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657F455F" w14:textId="77777777" w:rsidR="0029412A" w:rsidRDefault="0029412A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5E95276D" w14:textId="77777777" w:rsidR="0029412A" w:rsidRDefault="0029412A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9412A" w14:paraId="20A058A3" w14:textId="77777777" w:rsidTr="00A667C5">
        <w:tc>
          <w:tcPr>
            <w:tcW w:w="551" w:type="dxa"/>
          </w:tcPr>
          <w:p w14:paraId="4E89C819" w14:textId="3ED1ECA9" w:rsidR="0029412A" w:rsidRDefault="00532F7D" w:rsidP="00A667C5">
            <w:pPr>
              <w:pStyle w:val="ListParagraph"/>
              <w:spacing w:after="0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3544" w:type="dxa"/>
          </w:tcPr>
          <w:p w14:paraId="16CE35D6" w14:textId="4F90A170" w:rsidR="0029412A" w:rsidRPr="00511E5A" w:rsidRDefault="003C7CB4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r w:rsidR="0029412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953CCD">
              <w:rPr>
                <w:rFonts w:ascii="Times New Roman" w:hAnsi="Times New Roman" w:cs="Times New Roman"/>
                <w:sz w:val="24"/>
                <w:szCs w:val="24"/>
              </w:rPr>
              <w:t>dituntut</w:t>
            </w:r>
            <w:r w:rsidR="0029412A">
              <w:rPr>
                <w:rFonts w:ascii="Times New Roman" w:hAnsi="Times New Roman" w:cs="Times New Roman"/>
                <w:sz w:val="24"/>
                <w:szCs w:val="24"/>
              </w:rPr>
              <w:t xml:space="preserve"> untuk berani mengambil resiko saat bekerja</w:t>
            </w:r>
          </w:p>
        </w:tc>
        <w:tc>
          <w:tcPr>
            <w:tcW w:w="709" w:type="dxa"/>
          </w:tcPr>
          <w:p w14:paraId="7FF4028B" w14:textId="77777777" w:rsidR="0029412A" w:rsidRDefault="0029412A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4F128A5A" w14:textId="77777777" w:rsidR="0029412A" w:rsidRDefault="0029412A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15528247" w14:textId="77777777" w:rsidR="0029412A" w:rsidRDefault="0029412A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195CA0A2" w14:textId="77777777" w:rsidR="0029412A" w:rsidRDefault="0029412A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14:paraId="118B1B3B" w14:textId="77777777" w:rsidR="0029412A" w:rsidRDefault="0029412A" w:rsidP="00A667C5">
            <w:pPr>
              <w:pStyle w:val="ListParagraph"/>
              <w:spacing w:after="0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082A336A" w14:textId="77777777" w:rsidR="001077A0" w:rsidRDefault="001077A0" w:rsidP="001077A0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A96DEBD" w14:textId="77777777" w:rsidR="002A46EA" w:rsidRDefault="002A46EA" w:rsidP="001077A0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67CD059" w14:textId="77777777" w:rsidR="00143FE9" w:rsidRDefault="00143FE9" w:rsidP="001077A0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8EBBD72" w14:textId="3151D323" w:rsidR="002A46EA" w:rsidRDefault="002A46EA" w:rsidP="002A46EA">
      <w:pPr>
        <w:pStyle w:val="ListParagraph"/>
        <w:spacing w:line="360" w:lineRule="auto"/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Lampiran </w:t>
      </w:r>
      <w:r w:rsidR="00A33CD3">
        <w:rPr>
          <w:rFonts w:ascii="Times New Roman" w:hAnsi="Times New Roman" w:cs="Times New Roman"/>
          <w:b/>
          <w:sz w:val="24"/>
          <w:szCs w:val="24"/>
        </w:rPr>
        <w:t>2</w:t>
      </w:r>
    </w:p>
    <w:p w14:paraId="12D52E5B" w14:textId="23DCBA20" w:rsidR="002A46EA" w:rsidRDefault="00A33CD3" w:rsidP="00A33CD3">
      <w:pPr>
        <w:pStyle w:val="ListParagraph"/>
        <w:spacing w:line="36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RAT IZIN PENELITIAN</w:t>
      </w:r>
    </w:p>
    <w:p w14:paraId="65DD2C99" w14:textId="1F7E681B" w:rsidR="00A33CD3" w:rsidRDefault="001438DA" w:rsidP="001438DA">
      <w:pPr>
        <w:pStyle w:val="ListParagraph"/>
        <w:spacing w:line="360" w:lineRule="auto"/>
        <w:ind w:left="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4F6C9632" wp14:editId="2F0C67C8">
            <wp:extent cx="7452010" cy="4266339"/>
            <wp:effectExtent l="0" t="7302" r="8572" b="8573"/>
            <wp:docPr id="45" name="Picture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 rot="16200000">
                      <a:off x="0" y="0"/>
                      <a:ext cx="7463541" cy="42729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AFDB87" w14:textId="7F8C7482" w:rsidR="00A33CD3" w:rsidRDefault="001438DA" w:rsidP="00A33CD3">
      <w:pPr>
        <w:pStyle w:val="ListParagraph"/>
        <w:spacing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  <w:r w:rsidRPr="001438DA">
        <w:rPr>
          <w:rFonts w:ascii="Times New Roman" w:hAnsi="Times New Roman" w:cs="Times New Roman"/>
          <w:b/>
          <w:sz w:val="24"/>
          <w:szCs w:val="24"/>
        </w:rPr>
        <w:lastRenderedPageBreak/>
        <w:t>Lampiran 3</w:t>
      </w:r>
    </w:p>
    <w:p w14:paraId="4A5E9AEF" w14:textId="5667FEAC" w:rsidR="001438DA" w:rsidRDefault="001438DA" w:rsidP="001438DA">
      <w:pPr>
        <w:pStyle w:val="ListParagraph"/>
        <w:spacing w:line="36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OTO PENYERAHAN KUESIONER KEPADA PEGAWAI</w:t>
      </w:r>
    </w:p>
    <w:p w14:paraId="6AEFD1E2" w14:textId="7839BB91" w:rsidR="00A33CD3" w:rsidRPr="001438DA" w:rsidRDefault="00F738CF" w:rsidP="001438DA">
      <w:pPr>
        <w:pStyle w:val="ListParagraph"/>
        <w:spacing w:line="36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pict w14:anchorId="3C4933A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52pt;height:189pt">
            <v:imagedata r:id="rId9" o:title="WhatsApp Image 2023-05-23 at 14"/>
          </v:shape>
        </w:pict>
      </w:r>
      <w:r>
        <w:rPr>
          <w:rFonts w:ascii="Times New Roman" w:hAnsi="Times New Roman" w:cs="Times New Roman"/>
          <w:b/>
          <w:sz w:val="24"/>
          <w:szCs w:val="24"/>
        </w:rPr>
        <w:pict w14:anchorId="6DEB090F">
          <v:shape id="_x0000_i1026" type="#_x0000_t75" style="width:253.5pt;height:190.5pt">
            <v:imagedata r:id="rId10" o:title="WhatsApp Image 2023-05-23 at 14"/>
          </v:shape>
        </w:pict>
      </w:r>
      <w:r>
        <w:rPr>
          <w:rFonts w:ascii="Times New Roman" w:hAnsi="Times New Roman" w:cs="Times New Roman"/>
          <w:b/>
          <w:sz w:val="24"/>
          <w:szCs w:val="24"/>
        </w:rPr>
        <w:pict w14:anchorId="424E82BE">
          <v:shape id="_x0000_i1027" type="#_x0000_t75" style="width:252pt;height:189pt">
            <v:imagedata r:id="rId11" o:title="WhatsApp Image 2023-05-23 at 14"/>
          </v:shape>
        </w:pict>
      </w:r>
    </w:p>
    <w:p w14:paraId="0D53B521" w14:textId="71F85A06" w:rsidR="00A33CD3" w:rsidRDefault="001438DA" w:rsidP="00A33CD3">
      <w:pPr>
        <w:pStyle w:val="ListParagraph"/>
        <w:spacing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ampiran 4</w:t>
      </w:r>
    </w:p>
    <w:p w14:paraId="23D597A5" w14:textId="77777777" w:rsidR="00A33CD3" w:rsidRDefault="00A33CD3" w:rsidP="00A33CD3">
      <w:pPr>
        <w:pStyle w:val="ListParagraph"/>
        <w:spacing w:line="36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HASIL UJI VALIDITAS</w:t>
      </w:r>
    </w:p>
    <w:p w14:paraId="543B2955" w14:textId="08238C94" w:rsidR="00A33CD3" w:rsidRPr="005361B7" w:rsidRDefault="00A33CD3" w:rsidP="008310A6">
      <w:pPr>
        <w:pStyle w:val="ListParagraph"/>
        <w:numPr>
          <w:ilvl w:val="0"/>
          <w:numId w:val="102"/>
        </w:numPr>
        <w:spacing w:after="0" w:line="480" w:lineRule="auto"/>
        <w:ind w:left="284" w:hanging="284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ji Validitas Variabel Kinerja Pegawai (Y)</w:t>
      </w:r>
    </w:p>
    <w:tbl>
      <w:tblPr>
        <w:tblW w:w="876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25"/>
        <w:gridCol w:w="1277"/>
        <w:gridCol w:w="709"/>
        <w:gridCol w:w="708"/>
        <w:gridCol w:w="709"/>
        <w:gridCol w:w="709"/>
        <w:gridCol w:w="709"/>
        <w:gridCol w:w="708"/>
        <w:gridCol w:w="709"/>
        <w:gridCol w:w="709"/>
        <w:gridCol w:w="709"/>
        <w:gridCol w:w="688"/>
      </w:tblGrid>
      <w:tr w:rsidR="00A33CD3" w:rsidRPr="00A33CD3" w14:paraId="295E51C3" w14:textId="77777777" w:rsidTr="005361B7">
        <w:tc>
          <w:tcPr>
            <w:tcW w:w="876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CAD8F45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A33CD3" w:rsidRPr="00A33CD3" w14:paraId="29281BC7" w14:textId="77777777" w:rsidTr="005361B7">
        <w:tc>
          <w:tcPr>
            <w:tcW w:w="1702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22737DE2" w14:textId="77777777" w:rsidR="00A33CD3" w:rsidRPr="00A33CD3" w:rsidRDefault="00A33CD3" w:rsidP="005361B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43B10AFD" w14:textId="77777777" w:rsidR="00A33CD3" w:rsidRPr="00A33CD3" w:rsidRDefault="00A33CD3" w:rsidP="005361B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Y_P1</w:t>
            </w:r>
          </w:p>
        </w:tc>
        <w:tc>
          <w:tcPr>
            <w:tcW w:w="70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79FF551D" w14:textId="77777777" w:rsidR="00A33CD3" w:rsidRPr="00A33CD3" w:rsidRDefault="00A33CD3" w:rsidP="005361B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Y_P2</w:t>
            </w:r>
          </w:p>
        </w:tc>
        <w:tc>
          <w:tcPr>
            <w:tcW w:w="7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53712522" w14:textId="77777777" w:rsidR="00A33CD3" w:rsidRPr="00A33CD3" w:rsidRDefault="00A33CD3" w:rsidP="005361B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Y_P3</w:t>
            </w:r>
          </w:p>
        </w:tc>
        <w:tc>
          <w:tcPr>
            <w:tcW w:w="7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36AA5CE6" w14:textId="77777777" w:rsidR="00A33CD3" w:rsidRPr="00A33CD3" w:rsidRDefault="00A33CD3" w:rsidP="005361B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Y_P4</w:t>
            </w:r>
          </w:p>
        </w:tc>
        <w:tc>
          <w:tcPr>
            <w:tcW w:w="7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40BAAB56" w14:textId="77777777" w:rsidR="00A33CD3" w:rsidRPr="00A33CD3" w:rsidRDefault="00A33CD3" w:rsidP="005361B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Y_P5</w:t>
            </w:r>
          </w:p>
        </w:tc>
        <w:tc>
          <w:tcPr>
            <w:tcW w:w="70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544BDC88" w14:textId="77777777" w:rsidR="00A33CD3" w:rsidRPr="00A33CD3" w:rsidRDefault="00A33CD3" w:rsidP="005361B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Y_P6</w:t>
            </w:r>
          </w:p>
        </w:tc>
        <w:tc>
          <w:tcPr>
            <w:tcW w:w="7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7D582285" w14:textId="77777777" w:rsidR="00A33CD3" w:rsidRPr="00A33CD3" w:rsidRDefault="00A33CD3" w:rsidP="005361B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Y_P7</w:t>
            </w:r>
          </w:p>
        </w:tc>
        <w:tc>
          <w:tcPr>
            <w:tcW w:w="7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393155B5" w14:textId="77777777" w:rsidR="00A33CD3" w:rsidRPr="00A33CD3" w:rsidRDefault="00A33CD3" w:rsidP="005361B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Y_P8</w:t>
            </w:r>
          </w:p>
        </w:tc>
        <w:tc>
          <w:tcPr>
            <w:tcW w:w="7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34B1D14E" w14:textId="77777777" w:rsidR="00A33CD3" w:rsidRPr="00A33CD3" w:rsidRDefault="00A33CD3" w:rsidP="005361B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Y_P9</w:t>
            </w:r>
          </w:p>
        </w:tc>
        <w:tc>
          <w:tcPr>
            <w:tcW w:w="688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24B75AEE" w14:textId="77777777" w:rsidR="00A33CD3" w:rsidRPr="00A33CD3" w:rsidRDefault="00A33CD3" w:rsidP="005361B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Total_Skor</w:t>
            </w:r>
          </w:p>
        </w:tc>
      </w:tr>
      <w:tr w:rsidR="00A33CD3" w:rsidRPr="00A33CD3" w14:paraId="6F437902" w14:textId="77777777" w:rsidTr="005361B7">
        <w:tc>
          <w:tcPr>
            <w:tcW w:w="425" w:type="dxa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02BE676E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Y_P1</w:t>
            </w:r>
          </w:p>
        </w:tc>
        <w:tc>
          <w:tcPr>
            <w:tcW w:w="1277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D929B09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C528B53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8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65B7E4F0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671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AD6B9B5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571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7A9F2B85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479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47557431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436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345764C7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383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17C1EC21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349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058C6C8F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652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772D50C2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441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88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0802621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741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33CD3" w:rsidRPr="00A33CD3" w14:paraId="52784C0D" w14:textId="77777777" w:rsidTr="005361B7">
        <w:tc>
          <w:tcPr>
            <w:tcW w:w="425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0A862456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72CAC37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7D7A3ED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6B8B528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70A9541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C0C8A4C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8225B7A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91C374D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A8278F5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A675619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95EEA1A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68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947CC5F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33CD3" w:rsidRPr="00A33CD3" w14:paraId="514D9944" w14:textId="77777777" w:rsidTr="005361B7">
        <w:tc>
          <w:tcPr>
            <w:tcW w:w="425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6C0A6C28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7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66E427C6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59D6D0D6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21168FE4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799AD1C0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436DAE3B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61C1F475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68CC2357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7A749D97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66CE93A7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1E0359CB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688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01987859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</w:tr>
      <w:tr w:rsidR="00A33CD3" w:rsidRPr="00A33CD3" w14:paraId="195FED58" w14:textId="77777777" w:rsidTr="005361B7">
        <w:tc>
          <w:tcPr>
            <w:tcW w:w="425" w:type="dxa"/>
            <w:vMerge w:val="restart"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28FDA29E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Y_P2</w:t>
            </w:r>
          </w:p>
        </w:tc>
        <w:tc>
          <w:tcPr>
            <w:tcW w:w="1277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5544F55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E7431BE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671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bottom w:val="nil"/>
            </w:tcBorders>
            <w:shd w:val="clear" w:color="auto" w:fill="FFFFFF"/>
            <w:vAlign w:val="center"/>
          </w:tcPr>
          <w:p w14:paraId="3AA512E7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69D2E954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469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5B4E2B4F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491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60E04FD6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357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bottom w:val="nil"/>
            </w:tcBorders>
            <w:shd w:val="clear" w:color="auto" w:fill="FFFFFF"/>
            <w:vAlign w:val="center"/>
          </w:tcPr>
          <w:p w14:paraId="1863B24A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263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43BB89CA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370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0CA1DA1C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528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383921D7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535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88" w:type="dxa"/>
            <w:tcBorders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2D3FB64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706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33CD3" w:rsidRPr="00A33CD3" w14:paraId="7001CF2B" w14:textId="77777777" w:rsidTr="005361B7">
        <w:tc>
          <w:tcPr>
            <w:tcW w:w="425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1020FD6D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CA6E868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A2EC543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F5248E6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2C363D0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CD90E9C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E124DAB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F3A482D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39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9EFC2E3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E143E74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9ACC6A0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68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44CC3D6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33CD3" w:rsidRPr="00A33CD3" w14:paraId="3B3397C9" w14:textId="77777777" w:rsidTr="005361B7">
        <w:tc>
          <w:tcPr>
            <w:tcW w:w="425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10758A14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7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083ED2A6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6D23D250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1248471E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79DD0DB5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3063C15B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7DFD8969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028D7AAF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08A830AB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375FC03A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6F5E5311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688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10A59436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</w:tr>
      <w:tr w:rsidR="00A33CD3" w:rsidRPr="00A33CD3" w14:paraId="5C5ED7C9" w14:textId="77777777" w:rsidTr="005361B7">
        <w:tc>
          <w:tcPr>
            <w:tcW w:w="425" w:type="dxa"/>
            <w:vMerge w:val="restart"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4552CE64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Y_P3</w:t>
            </w:r>
          </w:p>
        </w:tc>
        <w:tc>
          <w:tcPr>
            <w:tcW w:w="1277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4C49A0A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5561E97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571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bottom w:val="nil"/>
            </w:tcBorders>
            <w:shd w:val="clear" w:color="auto" w:fill="FFFFFF"/>
            <w:vAlign w:val="center"/>
          </w:tcPr>
          <w:p w14:paraId="63E06018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469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31D35F5F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14FE9382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583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056DAD75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415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bottom w:val="nil"/>
            </w:tcBorders>
            <w:shd w:val="clear" w:color="auto" w:fill="FFFFFF"/>
            <w:vAlign w:val="center"/>
          </w:tcPr>
          <w:p w14:paraId="5BA42311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409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42E21A8B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601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77211864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522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4BB1A29F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594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88" w:type="dxa"/>
            <w:tcBorders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8B895FC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763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33CD3" w:rsidRPr="00A33CD3" w14:paraId="6A6F0949" w14:textId="77777777" w:rsidTr="005361B7">
        <w:tc>
          <w:tcPr>
            <w:tcW w:w="425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3D8921F2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0E81848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2F8540D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BBD6505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BD932AD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67A0A17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2E1D5EC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CD86FBC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643778F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54E70F5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D502FD6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68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847ED80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33CD3" w:rsidRPr="00A33CD3" w14:paraId="5BC0600D" w14:textId="77777777" w:rsidTr="005361B7">
        <w:tc>
          <w:tcPr>
            <w:tcW w:w="425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40C421CB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7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3F512E48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28694937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6A2A7A46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7AA1D194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2CF2082A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5C2FEE3A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35D2FF09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7A8EDF8C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5622F18C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15997316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688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3AE0C3B2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</w:tr>
      <w:tr w:rsidR="00A33CD3" w:rsidRPr="00A33CD3" w14:paraId="45B8FA9B" w14:textId="77777777" w:rsidTr="005361B7">
        <w:tc>
          <w:tcPr>
            <w:tcW w:w="425" w:type="dxa"/>
            <w:vMerge w:val="restart"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7E31AB22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Y_P4</w:t>
            </w:r>
          </w:p>
        </w:tc>
        <w:tc>
          <w:tcPr>
            <w:tcW w:w="1277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27F4471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7717E16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479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bottom w:val="nil"/>
            </w:tcBorders>
            <w:shd w:val="clear" w:color="auto" w:fill="FFFFFF"/>
            <w:vAlign w:val="center"/>
          </w:tcPr>
          <w:p w14:paraId="57FF066E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491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6DA68E4A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583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29AD8F0A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02554AAD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371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bottom w:val="nil"/>
            </w:tcBorders>
            <w:shd w:val="clear" w:color="auto" w:fill="FFFFFF"/>
            <w:vAlign w:val="center"/>
          </w:tcPr>
          <w:p w14:paraId="1D1E92BC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364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38EFFF81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351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6A29D419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286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61BAB3EC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548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88" w:type="dxa"/>
            <w:tcBorders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29553B4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673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33CD3" w:rsidRPr="00A33CD3" w14:paraId="7F16BC8F" w14:textId="77777777" w:rsidTr="005361B7">
        <w:tc>
          <w:tcPr>
            <w:tcW w:w="425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6472DA75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533A5A7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966C7C4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70A8AB7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A784029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24228C8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F2349DD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7D56884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11789DC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F10AB25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24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D826557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68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E76653D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33CD3" w:rsidRPr="00A33CD3" w14:paraId="0478494F" w14:textId="77777777" w:rsidTr="005361B7">
        <w:tc>
          <w:tcPr>
            <w:tcW w:w="425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264CAD44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7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669FD228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1C4E3B2D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0040DD62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53799646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7A86D292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21491CC8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0CE1F44F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53663165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1281E076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1B8CD082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688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0427C334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</w:tr>
      <w:tr w:rsidR="00A33CD3" w:rsidRPr="00A33CD3" w14:paraId="70ABDD53" w14:textId="77777777" w:rsidTr="005361B7">
        <w:tc>
          <w:tcPr>
            <w:tcW w:w="425" w:type="dxa"/>
            <w:vMerge w:val="restart"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15A0FDA5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Y_P5</w:t>
            </w:r>
          </w:p>
        </w:tc>
        <w:tc>
          <w:tcPr>
            <w:tcW w:w="1277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C2F6148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0B3E5CB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436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bottom w:val="nil"/>
            </w:tcBorders>
            <w:shd w:val="clear" w:color="auto" w:fill="FFFFFF"/>
            <w:vAlign w:val="center"/>
          </w:tcPr>
          <w:p w14:paraId="30836008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357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3B07F117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415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3AB8E58F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371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624B6F7F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8" w:type="dxa"/>
            <w:tcBorders>
              <w:bottom w:val="nil"/>
            </w:tcBorders>
            <w:shd w:val="clear" w:color="auto" w:fill="FFFFFF"/>
            <w:vAlign w:val="center"/>
          </w:tcPr>
          <w:p w14:paraId="03013F18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720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61DE3B08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548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258B8E68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571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75E2F6DB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518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88" w:type="dxa"/>
            <w:tcBorders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F252FEA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739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33CD3" w:rsidRPr="00A33CD3" w14:paraId="76FF786D" w14:textId="77777777" w:rsidTr="005361B7">
        <w:tc>
          <w:tcPr>
            <w:tcW w:w="425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0C56B7A3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5CF8CB4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655C0D7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2D3BDDE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027A53E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BFB332E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EE76EFD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F999C61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310FF1E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E17FF7C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9B10CDD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68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8476BCD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33CD3" w:rsidRPr="00A33CD3" w14:paraId="08EEDB5E" w14:textId="77777777" w:rsidTr="005361B7">
        <w:tc>
          <w:tcPr>
            <w:tcW w:w="425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41BBEF73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7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61DDE05F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17F5954D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436D56F5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54ADC061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28BA3F1A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0C139793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66AA8EAF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3830B6D4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3FE2A208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746EDD87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688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5C356EF7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</w:tr>
      <w:tr w:rsidR="00A33CD3" w:rsidRPr="00A33CD3" w14:paraId="7D335F8B" w14:textId="77777777" w:rsidTr="005361B7">
        <w:tc>
          <w:tcPr>
            <w:tcW w:w="425" w:type="dxa"/>
            <w:vMerge w:val="restart"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4E624C43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Y_P6</w:t>
            </w:r>
          </w:p>
        </w:tc>
        <w:tc>
          <w:tcPr>
            <w:tcW w:w="1277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C147923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878028B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383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bottom w:val="nil"/>
            </w:tcBorders>
            <w:shd w:val="clear" w:color="auto" w:fill="FFFFFF"/>
            <w:vAlign w:val="center"/>
          </w:tcPr>
          <w:p w14:paraId="1F064545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263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4E9C3970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409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5A546191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364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722FD662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720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bottom w:val="nil"/>
            </w:tcBorders>
            <w:shd w:val="clear" w:color="auto" w:fill="FFFFFF"/>
            <w:vAlign w:val="center"/>
          </w:tcPr>
          <w:p w14:paraId="30405E38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306B647C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693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22FAB03B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609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06479058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542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88" w:type="dxa"/>
            <w:tcBorders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2792955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740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33CD3" w:rsidRPr="00A33CD3" w14:paraId="73F6A595" w14:textId="77777777" w:rsidTr="005361B7">
        <w:tc>
          <w:tcPr>
            <w:tcW w:w="425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36E54425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4741889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4DDF21F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19E6B80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39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58ED7FC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40080CA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2599F99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34C7EBC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8A6B715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ECA70BA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7537014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68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6FF874E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33CD3" w:rsidRPr="00A33CD3" w14:paraId="63C43E65" w14:textId="77777777" w:rsidTr="005361B7">
        <w:tc>
          <w:tcPr>
            <w:tcW w:w="425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583B34B2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7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72617C55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20EBC9C2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10A7DB24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128EA862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05DE62D7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3F827E2A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0C2EE39C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7DDE7CAF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5B623B6F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628F06E3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688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24080C15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</w:tr>
      <w:tr w:rsidR="00A33CD3" w:rsidRPr="00A33CD3" w14:paraId="15035EBE" w14:textId="77777777" w:rsidTr="005361B7">
        <w:tc>
          <w:tcPr>
            <w:tcW w:w="425" w:type="dxa"/>
            <w:vMerge w:val="restart"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7A9A8E71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Y_P7</w:t>
            </w:r>
          </w:p>
        </w:tc>
        <w:tc>
          <w:tcPr>
            <w:tcW w:w="1277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6577885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4B73659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349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bottom w:val="nil"/>
            </w:tcBorders>
            <w:shd w:val="clear" w:color="auto" w:fill="FFFFFF"/>
            <w:vAlign w:val="center"/>
          </w:tcPr>
          <w:p w14:paraId="73ACB85D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370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4429C54A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601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11828B51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351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58275753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548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bottom w:val="nil"/>
            </w:tcBorders>
            <w:shd w:val="clear" w:color="auto" w:fill="FFFFFF"/>
            <w:vAlign w:val="center"/>
          </w:tcPr>
          <w:p w14:paraId="784DEE21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693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60B5662A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2A1D54F7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566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42515D4C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564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88" w:type="dxa"/>
            <w:tcBorders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6751715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751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33CD3" w:rsidRPr="00A33CD3" w14:paraId="1B35A299" w14:textId="77777777" w:rsidTr="005361B7">
        <w:tc>
          <w:tcPr>
            <w:tcW w:w="425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3D5657E5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476C0DD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AD19B80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64766B3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C3BBBC4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A9F26C4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69F21DE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1E31471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F94283D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1D8894C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B17F9FA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68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1DDF610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33CD3" w:rsidRPr="00A33CD3" w14:paraId="656077DC" w14:textId="77777777" w:rsidTr="005361B7">
        <w:tc>
          <w:tcPr>
            <w:tcW w:w="425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73AB98CD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7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1911ECC8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5FB57551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4F629B43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14EB3654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1E8FF7F4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14281167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60305403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3913EEC0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4CBB18A9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40ADEE3A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688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6B98F0F3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</w:tr>
      <w:tr w:rsidR="00A33CD3" w:rsidRPr="00A33CD3" w14:paraId="45DFF554" w14:textId="77777777" w:rsidTr="005361B7">
        <w:tc>
          <w:tcPr>
            <w:tcW w:w="425" w:type="dxa"/>
            <w:vMerge w:val="restart"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40E32E2E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Y_P8</w:t>
            </w:r>
          </w:p>
        </w:tc>
        <w:tc>
          <w:tcPr>
            <w:tcW w:w="1277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66F6CD5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BAF0437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652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bottom w:val="nil"/>
            </w:tcBorders>
            <w:shd w:val="clear" w:color="auto" w:fill="FFFFFF"/>
            <w:vAlign w:val="center"/>
          </w:tcPr>
          <w:p w14:paraId="64418DD7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528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41EB6578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522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7EA089CD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286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6FD37C2C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571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bottom w:val="nil"/>
            </w:tcBorders>
            <w:shd w:val="clear" w:color="auto" w:fill="FFFFFF"/>
            <w:vAlign w:val="center"/>
          </w:tcPr>
          <w:p w14:paraId="1F4FAA2F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609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4E408CD6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566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1D67DDB0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34B06AA7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613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88" w:type="dxa"/>
            <w:tcBorders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EF8479B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795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33CD3" w:rsidRPr="00A33CD3" w14:paraId="20241568" w14:textId="77777777" w:rsidTr="005361B7">
        <w:tc>
          <w:tcPr>
            <w:tcW w:w="425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3BD36046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77" w:type="dxa"/>
            <w:tcBorders>
              <w:top w:val="nil"/>
              <w:left w:val="nil"/>
              <w:bottom w:val="single" w:sz="12" w:space="0" w:color="auto"/>
              <w:right w:val="single" w:sz="16" w:space="0" w:color="000000"/>
            </w:tcBorders>
            <w:shd w:val="clear" w:color="auto" w:fill="FFFFFF"/>
          </w:tcPr>
          <w:p w14:paraId="37211F38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single" w:sz="12" w:space="0" w:color="auto"/>
            </w:tcBorders>
            <w:shd w:val="clear" w:color="auto" w:fill="FFFFFF"/>
            <w:vAlign w:val="center"/>
          </w:tcPr>
          <w:p w14:paraId="0CB76D41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8" w:type="dxa"/>
            <w:tcBorders>
              <w:top w:val="nil"/>
              <w:bottom w:val="single" w:sz="12" w:space="0" w:color="auto"/>
            </w:tcBorders>
            <w:shd w:val="clear" w:color="auto" w:fill="FFFFFF"/>
            <w:vAlign w:val="center"/>
          </w:tcPr>
          <w:p w14:paraId="73E71C25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single" w:sz="12" w:space="0" w:color="auto"/>
            </w:tcBorders>
            <w:shd w:val="clear" w:color="auto" w:fill="FFFFFF"/>
            <w:vAlign w:val="center"/>
          </w:tcPr>
          <w:p w14:paraId="042FA6DD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single" w:sz="12" w:space="0" w:color="auto"/>
            </w:tcBorders>
            <w:shd w:val="clear" w:color="auto" w:fill="FFFFFF"/>
            <w:vAlign w:val="center"/>
          </w:tcPr>
          <w:p w14:paraId="332123A9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24</w:t>
            </w:r>
          </w:p>
        </w:tc>
        <w:tc>
          <w:tcPr>
            <w:tcW w:w="709" w:type="dxa"/>
            <w:tcBorders>
              <w:top w:val="nil"/>
              <w:bottom w:val="single" w:sz="12" w:space="0" w:color="auto"/>
            </w:tcBorders>
            <w:shd w:val="clear" w:color="auto" w:fill="FFFFFF"/>
            <w:vAlign w:val="center"/>
          </w:tcPr>
          <w:p w14:paraId="1961C6CA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8" w:type="dxa"/>
            <w:tcBorders>
              <w:top w:val="nil"/>
              <w:bottom w:val="single" w:sz="12" w:space="0" w:color="auto"/>
            </w:tcBorders>
            <w:shd w:val="clear" w:color="auto" w:fill="FFFFFF"/>
            <w:vAlign w:val="center"/>
          </w:tcPr>
          <w:p w14:paraId="5713F64B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single" w:sz="12" w:space="0" w:color="auto"/>
            </w:tcBorders>
            <w:shd w:val="clear" w:color="auto" w:fill="FFFFFF"/>
            <w:vAlign w:val="center"/>
          </w:tcPr>
          <w:p w14:paraId="33DC7CF4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single" w:sz="12" w:space="0" w:color="auto"/>
            </w:tcBorders>
            <w:shd w:val="clear" w:color="auto" w:fill="FFFFFF"/>
            <w:vAlign w:val="center"/>
          </w:tcPr>
          <w:p w14:paraId="2CB27116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nil"/>
              <w:bottom w:val="single" w:sz="12" w:space="0" w:color="auto"/>
            </w:tcBorders>
            <w:shd w:val="clear" w:color="auto" w:fill="FFFFFF"/>
            <w:vAlign w:val="center"/>
          </w:tcPr>
          <w:p w14:paraId="54A927AA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688" w:type="dxa"/>
            <w:tcBorders>
              <w:top w:val="nil"/>
              <w:bottom w:val="single" w:sz="12" w:space="0" w:color="auto"/>
              <w:right w:val="single" w:sz="18" w:space="0" w:color="000000"/>
            </w:tcBorders>
            <w:shd w:val="clear" w:color="auto" w:fill="FFFFFF"/>
            <w:vAlign w:val="center"/>
          </w:tcPr>
          <w:p w14:paraId="78639A51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33CD3" w:rsidRPr="00A33CD3" w14:paraId="42B5DBAA" w14:textId="77777777" w:rsidTr="005361B7">
        <w:tc>
          <w:tcPr>
            <w:tcW w:w="425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2355F38D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77" w:type="dxa"/>
            <w:tcBorders>
              <w:top w:val="single" w:sz="12" w:space="0" w:color="auto"/>
              <w:left w:val="nil"/>
              <w:right w:val="single" w:sz="16" w:space="0" w:color="000000"/>
            </w:tcBorders>
            <w:shd w:val="clear" w:color="auto" w:fill="FFFFFF"/>
          </w:tcPr>
          <w:p w14:paraId="336D279D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12" w:space="0" w:color="auto"/>
              <w:left w:val="single" w:sz="16" w:space="0" w:color="000000"/>
            </w:tcBorders>
            <w:shd w:val="clear" w:color="auto" w:fill="FFFFFF"/>
            <w:vAlign w:val="center"/>
          </w:tcPr>
          <w:p w14:paraId="7D957F22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8" w:type="dxa"/>
            <w:tcBorders>
              <w:top w:val="single" w:sz="12" w:space="0" w:color="auto"/>
            </w:tcBorders>
            <w:shd w:val="clear" w:color="auto" w:fill="FFFFFF"/>
            <w:vAlign w:val="center"/>
          </w:tcPr>
          <w:p w14:paraId="6B3B3808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single" w:sz="12" w:space="0" w:color="auto"/>
            </w:tcBorders>
            <w:shd w:val="clear" w:color="auto" w:fill="FFFFFF"/>
            <w:vAlign w:val="center"/>
          </w:tcPr>
          <w:p w14:paraId="59E16E56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single" w:sz="12" w:space="0" w:color="auto"/>
            </w:tcBorders>
            <w:shd w:val="clear" w:color="auto" w:fill="FFFFFF"/>
            <w:vAlign w:val="center"/>
          </w:tcPr>
          <w:p w14:paraId="3852B495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single" w:sz="12" w:space="0" w:color="auto"/>
            </w:tcBorders>
            <w:shd w:val="clear" w:color="auto" w:fill="FFFFFF"/>
            <w:vAlign w:val="center"/>
          </w:tcPr>
          <w:p w14:paraId="57E67BB7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8" w:type="dxa"/>
            <w:tcBorders>
              <w:top w:val="single" w:sz="12" w:space="0" w:color="auto"/>
            </w:tcBorders>
            <w:shd w:val="clear" w:color="auto" w:fill="FFFFFF"/>
            <w:vAlign w:val="center"/>
          </w:tcPr>
          <w:p w14:paraId="4024EF2D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single" w:sz="12" w:space="0" w:color="auto"/>
            </w:tcBorders>
            <w:shd w:val="clear" w:color="auto" w:fill="FFFFFF"/>
            <w:vAlign w:val="center"/>
          </w:tcPr>
          <w:p w14:paraId="63F86710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single" w:sz="12" w:space="0" w:color="auto"/>
            </w:tcBorders>
            <w:shd w:val="clear" w:color="auto" w:fill="FFFFFF"/>
            <w:vAlign w:val="center"/>
          </w:tcPr>
          <w:p w14:paraId="4B96C939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single" w:sz="12" w:space="0" w:color="auto"/>
            </w:tcBorders>
            <w:shd w:val="clear" w:color="auto" w:fill="FFFFFF"/>
            <w:vAlign w:val="center"/>
          </w:tcPr>
          <w:p w14:paraId="72B26592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688" w:type="dxa"/>
            <w:tcBorders>
              <w:top w:val="single" w:sz="12" w:space="0" w:color="auto"/>
              <w:right w:val="single" w:sz="16" w:space="0" w:color="000000"/>
            </w:tcBorders>
            <w:shd w:val="clear" w:color="auto" w:fill="FFFFFF"/>
            <w:vAlign w:val="center"/>
          </w:tcPr>
          <w:p w14:paraId="40EF9863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</w:tr>
      <w:tr w:rsidR="00A33CD3" w:rsidRPr="00A33CD3" w14:paraId="02D74945" w14:textId="77777777" w:rsidTr="005361B7">
        <w:tc>
          <w:tcPr>
            <w:tcW w:w="425" w:type="dxa"/>
            <w:vMerge w:val="restart"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55B8F075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Y_P9</w:t>
            </w:r>
          </w:p>
        </w:tc>
        <w:tc>
          <w:tcPr>
            <w:tcW w:w="1277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2EDA154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152F1C6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441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bottom w:val="nil"/>
            </w:tcBorders>
            <w:shd w:val="clear" w:color="auto" w:fill="FFFFFF"/>
            <w:vAlign w:val="center"/>
          </w:tcPr>
          <w:p w14:paraId="4612261A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535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414C7FDF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594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2ED27258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548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5A7955C3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518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bottom w:val="nil"/>
            </w:tcBorders>
            <w:shd w:val="clear" w:color="auto" w:fill="FFFFFF"/>
            <w:vAlign w:val="center"/>
          </w:tcPr>
          <w:p w14:paraId="7BDBF1BA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542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3FD56F3F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564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7A199555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613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4282C8BA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688" w:type="dxa"/>
            <w:tcBorders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E5B624F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796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33CD3" w:rsidRPr="00A33CD3" w14:paraId="465B2390" w14:textId="77777777" w:rsidTr="005361B7">
        <w:tc>
          <w:tcPr>
            <w:tcW w:w="425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18228402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F2EED15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64A43DA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A19DA8A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CE19987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5CBAF21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20A4BB8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007BDAA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4040B36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A2ED209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13C7EAE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8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8D4CA20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33CD3" w:rsidRPr="00A33CD3" w14:paraId="15E53B40" w14:textId="77777777" w:rsidTr="005361B7">
        <w:tc>
          <w:tcPr>
            <w:tcW w:w="425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31702168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7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35BE614F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63A7D4F6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38A1C339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30CB4417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00FFECCB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752BD154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2D0A7C74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0655339A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0DA95D09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3562DDB0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688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2CDF845A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</w:tr>
      <w:tr w:rsidR="00A33CD3" w:rsidRPr="00A33CD3" w14:paraId="5B0D5AB2" w14:textId="77777777" w:rsidTr="005361B7">
        <w:tc>
          <w:tcPr>
            <w:tcW w:w="425" w:type="dxa"/>
            <w:vMerge w:val="restart"/>
            <w:tcBorders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161ED5D4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Total_Skor</w:t>
            </w:r>
          </w:p>
        </w:tc>
        <w:tc>
          <w:tcPr>
            <w:tcW w:w="1277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7FDD5BF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FFDCEEA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741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bottom w:val="nil"/>
            </w:tcBorders>
            <w:shd w:val="clear" w:color="auto" w:fill="FFFFFF"/>
            <w:vAlign w:val="center"/>
          </w:tcPr>
          <w:p w14:paraId="66F7A845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706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45FF40EC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763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6C6A801D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673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4CC1C555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739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bottom w:val="nil"/>
            </w:tcBorders>
            <w:shd w:val="clear" w:color="auto" w:fill="FFFFFF"/>
            <w:vAlign w:val="center"/>
          </w:tcPr>
          <w:p w14:paraId="40BC1DD4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740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0BD12097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751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70DBFAC6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795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4230676E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796</w:t>
            </w:r>
            <w:r w:rsidRPr="00A33CD3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88" w:type="dxa"/>
            <w:tcBorders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5FCB735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</w:tr>
      <w:tr w:rsidR="00A33CD3" w:rsidRPr="00A33CD3" w14:paraId="664441BC" w14:textId="77777777" w:rsidTr="005361B7">
        <w:tc>
          <w:tcPr>
            <w:tcW w:w="425" w:type="dxa"/>
            <w:vMerge/>
            <w:tcBorders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2A5D54D4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98C0DA6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CF481D4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B258AC3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A4958A4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ADA8AE2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D0ECAE1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B89FE37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7EA7414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873CC8D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D7B1A49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68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6AC2CED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33CD3" w:rsidRPr="00A33CD3" w14:paraId="0156B023" w14:textId="77777777" w:rsidTr="005361B7">
        <w:tc>
          <w:tcPr>
            <w:tcW w:w="425" w:type="dxa"/>
            <w:vMerge/>
            <w:tcBorders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639AA7A1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7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3F1DBFA1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734D4BCB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8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77618F72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  <w:bottom w:val="single" w:sz="12" w:space="0" w:color="auto"/>
            </w:tcBorders>
            <w:shd w:val="clear" w:color="auto" w:fill="FFFFFF"/>
            <w:vAlign w:val="center"/>
          </w:tcPr>
          <w:p w14:paraId="74C90D69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  <w:bottom w:val="single" w:sz="12" w:space="0" w:color="auto"/>
            </w:tcBorders>
            <w:shd w:val="clear" w:color="auto" w:fill="FFFFFF"/>
            <w:vAlign w:val="center"/>
          </w:tcPr>
          <w:p w14:paraId="60145EDE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  <w:bottom w:val="single" w:sz="12" w:space="0" w:color="auto"/>
            </w:tcBorders>
            <w:shd w:val="clear" w:color="auto" w:fill="FFFFFF"/>
            <w:vAlign w:val="center"/>
          </w:tcPr>
          <w:p w14:paraId="08884FE1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8" w:type="dxa"/>
            <w:tcBorders>
              <w:top w:val="nil"/>
              <w:bottom w:val="single" w:sz="12" w:space="0" w:color="auto"/>
            </w:tcBorders>
            <w:shd w:val="clear" w:color="auto" w:fill="FFFFFF"/>
            <w:vAlign w:val="center"/>
          </w:tcPr>
          <w:p w14:paraId="706D2D6C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  <w:bottom w:val="single" w:sz="12" w:space="0" w:color="auto"/>
            </w:tcBorders>
            <w:shd w:val="clear" w:color="auto" w:fill="FFFFFF"/>
            <w:vAlign w:val="center"/>
          </w:tcPr>
          <w:p w14:paraId="27747B67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  <w:bottom w:val="single" w:sz="12" w:space="0" w:color="auto"/>
            </w:tcBorders>
            <w:shd w:val="clear" w:color="auto" w:fill="FFFFFF"/>
            <w:vAlign w:val="center"/>
          </w:tcPr>
          <w:p w14:paraId="3AAED8F0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  <w:bottom w:val="single" w:sz="12" w:space="0" w:color="auto"/>
            </w:tcBorders>
            <w:shd w:val="clear" w:color="auto" w:fill="FFFFFF"/>
            <w:vAlign w:val="center"/>
          </w:tcPr>
          <w:p w14:paraId="60C543B4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688" w:type="dxa"/>
            <w:tcBorders>
              <w:top w:val="nil"/>
              <w:bottom w:val="single" w:sz="12" w:space="0" w:color="auto"/>
              <w:right w:val="single" w:sz="16" w:space="0" w:color="000000"/>
            </w:tcBorders>
            <w:shd w:val="clear" w:color="auto" w:fill="FFFFFF"/>
            <w:vAlign w:val="center"/>
          </w:tcPr>
          <w:p w14:paraId="0AC34C67" w14:textId="77777777" w:rsidR="00A33CD3" w:rsidRPr="00A33CD3" w:rsidRDefault="00A33CD3" w:rsidP="00A33CD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33CD3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</w:tr>
    </w:tbl>
    <w:p w14:paraId="2F664934" w14:textId="77777777" w:rsidR="005D76FE" w:rsidRPr="005D76FE" w:rsidRDefault="005D76FE" w:rsidP="005D76F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3E8CBB9F" w14:textId="41D91CDE" w:rsidR="005D76FE" w:rsidRPr="005D76FE" w:rsidRDefault="00A33CD3" w:rsidP="008310A6">
      <w:pPr>
        <w:pStyle w:val="ListParagraph"/>
        <w:numPr>
          <w:ilvl w:val="0"/>
          <w:numId w:val="102"/>
        </w:numPr>
        <w:spacing w:line="360" w:lineRule="auto"/>
        <w:ind w:left="284" w:hanging="284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ji Validitas Variabel Motivasi Intrinsik (X1)</w:t>
      </w:r>
    </w:p>
    <w:p w14:paraId="011E4F60" w14:textId="499118C8" w:rsidR="005D76FE" w:rsidRDefault="00195D9C" w:rsidP="00195D9C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5E709BCD" wp14:editId="7200B7E6">
            <wp:extent cx="5004566" cy="4346575"/>
            <wp:effectExtent l="0" t="0" r="5715" b="0"/>
            <wp:docPr id="57" name="Picture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"/>
                    <a:srcRect l="685" t="788"/>
                    <a:stretch/>
                  </pic:blipFill>
                  <pic:spPr bwMode="auto">
                    <a:xfrm>
                      <a:off x="0" y="0"/>
                      <a:ext cx="5005482" cy="434737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00D8CA0" w14:textId="77777777" w:rsidR="000F2334" w:rsidRPr="000F2334" w:rsidRDefault="000F2334" w:rsidP="000F2334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0D54E0F2" w14:textId="77777777" w:rsidR="000F2334" w:rsidRDefault="000F2334" w:rsidP="000F2334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209BEB44" w14:textId="77777777" w:rsidR="00195D9C" w:rsidRDefault="00195D9C" w:rsidP="000F2334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189D5B29" w14:textId="77777777" w:rsidR="00195D9C" w:rsidRPr="000F2334" w:rsidRDefault="00195D9C" w:rsidP="000F2334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2A007848" w14:textId="77777777" w:rsidR="000F2334" w:rsidRDefault="000F2334" w:rsidP="005D76FE">
      <w:pPr>
        <w:pStyle w:val="ListParagraph"/>
        <w:autoSpaceDE w:val="0"/>
        <w:autoSpaceDN w:val="0"/>
        <w:adjustRightInd w:val="0"/>
        <w:spacing w:after="0" w:line="400" w:lineRule="atLeast"/>
        <w:ind w:left="1146"/>
        <w:rPr>
          <w:rFonts w:ascii="Times New Roman" w:hAnsi="Times New Roman" w:cs="Times New Roman"/>
          <w:sz w:val="24"/>
          <w:szCs w:val="24"/>
        </w:rPr>
      </w:pPr>
    </w:p>
    <w:p w14:paraId="67BEE3FF" w14:textId="77CCCAB9" w:rsidR="00195D9C" w:rsidRDefault="00195D9C" w:rsidP="00195D9C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766784" behindDoc="1" locked="0" layoutInCell="1" allowOverlap="1" wp14:anchorId="5DE5899C" wp14:editId="04B30172">
            <wp:simplePos x="0" y="0"/>
            <wp:positionH relativeFrom="column">
              <wp:posOffset>222194</wp:posOffset>
            </wp:positionH>
            <wp:positionV relativeFrom="paragraph">
              <wp:posOffset>4190365</wp:posOffset>
            </wp:positionV>
            <wp:extent cx="5054600" cy="1377950"/>
            <wp:effectExtent l="0" t="0" r="0" b="0"/>
            <wp:wrapNone/>
            <wp:docPr id="70" name="Picture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528" b="-1"/>
                    <a:stretch/>
                  </pic:blipFill>
                  <pic:spPr bwMode="auto">
                    <a:xfrm>
                      <a:off x="0" y="0"/>
                      <a:ext cx="5054600" cy="13779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w:drawing>
          <wp:inline distT="0" distB="0" distL="0" distR="0" wp14:anchorId="4E3CEF6E" wp14:editId="3E4D75F7">
            <wp:extent cx="5004565" cy="4210685"/>
            <wp:effectExtent l="0" t="0" r="5715" b="0"/>
            <wp:docPr id="68" name="Picture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4"/>
                    <a:srcRect l="685" t="813"/>
                    <a:stretch/>
                  </pic:blipFill>
                  <pic:spPr bwMode="auto">
                    <a:xfrm>
                      <a:off x="0" y="0"/>
                      <a:ext cx="5005483" cy="42114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0BCF4D7" w14:textId="6FED25B7" w:rsidR="00195D9C" w:rsidRDefault="00195D9C" w:rsidP="00195D9C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 w:cs="Times New Roman"/>
          <w:sz w:val="24"/>
          <w:szCs w:val="24"/>
        </w:rPr>
      </w:pPr>
    </w:p>
    <w:p w14:paraId="421A12B4" w14:textId="77777777" w:rsidR="00195D9C" w:rsidRDefault="00195D9C" w:rsidP="00195D9C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 w:cs="Times New Roman"/>
          <w:sz w:val="24"/>
          <w:szCs w:val="24"/>
        </w:rPr>
      </w:pPr>
    </w:p>
    <w:p w14:paraId="00F520FD" w14:textId="77777777" w:rsidR="00195D9C" w:rsidRDefault="00195D9C" w:rsidP="00195D9C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 w:cs="Times New Roman"/>
          <w:sz w:val="24"/>
          <w:szCs w:val="24"/>
        </w:rPr>
      </w:pPr>
    </w:p>
    <w:p w14:paraId="56FF2B8D" w14:textId="77777777" w:rsidR="00195D9C" w:rsidRDefault="00195D9C" w:rsidP="00195D9C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 w:cs="Times New Roman"/>
          <w:sz w:val="24"/>
          <w:szCs w:val="24"/>
        </w:rPr>
      </w:pPr>
    </w:p>
    <w:p w14:paraId="1636AF6C" w14:textId="77777777" w:rsidR="00195D9C" w:rsidRDefault="00195D9C" w:rsidP="00195D9C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 w:cs="Times New Roman"/>
          <w:sz w:val="24"/>
          <w:szCs w:val="24"/>
        </w:rPr>
      </w:pPr>
    </w:p>
    <w:p w14:paraId="5E9038F2" w14:textId="77777777" w:rsidR="00195D9C" w:rsidRPr="00195D9C" w:rsidRDefault="00195D9C" w:rsidP="00195D9C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48525B63" w14:textId="19011A43" w:rsidR="000F2334" w:rsidRPr="000F2334" w:rsidRDefault="00A33CD3" w:rsidP="008310A6">
      <w:pPr>
        <w:pStyle w:val="ListParagraph"/>
        <w:numPr>
          <w:ilvl w:val="0"/>
          <w:numId w:val="102"/>
        </w:numPr>
        <w:spacing w:line="360" w:lineRule="auto"/>
        <w:ind w:left="284" w:hanging="284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ji Validitas Variabel Motivasi Ekstrinsik (X2)</w:t>
      </w:r>
    </w:p>
    <w:tbl>
      <w:tblPr>
        <w:tblW w:w="8222" w:type="dxa"/>
        <w:tblInd w:w="284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67"/>
        <w:gridCol w:w="1276"/>
        <w:gridCol w:w="709"/>
        <w:gridCol w:w="709"/>
        <w:gridCol w:w="709"/>
        <w:gridCol w:w="708"/>
        <w:gridCol w:w="709"/>
        <w:gridCol w:w="709"/>
        <w:gridCol w:w="709"/>
        <w:gridCol w:w="708"/>
        <w:gridCol w:w="709"/>
      </w:tblGrid>
      <w:tr w:rsidR="000F2334" w:rsidRPr="000F2334" w14:paraId="0DCFD6B2" w14:textId="77777777" w:rsidTr="000F2334">
        <w:tc>
          <w:tcPr>
            <w:tcW w:w="8222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A88D13D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0F2334" w:rsidRPr="000F2334" w14:paraId="3675C0F8" w14:textId="77777777" w:rsidTr="000F2334">
        <w:tc>
          <w:tcPr>
            <w:tcW w:w="1843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796C33B7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4708F781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X2_P1</w:t>
            </w:r>
          </w:p>
        </w:tc>
        <w:tc>
          <w:tcPr>
            <w:tcW w:w="7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3E0BEBCD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X2_P2</w:t>
            </w:r>
          </w:p>
        </w:tc>
        <w:tc>
          <w:tcPr>
            <w:tcW w:w="7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6A61EC70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X2_P3</w:t>
            </w:r>
          </w:p>
        </w:tc>
        <w:tc>
          <w:tcPr>
            <w:tcW w:w="70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49B88424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X2_P4</w:t>
            </w:r>
          </w:p>
        </w:tc>
        <w:tc>
          <w:tcPr>
            <w:tcW w:w="7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46B231CB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X2_P5</w:t>
            </w:r>
          </w:p>
        </w:tc>
        <w:tc>
          <w:tcPr>
            <w:tcW w:w="7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3D2D14FC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X2_P6</w:t>
            </w:r>
          </w:p>
        </w:tc>
        <w:tc>
          <w:tcPr>
            <w:tcW w:w="7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058AD208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X2_P7</w:t>
            </w:r>
          </w:p>
        </w:tc>
        <w:tc>
          <w:tcPr>
            <w:tcW w:w="70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39A81F26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X2_P8</w:t>
            </w:r>
          </w:p>
        </w:tc>
        <w:tc>
          <w:tcPr>
            <w:tcW w:w="709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01BFCF06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Total_Skor</w:t>
            </w:r>
          </w:p>
        </w:tc>
      </w:tr>
      <w:tr w:rsidR="000F2334" w:rsidRPr="000F2334" w14:paraId="30E78679" w14:textId="77777777" w:rsidTr="000F2334">
        <w:tc>
          <w:tcPr>
            <w:tcW w:w="567" w:type="dxa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5E78AEE1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X2_P1</w:t>
            </w:r>
          </w:p>
        </w:tc>
        <w:tc>
          <w:tcPr>
            <w:tcW w:w="1276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6D9D4D7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DC7138B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945BAB9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83</w:t>
            </w:r>
          </w:p>
        </w:tc>
        <w:tc>
          <w:tcPr>
            <w:tcW w:w="7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63193587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239</w:t>
            </w:r>
          </w:p>
        </w:tc>
        <w:tc>
          <w:tcPr>
            <w:tcW w:w="708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9277294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285</w:t>
            </w:r>
            <w:r w:rsidRPr="000F2334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9637F3E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75</w:t>
            </w:r>
          </w:p>
        </w:tc>
        <w:tc>
          <w:tcPr>
            <w:tcW w:w="7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9154171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179</w:t>
            </w:r>
          </w:p>
        </w:tc>
        <w:tc>
          <w:tcPr>
            <w:tcW w:w="7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1F7C76AD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60</w:t>
            </w:r>
          </w:p>
        </w:tc>
        <w:tc>
          <w:tcPr>
            <w:tcW w:w="708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04E19089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112</w:t>
            </w:r>
          </w:p>
        </w:tc>
        <w:tc>
          <w:tcPr>
            <w:tcW w:w="709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C728866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455</w:t>
            </w:r>
            <w:r w:rsidRPr="000F2334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0F2334" w:rsidRPr="000F2334" w14:paraId="12FBF16A" w14:textId="77777777" w:rsidTr="000F2334">
        <w:tc>
          <w:tcPr>
            <w:tcW w:w="567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3D1EAC7E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CCC4420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35E5E1D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64D33E2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522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ACC4B88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61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A7A5F92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25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3B1429A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563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254CA43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165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9E04EA5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644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D35F5C4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386</w:t>
            </w:r>
          </w:p>
        </w:tc>
        <w:tc>
          <w:tcPr>
            <w:tcW w:w="7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A225AA2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0F2334" w:rsidRPr="000F2334" w14:paraId="46ABE65C" w14:textId="77777777" w:rsidTr="000F2334">
        <w:tc>
          <w:tcPr>
            <w:tcW w:w="567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66692D06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41816F8C" w14:textId="77777777" w:rsid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  <w:p w14:paraId="6BF11DE3" w14:textId="77777777" w:rsidR="00195D9C" w:rsidRPr="000F2334" w:rsidRDefault="00195D9C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1C147E16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5935C5C4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7EF0DDBF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7977D7A7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059917D5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5D340B16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309A3A7D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27C28BAD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6D754383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</w:tr>
      <w:tr w:rsidR="000F2334" w:rsidRPr="000F2334" w14:paraId="01DF4C56" w14:textId="77777777" w:rsidTr="000F2334">
        <w:tc>
          <w:tcPr>
            <w:tcW w:w="567" w:type="dxa"/>
            <w:vMerge w:val="restart"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4BB1354E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lastRenderedPageBreak/>
              <w:t>X2_P2</w:t>
            </w:r>
          </w:p>
        </w:tc>
        <w:tc>
          <w:tcPr>
            <w:tcW w:w="1276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856E207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82A0793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83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2F7174DC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2E9CE953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-.021</w:t>
            </w:r>
          </w:p>
        </w:tc>
        <w:tc>
          <w:tcPr>
            <w:tcW w:w="708" w:type="dxa"/>
            <w:tcBorders>
              <w:bottom w:val="nil"/>
            </w:tcBorders>
            <w:shd w:val="clear" w:color="auto" w:fill="FFFFFF"/>
            <w:vAlign w:val="center"/>
          </w:tcPr>
          <w:p w14:paraId="54AFE0FB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-.110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7A56D020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139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6F7B5EBF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220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6AEEC0CB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206</w:t>
            </w:r>
          </w:p>
        </w:tc>
        <w:tc>
          <w:tcPr>
            <w:tcW w:w="708" w:type="dxa"/>
            <w:tcBorders>
              <w:bottom w:val="nil"/>
            </w:tcBorders>
            <w:shd w:val="clear" w:color="auto" w:fill="FFFFFF"/>
            <w:vAlign w:val="center"/>
          </w:tcPr>
          <w:p w14:paraId="64670BE1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160</w:t>
            </w:r>
          </w:p>
        </w:tc>
        <w:tc>
          <w:tcPr>
            <w:tcW w:w="709" w:type="dxa"/>
            <w:tcBorders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03F9260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403</w:t>
            </w:r>
            <w:r w:rsidRPr="000F2334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0F2334" w:rsidRPr="000F2334" w14:paraId="4D03F0E3" w14:textId="77777777" w:rsidTr="000F2334">
        <w:tc>
          <w:tcPr>
            <w:tcW w:w="567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6E804273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982335C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2F92B76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522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C051BF1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B0DD0BA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870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C0D6A27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393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9AE3A4E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281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BFF7788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85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2999B43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109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9E620C0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215</w:t>
            </w:r>
          </w:p>
        </w:tc>
        <w:tc>
          <w:tcPr>
            <w:tcW w:w="7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C831D32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</w:tr>
      <w:tr w:rsidR="000F2334" w:rsidRPr="000F2334" w14:paraId="0E8980BE" w14:textId="77777777" w:rsidTr="000F2334">
        <w:tc>
          <w:tcPr>
            <w:tcW w:w="567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2B3D19B2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620F8459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08553D80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492511F2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2E2E3E77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3F1F34FF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2B40E558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73AB181D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05C904C1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0BC8091A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1411EBA3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</w:tr>
      <w:tr w:rsidR="000F2334" w:rsidRPr="000F2334" w14:paraId="63F42A9D" w14:textId="77777777" w:rsidTr="000F2334">
        <w:tc>
          <w:tcPr>
            <w:tcW w:w="567" w:type="dxa"/>
            <w:vMerge w:val="restart"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4C1CB929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X2_P3</w:t>
            </w:r>
          </w:p>
        </w:tc>
        <w:tc>
          <w:tcPr>
            <w:tcW w:w="1276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4F84652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3AE64E5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239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14618C5F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-.021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7D52D08E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8" w:type="dxa"/>
            <w:tcBorders>
              <w:bottom w:val="nil"/>
            </w:tcBorders>
            <w:shd w:val="clear" w:color="auto" w:fill="FFFFFF"/>
            <w:vAlign w:val="center"/>
          </w:tcPr>
          <w:p w14:paraId="6D17D2B1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234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45FABAEC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171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3EE1DBDB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355</w:t>
            </w:r>
            <w:r w:rsidRPr="000F2334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79BC3E84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275</w:t>
            </w:r>
            <w:r w:rsidRPr="000F2334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tcBorders>
              <w:bottom w:val="nil"/>
            </w:tcBorders>
            <w:shd w:val="clear" w:color="auto" w:fill="FFFFFF"/>
            <w:vAlign w:val="center"/>
          </w:tcPr>
          <w:p w14:paraId="45B7459D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140</w:t>
            </w:r>
          </w:p>
        </w:tc>
        <w:tc>
          <w:tcPr>
            <w:tcW w:w="709" w:type="dxa"/>
            <w:tcBorders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2F67506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586</w:t>
            </w:r>
            <w:r w:rsidRPr="000F2334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0F2334" w:rsidRPr="000F2334" w14:paraId="458564F0" w14:textId="77777777" w:rsidTr="000F2334">
        <w:tc>
          <w:tcPr>
            <w:tcW w:w="567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2913B529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4199D7D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5BBBC13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61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E2ADB86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87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D348D7B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4246D71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68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4876604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185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9615264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5A27CE1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31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59D8035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277</w:t>
            </w:r>
          </w:p>
        </w:tc>
        <w:tc>
          <w:tcPr>
            <w:tcW w:w="7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64C3B22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0F2334" w:rsidRPr="000F2334" w14:paraId="7F15E706" w14:textId="77777777" w:rsidTr="000F2334">
        <w:tc>
          <w:tcPr>
            <w:tcW w:w="567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297E2002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669EB7E1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720113B1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2E5D6F27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517DFCC4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6956BD9F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3FB57579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2F686E56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545DA8BD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281F5026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54529473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</w:tr>
      <w:tr w:rsidR="000F2334" w:rsidRPr="000F2334" w14:paraId="40B9AD4E" w14:textId="77777777" w:rsidTr="000F2334">
        <w:tc>
          <w:tcPr>
            <w:tcW w:w="567" w:type="dxa"/>
            <w:vMerge w:val="restart"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064CDCED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X2_P4</w:t>
            </w:r>
          </w:p>
        </w:tc>
        <w:tc>
          <w:tcPr>
            <w:tcW w:w="1276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DC41A6E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736DFD9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285</w:t>
            </w:r>
            <w:r w:rsidRPr="000F2334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0F368BA2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-.110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3A978CCF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234</w:t>
            </w:r>
          </w:p>
        </w:tc>
        <w:tc>
          <w:tcPr>
            <w:tcW w:w="708" w:type="dxa"/>
            <w:tcBorders>
              <w:bottom w:val="nil"/>
            </w:tcBorders>
            <w:shd w:val="clear" w:color="auto" w:fill="FFFFFF"/>
            <w:vAlign w:val="center"/>
          </w:tcPr>
          <w:p w14:paraId="6301BB90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54855F66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134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1BA9AEF6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284</w:t>
            </w:r>
            <w:r w:rsidRPr="000F2334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57A9E437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-.044</w:t>
            </w:r>
          </w:p>
        </w:tc>
        <w:tc>
          <w:tcPr>
            <w:tcW w:w="708" w:type="dxa"/>
            <w:tcBorders>
              <w:bottom w:val="nil"/>
            </w:tcBorders>
            <w:shd w:val="clear" w:color="auto" w:fill="FFFFFF"/>
            <w:vAlign w:val="center"/>
          </w:tcPr>
          <w:p w14:paraId="2BA4EB72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-.095</w:t>
            </w:r>
          </w:p>
        </w:tc>
        <w:tc>
          <w:tcPr>
            <w:tcW w:w="709" w:type="dxa"/>
            <w:tcBorders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0E9499B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386</w:t>
            </w:r>
            <w:r w:rsidRPr="000F2334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0F2334" w:rsidRPr="000F2334" w14:paraId="7E81AA51" w14:textId="77777777" w:rsidTr="000F2334">
        <w:tc>
          <w:tcPr>
            <w:tcW w:w="567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2E3A55B0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EF61E4D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2F52FE4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25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33AEEFB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393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6EEF304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68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7EDC681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7E52BD6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298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DCF9D04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25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0C76811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734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CEFFDD6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463</w:t>
            </w:r>
          </w:p>
        </w:tc>
        <w:tc>
          <w:tcPr>
            <w:tcW w:w="7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DE9D448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</w:tr>
      <w:tr w:rsidR="000F2334" w:rsidRPr="000F2334" w14:paraId="72A1C413" w14:textId="77777777" w:rsidTr="000F2334">
        <w:tc>
          <w:tcPr>
            <w:tcW w:w="567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4F6FCF4D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0F7089C7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6B6251BC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35E68D36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68C42A74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489D9C2D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617D43BC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1D9C77E3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16B00B38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7AAB2F51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14433DAD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</w:tr>
      <w:tr w:rsidR="000F2334" w:rsidRPr="000F2334" w14:paraId="47D2A95E" w14:textId="77777777" w:rsidTr="000F2334">
        <w:tc>
          <w:tcPr>
            <w:tcW w:w="567" w:type="dxa"/>
            <w:vMerge w:val="restart"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42EC0FE1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X2_P5</w:t>
            </w:r>
          </w:p>
        </w:tc>
        <w:tc>
          <w:tcPr>
            <w:tcW w:w="1276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529F1B1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52A1407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75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1A4F2CC8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139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6A75BF22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171</w:t>
            </w:r>
          </w:p>
        </w:tc>
        <w:tc>
          <w:tcPr>
            <w:tcW w:w="708" w:type="dxa"/>
            <w:tcBorders>
              <w:bottom w:val="nil"/>
            </w:tcBorders>
            <w:shd w:val="clear" w:color="auto" w:fill="FFFFFF"/>
            <w:vAlign w:val="center"/>
          </w:tcPr>
          <w:p w14:paraId="42326A52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134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2325A601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765E4283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329</w:t>
            </w:r>
            <w:r w:rsidRPr="000F2334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192A86BD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87</w:t>
            </w:r>
          </w:p>
        </w:tc>
        <w:tc>
          <w:tcPr>
            <w:tcW w:w="708" w:type="dxa"/>
            <w:tcBorders>
              <w:bottom w:val="nil"/>
            </w:tcBorders>
            <w:shd w:val="clear" w:color="auto" w:fill="FFFFFF"/>
            <w:vAlign w:val="center"/>
          </w:tcPr>
          <w:p w14:paraId="0F7FD0E9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46</w:t>
            </w:r>
          </w:p>
        </w:tc>
        <w:tc>
          <w:tcPr>
            <w:tcW w:w="709" w:type="dxa"/>
            <w:tcBorders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57E42BA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456</w:t>
            </w:r>
            <w:r w:rsidRPr="000F2334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0F2334" w:rsidRPr="000F2334" w14:paraId="75836FD7" w14:textId="77777777" w:rsidTr="000F2334">
        <w:tc>
          <w:tcPr>
            <w:tcW w:w="567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77B86625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83381F7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B0DC98E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563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AFA2AED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281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A4D6D96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185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771E2C4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298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71559C8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9225308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09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4D819AD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499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15DA510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722</w:t>
            </w:r>
          </w:p>
        </w:tc>
        <w:tc>
          <w:tcPr>
            <w:tcW w:w="7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0923EE4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0F2334" w:rsidRPr="000F2334" w14:paraId="406810BF" w14:textId="77777777" w:rsidTr="000F2334">
        <w:tc>
          <w:tcPr>
            <w:tcW w:w="567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4E668217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000000"/>
              <w:right w:val="single" w:sz="16" w:space="0" w:color="000000"/>
            </w:tcBorders>
            <w:shd w:val="clear" w:color="auto" w:fill="FFFFFF"/>
          </w:tcPr>
          <w:p w14:paraId="4D999747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single" w:sz="8" w:space="0" w:color="000000"/>
            </w:tcBorders>
            <w:shd w:val="clear" w:color="auto" w:fill="FFFFFF"/>
            <w:vAlign w:val="center"/>
          </w:tcPr>
          <w:p w14:paraId="184D605A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  <w:bottom w:val="single" w:sz="8" w:space="0" w:color="000000"/>
            </w:tcBorders>
            <w:shd w:val="clear" w:color="auto" w:fill="FFFFFF"/>
            <w:vAlign w:val="center"/>
          </w:tcPr>
          <w:p w14:paraId="6B762333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  <w:bottom w:val="single" w:sz="8" w:space="0" w:color="000000"/>
            </w:tcBorders>
            <w:shd w:val="clear" w:color="auto" w:fill="FFFFFF"/>
            <w:vAlign w:val="center"/>
          </w:tcPr>
          <w:p w14:paraId="2E3158CF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8" w:type="dxa"/>
            <w:tcBorders>
              <w:top w:val="nil"/>
              <w:bottom w:val="single" w:sz="8" w:space="0" w:color="000000"/>
            </w:tcBorders>
            <w:shd w:val="clear" w:color="auto" w:fill="FFFFFF"/>
            <w:vAlign w:val="center"/>
          </w:tcPr>
          <w:p w14:paraId="3628CBA6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  <w:bottom w:val="single" w:sz="8" w:space="0" w:color="000000"/>
            </w:tcBorders>
            <w:shd w:val="clear" w:color="auto" w:fill="FFFFFF"/>
            <w:vAlign w:val="center"/>
          </w:tcPr>
          <w:p w14:paraId="56197FF6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  <w:bottom w:val="single" w:sz="8" w:space="0" w:color="000000"/>
            </w:tcBorders>
            <w:shd w:val="clear" w:color="auto" w:fill="FFFFFF"/>
            <w:vAlign w:val="center"/>
          </w:tcPr>
          <w:p w14:paraId="2B4EE659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  <w:bottom w:val="single" w:sz="8" w:space="0" w:color="000000"/>
            </w:tcBorders>
            <w:shd w:val="clear" w:color="auto" w:fill="FFFFFF"/>
            <w:vAlign w:val="center"/>
          </w:tcPr>
          <w:p w14:paraId="0CE79FFA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8" w:type="dxa"/>
            <w:tcBorders>
              <w:top w:val="nil"/>
              <w:bottom w:val="single" w:sz="8" w:space="0" w:color="000000"/>
            </w:tcBorders>
            <w:shd w:val="clear" w:color="auto" w:fill="FFFFFF"/>
            <w:vAlign w:val="center"/>
          </w:tcPr>
          <w:p w14:paraId="2CF103C7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  <w:bottom w:val="single" w:sz="8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352AA77C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</w:tr>
      <w:tr w:rsidR="000F2334" w:rsidRPr="000F2334" w14:paraId="06BE3132" w14:textId="77777777" w:rsidTr="000F2334">
        <w:tc>
          <w:tcPr>
            <w:tcW w:w="567" w:type="dxa"/>
            <w:vMerge w:val="restart"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73573AE9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X2_P6</w:t>
            </w:r>
          </w:p>
        </w:tc>
        <w:tc>
          <w:tcPr>
            <w:tcW w:w="1276" w:type="dxa"/>
            <w:tcBorders>
              <w:left w:val="nil"/>
              <w:bottom w:val="single" w:sz="12" w:space="0" w:color="auto"/>
              <w:right w:val="single" w:sz="16" w:space="0" w:color="000000"/>
            </w:tcBorders>
            <w:shd w:val="clear" w:color="auto" w:fill="FFFFFF"/>
          </w:tcPr>
          <w:p w14:paraId="747C0071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left w:val="single" w:sz="16" w:space="0" w:color="000000"/>
              <w:bottom w:val="single" w:sz="12" w:space="0" w:color="auto"/>
            </w:tcBorders>
            <w:shd w:val="clear" w:color="auto" w:fill="FFFFFF"/>
            <w:vAlign w:val="center"/>
          </w:tcPr>
          <w:p w14:paraId="5429DC5F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179</w:t>
            </w:r>
          </w:p>
        </w:tc>
        <w:tc>
          <w:tcPr>
            <w:tcW w:w="709" w:type="dxa"/>
            <w:tcBorders>
              <w:bottom w:val="single" w:sz="12" w:space="0" w:color="auto"/>
            </w:tcBorders>
            <w:shd w:val="clear" w:color="auto" w:fill="FFFFFF"/>
            <w:vAlign w:val="center"/>
          </w:tcPr>
          <w:p w14:paraId="64F802F3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220</w:t>
            </w:r>
          </w:p>
        </w:tc>
        <w:tc>
          <w:tcPr>
            <w:tcW w:w="709" w:type="dxa"/>
            <w:tcBorders>
              <w:bottom w:val="single" w:sz="12" w:space="0" w:color="auto"/>
            </w:tcBorders>
            <w:shd w:val="clear" w:color="auto" w:fill="FFFFFF"/>
            <w:vAlign w:val="center"/>
          </w:tcPr>
          <w:p w14:paraId="19960756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355</w:t>
            </w:r>
            <w:r w:rsidRPr="000F2334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bottom w:val="single" w:sz="12" w:space="0" w:color="auto"/>
            </w:tcBorders>
            <w:shd w:val="clear" w:color="auto" w:fill="FFFFFF"/>
            <w:vAlign w:val="center"/>
          </w:tcPr>
          <w:p w14:paraId="2BA426AA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284</w:t>
            </w:r>
            <w:r w:rsidRPr="000F2334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bottom w:val="single" w:sz="12" w:space="0" w:color="auto"/>
            </w:tcBorders>
            <w:shd w:val="clear" w:color="auto" w:fill="FFFFFF"/>
            <w:vAlign w:val="center"/>
          </w:tcPr>
          <w:p w14:paraId="536C18FB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329</w:t>
            </w:r>
            <w:r w:rsidRPr="000F2334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single" w:sz="12" w:space="0" w:color="auto"/>
            </w:tcBorders>
            <w:shd w:val="clear" w:color="auto" w:fill="FFFFFF"/>
            <w:vAlign w:val="center"/>
          </w:tcPr>
          <w:p w14:paraId="75072B20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bottom w:val="single" w:sz="12" w:space="0" w:color="auto"/>
            </w:tcBorders>
            <w:shd w:val="clear" w:color="auto" w:fill="FFFFFF"/>
            <w:vAlign w:val="center"/>
          </w:tcPr>
          <w:p w14:paraId="2F0E5194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287</w:t>
            </w:r>
            <w:r w:rsidRPr="000F2334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tcBorders>
              <w:bottom w:val="single" w:sz="12" w:space="0" w:color="auto"/>
            </w:tcBorders>
            <w:shd w:val="clear" w:color="auto" w:fill="FFFFFF"/>
            <w:vAlign w:val="center"/>
          </w:tcPr>
          <w:p w14:paraId="535C646B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210</w:t>
            </w:r>
          </w:p>
        </w:tc>
        <w:tc>
          <w:tcPr>
            <w:tcW w:w="709" w:type="dxa"/>
            <w:tcBorders>
              <w:bottom w:val="single" w:sz="12" w:space="0" w:color="auto"/>
              <w:right w:val="single" w:sz="18" w:space="0" w:color="000000"/>
            </w:tcBorders>
            <w:shd w:val="clear" w:color="auto" w:fill="FFFFFF"/>
            <w:vAlign w:val="center"/>
          </w:tcPr>
          <w:p w14:paraId="1A854BEB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689</w:t>
            </w:r>
            <w:r w:rsidRPr="000F2334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0F2334" w:rsidRPr="000F2334" w14:paraId="20021471" w14:textId="77777777" w:rsidTr="000F2334">
        <w:tc>
          <w:tcPr>
            <w:tcW w:w="567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4971EED4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single" w:sz="12" w:space="0" w:color="auto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2E4268A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12" w:space="0" w:color="auto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5A748B5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165</w:t>
            </w:r>
          </w:p>
        </w:tc>
        <w:tc>
          <w:tcPr>
            <w:tcW w:w="709" w:type="dxa"/>
            <w:tcBorders>
              <w:top w:val="single" w:sz="12" w:space="0" w:color="auto"/>
              <w:bottom w:val="nil"/>
            </w:tcBorders>
            <w:shd w:val="clear" w:color="auto" w:fill="FFFFFF"/>
            <w:vAlign w:val="center"/>
          </w:tcPr>
          <w:p w14:paraId="2D9D3A05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85</w:t>
            </w:r>
          </w:p>
        </w:tc>
        <w:tc>
          <w:tcPr>
            <w:tcW w:w="709" w:type="dxa"/>
            <w:tcBorders>
              <w:top w:val="single" w:sz="12" w:space="0" w:color="auto"/>
              <w:bottom w:val="nil"/>
            </w:tcBorders>
            <w:shd w:val="clear" w:color="auto" w:fill="FFFFFF"/>
            <w:vAlign w:val="center"/>
          </w:tcPr>
          <w:p w14:paraId="03C7ABCF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708" w:type="dxa"/>
            <w:tcBorders>
              <w:top w:val="single" w:sz="12" w:space="0" w:color="auto"/>
              <w:bottom w:val="nil"/>
            </w:tcBorders>
            <w:shd w:val="clear" w:color="auto" w:fill="FFFFFF"/>
            <w:vAlign w:val="center"/>
          </w:tcPr>
          <w:p w14:paraId="1E16DD72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25</w:t>
            </w:r>
          </w:p>
        </w:tc>
        <w:tc>
          <w:tcPr>
            <w:tcW w:w="709" w:type="dxa"/>
            <w:tcBorders>
              <w:top w:val="single" w:sz="12" w:space="0" w:color="auto"/>
              <w:bottom w:val="nil"/>
            </w:tcBorders>
            <w:shd w:val="clear" w:color="auto" w:fill="FFFFFF"/>
            <w:vAlign w:val="center"/>
          </w:tcPr>
          <w:p w14:paraId="6E3A2F8F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09</w:t>
            </w:r>
          </w:p>
        </w:tc>
        <w:tc>
          <w:tcPr>
            <w:tcW w:w="709" w:type="dxa"/>
            <w:tcBorders>
              <w:top w:val="single" w:sz="12" w:space="0" w:color="auto"/>
              <w:bottom w:val="nil"/>
            </w:tcBorders>
            <w:shd w:val="clear" w:color="auto" w:fill="FFFFFF"/>
            <w:vAlign w:val="center"/>
          </w:tcPr>
          <w:p w14:paraId="493F7649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12" w:space="0" w:color="auto"/>
              <w:bottom w:val="nil"/>
            </w:tcBorders>
            <w:shd w:val="clear" w:color="auto" w:fill="FFFFFF"/>
            <w:vAlign w:val="center"/>
          </w:tcPr>
          <w:p w14:paraId="22A9B9BE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24</w:t>
            </w:r>
          </w:p>
        </w:tc>
        <w:tc>
          <w:tcPr>
            <w:tcW w:w="708" w:type="dxa"/>
            <w:tcBorders>
              <w:top w:val="single" w:sz="12" w:space="0" w:color="auto"/>
              <w:bottom w:val="nil"/>
            </w:tcBorders>
            <w:shd w:val="clear" w:color="auto" w:fill="FFFFFF"/>
            <w:vAlign w:val="center"/>
          </w:tcPr>
          <w:p w14:paraId="64478517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102</w:t>
            </w:r>
          </w:p>
        </w:tc>
        <w:tc>
          <w:tcPr>
            <w:tcW w:w="709" w:type="dxa"/>
            <w:tcBorders>
              <w:top w:val="single" w:sz="12" w:space="0" w:color="auto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6C99FBE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0F2334" w:rsidRPr="000F2334" w14:paraId="2656423C" w14:textId="77777777" w:rsidTr="000F2334">
        <w:tc>
          <w:tcPr>
            <w:tcW w:w="567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0AD6F36B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73450478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39C95D11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7D04172F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20FA6741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4157E1C9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637DA632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665DC59F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36734F76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00BC2E86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4E517730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</w:tr>
      <w:tr w:rsidR="000F2334" w:rsidRPr="000F2334" w14:paraId="303A5B5E" w14:textId="77777777" w:rsidTr="000F2334">
        <w:tc>
          <w:tcPr>
            <w:tcW w:w="567" w:type="dxa"/>
            <w:vMerge w:val="restart"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5637B5E9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X2_P7</w:t>
            </w:r>
          </w:p>
        </w:tc>
        <w:tc>
          <w:tcPr>
            <w:tcW w:w="1276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24A9BBD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345714E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60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4A18C0C3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206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32A7C365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275</w:t>
            </w:r>
            <w:r w:rsidRPr="000F2334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tcBorders>
              <w:bottom w:val="nil"/>
            </w:tcBorders>
            <w:shd w:val="clear" w:color="auto" w:fill="FFFFFF"/>
            <w:vAlign w:val="center"/>
          </w:tcPr>
          <w:p w14:paraId="68FFC943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-.044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37D90BCC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87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1CA65FA3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287</w:t>
            </w:r>
            <w:r w:rsidRPr="000F2334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35AFB17A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8" w:type="dxa"/>
            <w:tcBorders>
              <w:bottom w:val="nil"/>
            </w:tcBorders>
            <w:shd w:val="clear" w:color="auto" w:fill="FFFFFF"/>
            <w:vAlign w:val="center"/>
          </w:tcPr>
          <w:p w14:paraId="3038772E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591</w:t>
            </w:r>
            <w:r w:rsidRPr="000F2334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140DBBC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626</w:t>
            </w:r>
            <w:r w:rsidRPr="000F2334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0F2334" w:rsidRPr="000F2334" w14:paraId="018EAF3F" w14:textId="77777777" w:rsidTr="000F2334">
        <w:tc>
          <w:tcPr>
            <w:tcW w:w="567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49CFF519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9FA9E27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E922D10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644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8D7920F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109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10B1BB9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31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2334C9D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734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50F1D04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499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FD91792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24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669EBD9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88992F5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0D7CADF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0F2334" w:rsidRPr="000F2334" w14:paraId="002F16AF" w14:textId="77777777" w:rsidTr="000F2334">
        <w:tc>
          <w:tcPr>
            <w:tcW w:w="567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59E5BC62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5D78D3CB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7F61F007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6B424236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67F3139E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734473EE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24206201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095C939D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3F9799F2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35F99D53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44154CC6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</w:tr>
      <w:tr w:rsidR="000F2334" w:rsidRPr="000F2334" w14:paraId="00832B59" w14:textId="77777777" w:rsidTr="000F2334">
        <w:tc>
          <w:tcPr>
            <w:tcW w:w="567" w:type="dxa"/>
            <w:vMerge w:val="restart"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2985E761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X2_P8</w:t>
            </w:r>
          </w:p>
        </w:tc>
        <w:tc>
          <w:tcPr>
            <w:tcW w:w="1276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10A49BC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2BB7CD3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112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7DB08816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160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7861A13C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140</w:t>
            </w:r>
          </w:p>
        </w:tc>
        <w:tc>
          <w:tcPr>
            <w:tcW w:w="708" w:type="dxa"/>
            <w:tcBorders>
              <w:bottom w:val="nil"/>
            </w:tcBorders>
            <w:shd w:val="clear" w:color="auto" w:fill="FFFFFF"/>
            <w:vAlign w:val="center"/>
          </w:tcPr>
          <w:p w14:paraId="547374B4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-.095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6C510B9C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46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7C3740ED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210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6EC2BB9B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591</w:t>
            </w:r>
            <w:r w:rsidRPr="000F2334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bottom w:val="nil"/>
            </w:tcBorders>
            <w:shd w:val="clear" w:color="auto" w:fill="FFFFFF"/>
            <w:vAlign w:val="center"/>
          </w:tcPr>
          <w:p w14:paraId="3FA41EB9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63B6AF6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547</w:t>
            </w:r>
            <w:r w:rsidRPr="000F2334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0F2334" w:rsidRPr="000F2334" w14:paraId="59AB0A9C" w14:textId="77777777" w:rsidTr="000F2334">
        <w:tc>
          <w:tcPr>
            <w:tcW w:w="567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4322AFDA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4C112B8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DF7D797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386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8167EEB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215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20FC6A7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277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244C0DF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463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2A7FA70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722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13F62D7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102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7BFCF3D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47E17D4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464CA1F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0F2334" w:rsidRPr="000F2334" w14:paraId="0949E70D" w14:textId="77777777" w:rsidTr="000F2334">
        <w:tc>
          <w:tcPr>
            <w:tcW w:w="567" w:type="dxa"/>
            <w:vMerge/>
            <w:tcBorders>
              <w:left w:val="single" w:sz="16" w:space="0" w:color="000000"/>
              <w:right w:val="nil"/>
            </w:tcBorders>
            <w:shd w:val="clear" w:color="auto" w:fill="FFFFFF"/>
          </w:tcPr>
          <w:p w14:paraId="11C2EC8C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7DF98395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6839EB54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1105EDA1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2B79F37C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007EA628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15B8F24C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73341610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303F61F5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0A9DB2B9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5EDE17F4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</w:tr>
      <w:tr w:rsidR="000F2334" w:rsidRPr="000F2334" w14:paraId="3C9512AF" w14:textId="77777777" w:rsidTr="000F2334">
        <w:tc>
          <w:tcPr>
            <w:tcW w:w="567" w:type="dxa"/>
            <w:vMerge w:val="restart"/>
            <w:tcBorders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7331976A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Total_Skor</w:t>
            </w:r>
          </w:p>
        </w:tc>
        <w:tc>
          <w:tcPr>
            <w:tcW w:w="1276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08AB877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4D389EA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455</w:t>
            </w:r>
            <w:r w:rsidRPr="000F2334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725ECA4B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403</w:t>
            </w:r>
            <w:r w:rsidRPr="000F2334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39839BDA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586</w:t>
            </w:r>
            <w:r w:rsidRPr="000F2334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bottom w:val="nil"/>
            </w:tcBorders>
            <w:shd w:val="clear" w:color="auto" w:fill="FFFFFF"/>
            <w:vAlign w:val="center"/>
          </w:tcPr>
          <w:p w14:paraId="08FED6BC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386</w:t>
            </w:r>
            <w:r w:rsidRPr="000F2334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3380AA49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456</w:t>
            </w:r>
            <w:r w:rsidRPr="000F2334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6A119100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689</w:t>
            </w:r>
            <w:r w:rsidRPr="000F2334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FFFFFF"/>
            <w:vAlign w:val="center"/>
          </w:tcPr>
          <w:p w14:paraId="3EF4AF13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626</w:t>
            </w:r>
            <w:r w:rsidRPr="000F2334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bottom w:val="nil"/>
            </w:tcBorders>
            <w:shd w:val="clear" w:color="auto" w:fill="FFFFFF"/>
            <w:vAlign w:val="center"/>
          </w:tcPr>
          <w:p w14:paraId="4BED5254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547</w:t>
            </w:r>
            <w:r w:rsidRPr="000F2334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A7C45F7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</w:tr>
      <w:tr w:rsidR="000F2334" w:rsidRPr="000F2334" w14:paraId="55FB058F" w14:textId="77777777" w:rsidTr="000F2334">
        <w:tc>
          <w:tcPr>
            <w:tcW w:w="567" w:type="dxa"/>
            <w:vMerge/>
            <w:tcBorders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3DFAAA60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46706CE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F7CF630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7FD51C0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C360312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F20BEF4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64A6251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EAAA8CD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41A7F1C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78B4FAD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67C9F60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F2334" w:rsidRPr="000F2334" w14:paraId="22D9652D" w14:textId="77777777" w:rsidTr="000F2334">
        <w:tc>
          <w:tcPr>
            <w:tcW w:w="567" w:type="dxa"/>
            <w:vMerge/>
            <w:tcBorders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1A111711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1CAEB208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74F0A1FD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4E8352E2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1F0F7834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8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2F831D09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53FDBA4F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47E152F3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2A37FD7C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8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41044348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5B95F4B3" w14:textId="77777777" w:rsidR="000F2334" w:rsidRPr="000F2334" w:rsidRDefault="000F2334" w:rsidP="000F233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</w:tr>
    </w:tbl>
    <w:p w14:paraId="5E7273E1" w14:textId="77777777" w:rsidR="000F2334" w:rsidRDefault="000F2334" w:rsidP="00143F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1DA132A4" w14:textId="77777777" w:rsidR="00195D9C" w:rsidRDefault="00195D9C" w:rsidP="00143F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4C207CD1" w14:textId="77777777" w:rsidR="00195D9C" w:rsidRDefault="00195D9C" w:rsidP="00143F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15614375" w14:textId="77777777" w:rsidR="00195D9C" w:rsidRDefault="00195D9C" w:rsidP="00143F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4F6597B3" w14:textId="77777777" w:rsidR="00195D9C" w:rsidRPr="00143FE9" w:rsidRDefault="00195D9C" w:rsidP="00143F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46688AB6" w14:textId="41A213A2" w:rsidR="003B2CA2" w:rsidRPr="003B2CA2" w:rsidRDefault="00A33CD3" w:rsidP="008310A6">
      <w:pPr>
        <w:pStyle w:val="ListParagraph"/>
        <w:numPr>
          <w:ilvl w:val="0"/>
          <w:numId w:val="102"/>
        </w:numPr>
        <w:spacing w:line="360" w:lineRule="auto"/>
        <w:ind w:left="284" w:hanging="284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Uji Validitas Variabel Budaya Organsiasi (X3)</w:t>
      </w:r>
    </w:p>
    <w:p w14:paraId="485935E1" w14:textId="663A6C56" w:rsidR="00143FE9" w:rsidRDefault="00195D9C" w:rsidP="00195D9C">
      <w:pPr>
        <w:autoSpaceDE w:val="0"/>
        <w:autoSpaceDN w:val="0"/>
        <w:adjustRightInd w:val="0"/>
        <w:spacing w:after="0" w:line="240" w:lineRule="auto"/>
        <w:ind w:left="284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767808" behindDoc="1" locked="0" layoutInCell="1" allowOverlap="1" wp14:anchorId="380C9C2C" wp14:editId="44313154">
            <wp:simplePos x="0" y="0"/>
            <wp:positionH relativeFrom="column">
              <wp:posOffset>188278</wp:posOffset>
            </wp:positionH>
            <wp:positionV relativeFrom="paragraph">
              <wp:posOffset>3591560</wp:posOffset>
            </wp:positionV>
            <wp:extent cx="5024437" cy="1868969"/>
            <wp:effectExtent l="0" t="0" r="5080" b="0"/>
            <wp:wrapNone/>
            <wp:docPr id="80" name="Picture 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566"/>
                    <a:stretch/>
                  </pic:blipFill>
                  <pic:spPr bwMode="auto">
                    <a:xfrm>
                      <a:off x="0" y="0"/>
                      <a:ext cx="5024437" cy="186896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w:drawing>
          <wp:inline distT="0" distB="0" distL="0" distR="0" wp14:anchorId="338080BB" wp14:editId="5C09B6E0">
            <wp:extent cx="5039995" cy="3590996"/>
            <wp:effectExtent l="0" t="0" r="8255" b="9525"/>
            <wp:docPr id="79" name="Picture 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35909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A6416F" w14:textId="36DAD94A" w:rsidR="00195D9C" w:rsidRPr="00143FE9" w:rsidRDefault="00195D9C" w:rsidP="00195D9C">
      <w:pPr>
        <w:autoSpaceDE w:val="0"/>
        <w:autoSpaceDN w:val="0"/>
        <w:adjustRightInd w:val="0"/>
        <w:spacing w:after="0" w:line="240" w:lineRule="auto"/>
        <w:ind w:left="284"/>
        <w:rPr>
          <w:rFonts w:ascii="Times New Roman" w:hAnsi="Times New Roman" w:cs="Times New Roman"/>
          <w:sz w:val="24"/>
          <w:szCs w:val="24"/>
        </w:rPr>
      </w:pPr>
    </w:p>
    <w:p w14:paraId="6DCBD543" w14:textId="047EDAD3" w:rsidR="00143FE9" w:rsidRDefault="00143FE9" w:rsidP="00143F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0730369C" w14:textId="37593242" w:rsidR="00AB0C2B" w:rsidRDefault="00AB0C2B" w:rsidP="00143F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5FABC4F4" w14:textId="6BAAC227" w:rsidR="00AB0C2B" w:rsidRDefault="00AB0C2B" w:rsidP="00143F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5BAFAD04" w14:textId="09A04CA0" w:rsidR="00AB0C2B" w:rsidRDefault="00AB0C2B" w:rsidP="00143F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7D8D4D43" w14:textId="05A3C74A" w:rsidR="00AB0C2B" w:rsidRDefault="00AB0C2B" w:rsidP="00143F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30DA093D" w14:textId="0605A3E7" w:rsidR="00AB0C2B" w:rsidRDefault="00AB0C2B" w:rsidP="00143F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37A1336A" w14:textId="216D967B" w:rsidR="00AB0C2B" w:rsidRDefault="00195D9C" w:rsidP="00143F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768832" behindDoc="1" locked="0" layoutInCell="1" allowOverlap="1" wp14:anchorId="7F788E80" wp14:editId="79A7F4DF">
            <wp:simplePos x="0" y="0"/>
            <wp:positionH relativeFrom="column">
              <wp:posOffset>173990</wp:posOffset>
            </wp:positionH>
            <wp:positionV relativeFrom="paragraph">
              <wp:posOffset>142016</wp:posOffset>
            </wp:positionV>
            <wp:extent cx="5038926" cy="2542089"/>
            <wp:effectExtent l="0" t="0" r="0" b="0"/>
            <wp:wrapNone/>
            <wp:docPr id="81" name="Picture 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478"/>
                    <a:stretch/>
                  </pic:blipFill>
                  <pic:spPr bwMode="auto">
                    <a:xfrm>
                      <a:off x="0" y="0"/>
                      <a:ext cx="5038926" cy="254208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V relativeFrom="margin">
              <wp14:pctHeight>0</wp14:pctHeight>
            </wp14:sizeRelV>
          </wp:anchor>
        </w:drawing>
      </w:r>
    </w:p>
    <w:p w14:paraId="3E3E4392" w14:textId="40D90B48" w:rsidR="00AB0C2B" w:rsidRDefault="00AB0C2B" w:rsidP="00143F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75B31E9D" w14:textId="1C4F01C2" w:rsidR="00AB0C2B" w:rsidRDefault="00AB0C2B" w:rsidP="00143F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73AA606C" w14:textId="77777777" w:rsidR="00AB0C2B" w:rsidRDefault="00AB0C2B" w:rsidP="00143F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6A4204F2" w14:textId="77777777" w:rsidR="00AB0C2B" w:rsidRDefault="00AB0C2B" w:rsidP="00143F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01C49F8B" w14:textId="77777777" w:rsidR="00AB0C2B" w:rsidRDefault="00AB0C2B" w:rsidP="00143F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6F2952FD" w14:textId="77777777" w:rsidR="00AB0C2B" w:rsidRDefault="00AB0C2B" w:rsidP="00143F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077990B6" w14:textId="77777777" w:rsidR="00195D9C" w:rsidRDefault="00195D9C" w:rsidP="00143F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5DB1520F" w14:textId="77777777" w:rsidR="00195D9C" w:rsidRDefault="00195D9C" w:rsidP="00143F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1F61964C" w14:textId="77777777" w:rsidR="00AB0C2B" w:rsidRPr="00195D9C" w:rsidRDefault="00AB0C2B" w:rsidP="00143FE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"/>
          <w:szCs w:val="24"/>
        </w:rPr>
      </w:pPr>
    </w:p>
    <w:p w14:paraId="0AC44883" w14:textId="0C65D8B4" w:rsidR="003B2CA2" w:rsidRDefault="001438DA" w:rsidP="00143FE9">
      <w:pPr>
        <w:pStyle w:val="ListParagraph"/>
        <w:spacing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Lampiran 5</w:t>
      </w:r>
    </w:p>
    <w:p w14:paraId="79A4E60F" w14:textId="0ADB24ED" w:rsidR="00143FE9" w:rsidRDefault="00143FE9" w:rsidP="00143FE9">
      <w:pPr>
        <w:pStyle w:val="ListParagraph"/>
        <w:spacing w:line="36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HASIL UJI REABILITAS</w:t>
      </w:r>
    </w:p>
    <w:p w14:paraId="22CC18AB" w14:textId="4F357AD7" w:rsidR="00143FE9" w:rsidRDefault="00143FE9" w:rsidP="008310A6">
      <w:pPr>
        <w:pStyle w:val="ListParagraph"/>
        <w:numPr>
          <w:ilvl w:val="0"/>
          <w:numId w:val="103"/>
        </w:numPr>
        <w:spacing w:after="0" w:line="360" w:lineRule="auto"/>
        <w:ind w:left="284" w:hanging="284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ji Reabilitas Variabel Kinerja Pegawai (Y)</w:t>
      </w:r>
    </w:p>
    <w:tbl>
      <w:tblPr>
        <w:tblW w:w="3019" w:type="dxa"/>
        <w:tblInd w:w="284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695"/>
        <w:gridCol w:w="1324"/>
      </w:tblGrid>
      <w:tr w:rsidR="00143FE9" w:rsidRPr="005D76FE" w14:paraId="5DB5AF3B" w14:textId="77777777" w:rsidTr="00143FE9">
        <w:tc>
          <w:tcPr>
            <w:tcW w:w="30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FFB7B4B" w14:textId="77777777" w:rsidR="00143FE9" w:rsidRPr="005D76FE" w:rsidRDefault="00143FE9" w:rsidP="00AB0C2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5D76F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Reliability Statistics</w:t>
            </w:r>
          </w:p>
        </w:tc>
      </w:tr>
      <w:tr w:rsidR="00143FE9" w:rsidRPr="005D76FE" w14:paraId="0BB1BC31" w14:textId="77777777" w:rsidTr="00143FE9">
        <w:tc>
          <w:tcPr>
            <w:tcW w:w="169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E10531C" w14:textId="5C8F5390" w:rsidR="00143FE9" w:rsidRPr="005D76FE" w:rsidRDefault="00143FE9" w:rsidP="00AB0C2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5D76FE">
              <w:rPr>
                <w:rFonts w:ascii="Arial" w:hAnsi="Arial" w:cs="Arial"/>
                <w:color w:val="000000"/>
                <w:sz w:val="18"/>
                <w:szCs w:val="18"/>
              </w:rPr>
              <w:t>Cronbach</w:t>
            </w:r>
            <w:r w:rsidR="00AB0C2B">
              <w:rPr>
                <w:rFonts w:ascii="Arial" w:hAnsi="Arial" w:cs="Arial"/>
                <w:color w:val="000000"/>
                <w:sz w:val="18"/>
                <w:szCs w:val="18"/>
              </w:rPr>
              <w:t>’</w:t>
            </w:r>
            <w:r w:rsidRPr="005D76FE">
              <w:rPr>
                <w:rFonts w:ascii="Arial" w:hAnsi="Arial" w:cs="Arial"/>
                <w:color w:val="000000"/>
                <w:sz w:val="18"/>
                <w:szCs w:val="18"/>
              </w:rPr>
              <w:t>s Alpha</w:t>
            </w:r>
          </w:p>
        </w:tc>
        <w:tc>
          <w:tcPr>
            <w:tcW w:w="132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7351297E" w14:textId="77777777" w:rsidR="00143FE9" w:rsidRPr="005D76FE" w:rsidRDefault="00143FE9" w:rsidP="00AB0C2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5D76FE">
              <w:rPr>
                <w:rFonts w:ascii="Arial" w:hAnsi="Arial" w:cs="Arial"/>
                <w:color w:val="000000"/>
                <w:sz w:val="18"/>
                <w:szCs w:val="18"/>
              </w:rPr>
              <w:t>N of Items</w:t>
            </w:r>
          </w:p>
        </w:tc>
      </w:tr>
      <w:tr w:rsidR="00143FE9" w:rsidRPr="005D76FE" w14:paraId="3F80BB2D" w14:textId="77777777" w:rsidTr="00143FE9">
        <w:tc>
          <w:tcPr>
            <w:tcW w:w="169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3C8D4931" w14:textId="77777777" w:rsidR="00143FE9" w:rsidRPr="005D76FE" w:rsidRDefault="00143FE9" w:rsidP="00AB0C2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5D76FE">
              <w:rPr>
                <w:rFonts w:ascii="Arial" w:hAnsi="Arial" w:cs="Arial"/>
                <w:color w:val="000000"/>
                <w:sz w:val="18"/>
                <w:szCs w:val="18"/>
              </w:rPr>
              <w:t>.897</w:t>
            </w:r>
          </w:p>
        </w:tc>
        <w:tc>
          <w:tcPr>
            <w:tcW w:w="132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133DA8C8" w14:textId="77777777" w:rsidR="00143FE9" w:rsidRPr="005D76FE" w:rsidRDefault="00143FE9" w:rsidP="00AB0C2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5D76FE">
              <w:rPr>
                <w:rFonts w:ascii="Arial" w:hAnsi="Arial" w:cs="Arial"/>
                <w:color w:val="000000"/>
                <w:sz w:val="18"/>
                <w:szCs w:val="18"/>
              </w:rPr>
              <w:t>9</w:t>
            </w:r>
          </w:p>
        </w:tc>
      </w:tr>
    </w:tbl>
    <w:p w14:paraId="5C30B794" w14:textId="11EB3970" w:rsidR="00143FE9" w:rsidRDefault="00143FE9" w:rsidP="008310A6">
      <w:pPr>
        <w:pStyle w:val="ListParagraph"/>
        <w:numPr>
          <w:ilvl w:val="0"/>
          <w:numId w:val="103"/>
        </w:numPr>
        <w:spacing w:before="240" w:after="0" w:line="360" w:lineRule="auto"/>
        <w:ind w:left="284" w:hanging="284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ji Reabilitas Variabel Motivasi Intrinsik (X1)</w:t>
      </w:r>
    </w:p>
    <w:tbl>
      <w:tblPr>
        <w:tblW w:w="3019" w:type="dxa"/>
        <w:tblInd w:w="284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695"/>
        <w:gridCol w:w="1324"/>
      </w:tblGrid>
      <w:tr w:rsidR="00143FE9" w:rsidRPr="000F2334" w14:paraId="482EE407" w14:textId="77777777" w:rsidTr="00143FE9">
        <w:tc>
          <w:tcPr>
            <w:tcW w:w="30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9EA2F8D" w14:textId="77777777" w:rsidR="00143FE9" w:rsidRPr="000F2334" w:rsidRDefault="00143FE9" w:rsidP="00AB0C2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Reliability Statistics</w:t>
            </w:r>
          </w:p>
        </w:tc>
      </w:tr>
      <w:tr w:rsidR="00143FE9" w:rsidRPr="000F2334" w14:paraId="1F09402A" w14:textId="77777777" w:rsidTr="00143FE9">
        <w:tc>
          <w:tcPr>
            <w:tcW w:w="169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9EEB609" w14:textId="00D6BB62" w:rsidR="00143FE9" w:rsidRPr="000F2334" w:rsidRDefault="00143FE9" w:rsidP="00AB0C2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Cronbach</w:t>
            </w:r>
            <w:r w:rsidR="00AB0C2B">
              <w:rPr>
                <w:rFonts w:ascii="Arial" w:hAnsi="Arial" w:cs="Arial"/>
                <w:color w:val="000000"/>
                <w:sz w:val="18"/>
                <w:szCs w:val="18"/>
              </w:rPr>
              <w:t>’</w:t>
            </w: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s Alpha</w:t>
            </w:r>
          </w:p>
        </w:tc>
        <w:tc>
          <w:tcPr>
            <w:tcW w:w="132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65CA5AC6" w14:textId="77777777" w:rsidR="00143FE9" w:rsidRPr="000F2334" w:rsidRDefault="00143FE9" w:rsidP="00AB0C2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N of Items</w:t>
            </w:r>
          </w:p>
        </w:tc>
      </w:tr>
      <w:tr w:rsidR="00143FE9" w:rsidRPr="000F2334" w14:paraId="49AF5128" w14:textId="77777777" w:rsidTr="00143FE9">
        <w:tc>
          <w:tcPr>
            <w:tcW w:w="169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40EF43C1" w14:textId="77777777" w:rsidR="00143FE9" w:rsidRPr="000F2334" w:rsidRDefault="00143FE9" w:rsidP="00AB0C2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848</w:t>
            </w:r>
          </w:p>
        </w:tc>
        <w:tc>
          <w:tcPr>
            <w:tcW w:w="132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36071B4E" w14:textId="77777777" w:rsidR="00143FE9" w:rsidRPr="000F2334" w:rsidRDefault="00143FE9" w:rsidP="00AB0C2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</w:tr>
    </w:tbl>
    <w:p w14:paraId="0CF19E18" w14:textId="03583835" w:rsidR="00143FE9" w:rsidRDefault="00143FE9" w:rsidP="008310A6">
      <w:pPr>
        <w:pStyle w:val="ListParagraph"/>
        <w:numPr>
          <w:ilvl w:val="0"/>
          <w:numId w:val="103"/>
        </w:numPr>
        <w:spacing w:before="240" w:after="0" w:line="360" w:lineRule="auto"/>
        <w:ind w:left="284" w:hanging="284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ji Reabilitas Variabel Motivasi Ekstrinsik (X2)</w:t>
      </w:r>
    </w:p>
    <w:tbl>
      <w:tblPr>
        <w:tblW w:w="3019" w:type="dxa"/>
        <w:tblInd w:w="284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695"/>
        <w:gridCol w:w="1324"/>
      </w:tblGrid>
      <w:tr w:rsidR="00143FE9" w:rsidRPr="000F2334" w14:paraId="65A676DB" w14:textId="77777777" w:rsidTr="00143FE9">
        <w:tc>
          <w:tcPr>
            <w:tcW w:w="30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9A47842" w14:textId="77777777" w:rsidR="00143FE9" w:rsidRPr="000F2334" w:rsidRDefault="00143FE9" w:rsidP="00AB0C2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Reliability Statistics</w:t>
            </w:r>
          </w:p>
        </w:tc>
      </w:tr>
      <w:tr w:rsidR="00143FE9" w:rsidRPr="000F2334" w14:paraId="7B315A19" w14:textId="77777777" w:rsidTr="00143FE9">
        <w:tc>
          <w:tcPr>
            <w:tcW w:w="169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3E2AAB91" w14:textId="37DBA347" w:rsidR="00143FE9" w:rsidRPr="000F2334" w:rsidRDefault="00143FE9" w:rsidP="00AB0C2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Cronbach</w:t>
            </w:r>
            <w:r w:rsidR="00AB0C2B">
              <w:rPr>
                <w:rFonts w:ascii="Arial" w:hAnsi="Arial" w:cs="Arial"/>
                <w:color w:val="000000"/>
                <w:sz w:val="18"/>
                <w:szCs w:val="18"/>
              </w:rPr>
              <w:t>’</w:t>
            </w: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s Alpha</w:t>
            </w:r>
          </w:p>
        </w:tc>
        <w:tc>
          <w:tcPr>
            <w:tcW w:w="132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0604A4C2" w14:textId="77777777" w:rsidR="00143FE9" w:rsidRPr="000F2334" w:rsidRDefault="00143FE9" w:rsidP="00AB0C2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N of Items</w:t>
            </w:r>
          </w:p>
        </w:tc>
      </w:tr>
      <w:tr w:rsidR="00143FE9" w:rsidRPr="000F2334" w14:paraId="671F3DC5" w14:textId="77777777" w:rsidTr="00143FE9">
        <w:tc>
          <w:tcPr>
            <w:tcW w:w="169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2F5A770E" w14:textId="77777777" w:rsidR="00143FE9" w:rsidRPr="000F2334" w:rsidRDefault="00143FE9" w:rsidP="00AB0C2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.618</w:t>
            </w:r>
          </w:p>
        </w:tc>
        <w:tc>
          <w:tcPr>
            <w:tcW w:w="132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3C96253C" w14:textId="77777777" w:rsidR="00143FE9" w:rsidRPr="000F2334" w:rsidRDefault="00143FE9" w:rsidP="00AB0C2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0F2334">
              <w:rPr>
                <w:rFonts w:ascii="Arial" w:hAnsi="Arial" w:cs="Arial"/>
                <w:color w:val="000000"/>
                <w:sz w:val="18"/>
                <w:szCs w:val="18"/>
              </w:rPr>
              <w:t>8</w:t>
            </w:r>
          </w:p>
        </w:tc>
      </w:tr>
    </w:tbl>
    <w:p w14:paraId="4B23FCFF" w14:textId="03583835" w:rsidR="00143FE9" w:rsidRDefault="00143FE9" w:rsidP="008310A6">
      <w:pPr>
        <w:pStyle w:val="ListParagraph"/>
        <w:numPr>
          <w:ilvl w:val="0"/>
          <w:numId w:val="103"/>
        </w:numPr>
        <w:spacing w:before="240" w:after="0" w:line="360" w:lineRule="auto"/>
        <w:ind w:left="284" w:hanging="284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ji Reabilitas Variabel Budaya Organisasi (X3)</w:t>
      </w:r>
    </w:p>
    <w:tbl>
      <w:tblPr>
        <w:tblW w:w="3019" w:type="dxa"/>
        <w:tblInd w:w="284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695"/>
        <w:gridCol w:w="1324"/>
      </w:tblGrid>
      <w:tr w:rsidR="00143FE9" w:rsidRPr="00143FE9" w14:paraId="20D2226F" w14:textId="77777777" w:rsidTr="00143FE9">
        <w:tc>
          <w:tcPr>
            <w:tcW w:w="30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14EA30D" w14:textId="77777777" w:rsidR="00143FE9" w:rsidRPr="00143FE9" w:rsidRDefault="00143FE9" w:rsidP="00AB0C2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43FE9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Reliability Statistics</w:t>
            </w:r>
          </w:p>
        </w:tc>
      </w:tr>
      <w:tr w:rsidR="00143FE9" w:rsidRPr="00143FE9" w14:paraId="0B90E0F5" w14:textId="77777777" w:rsidTr="00143FE9">
        <w:tc>
          <w:tcPr>
            <w:tcW w:w="169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387FC7B4" w14:textId="0D730EA2" w:rsidR="00143FE9" w:rsidRPr="00143FE9" w:rsidRDefault="00143FE9" w:rsidP="00AB0C2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43FE9">
              <w:rPr>
                <w:rFonts w:ascii="Arial" w:hAnsi="Arial" w:cs="Arial"/>
                <w:color w:val="000000"/>
                <w:sz w:val="18"/>
                <w:szCs w:val="18"/>
              </w:rPr>
              <w:t>Cronbach</w:t>
            </w:r>
            <w:r w:rsidR="00AB0C2B">
              <w:rPr>
                <w:rFonts w:ascii="Arial" w:hAnsi="Arial" w:cs="Arial"/>
                <w:color w:val="000000"/>
                <w:sz w:val="18"/>
                <w:szCs w:val="18"/>
              </w:rPr>
              <w:t>’</w:t>
            </w:r>
            <w:r w:rsidRPr="00143FE9">
              <w:rPr>
                <w:rFonts w:ascii="Arial" w:hAnsi="Arial" w:cs="Arial"/>
                <w:color w:val="000000"/>
                <w:sz w:val="18"/>
                <w:szCs w:val="18"/>
              </w:rPr>
              <w:t>s Alpha</w:t>
            </w:r>
          </w:p>
        </w:tc>
        <w:tc>
          <w:tcPr>
            <w:tcW w:w="132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191D13E4" w14:textId="77777777" w:rsidR="00143FE9" w:rsidRPr="00143FE9" w:rsidRDefault="00143FE9" w:rsidP="00AB0C2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43FE9">
              <w:rPr>
                <w:rFonts w:ascii="Arial" w:hAnsi="Arial" w:cs="Arial"/>
                <w:color w:val="000000"/>
                <w:sz w:val="18"/>
                <w:szCs w:val="18"/>
              </w:rPr>
              <w:t>N of Items</w:t>
            </w:r>
          </w:p>
        </w:tc>
      </w:tr>
      <w:tr w:rsidR="00143FE9" w:rsidRPr="00143FE9" w14:paraId="326FA0F2" w14:textId="77777777" w:rsidTr="00143FE9">
        <w:tc>
          <w:tcPr>
            <w:tcW w:w="169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5012C349" w14:textId="77777777" w:rsidR="00143FE9" w:rsidRPr="00143FE9" w:rsidRDefault="00143FE9" w:rsidP="00AB0C2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43FE9">
              <w:rPr>
                <w:rFonts w:ascii="Arial" w:hAnsi="Arial" w:cs="Arial"/>
                <w:color w:val="000000"/>
                <w:sz w:val="18"/>
                <w:szCs w:val="18"/>
              </w:rPr>
              <w:t>.802</w:t>
            </w:r>
          </w:p>
        </w:tc>
        <w:tc>
          <w:tcPr>
            <w:tcW w:w="132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7ADAAEC4" w14:textId="77777777" w:rsidR="00143FE9" w:rsidRPr="00143FE9" w:rsidRDefault="00143FE9" w:rsidP="00AB0C2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43FE9">
              <w:rPr>
                <w:rFonts w:ascii="Arial" w:hAnsi="Arial" w:cs="Arial"/>
                <w:color w:val="000000"/>
                <w:sz w:val="18"/>
                <w:szCs w:val="18"/>
              </w:rPr>
              <w:t>11</w:t>
            </w:r>
          </w:p>
        </w:tc>
      </w:tr>
    </w:tbl>
    <w:p w14:paraId="357FB40D" w14:textId="77777777" w:rsidR="00AB0C2B" w:rsidRDefault="00AB0C2B" w:rsidP="00AB0C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383EAE47" w14:textId="77777777" w:rsidR="00AB0C2B" w:rsidRDefault="00AB0C2B" w:rsidP="00AB0C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57B0A6F8" w14:textId="77777777" w:rsidR="00AB0C2B" w:rsidRDefault="00AB0C2B" w:rsidP="00AB0C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2F025561" w14:textId="77777777" w:rsidR="00AB0C2B" w:rsidRDefault="00AB0C2B" w:rsidP="00AB0C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0792498D" w14:textId="77777777" w:rsidR="00AB0C2B" w:rsidRDefault="00AB0C2B" w:rsidP="00AB0C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121C5B80" w14:textId="77777777" w:rsidR="00AB0C2B" w:rsidRDefault="00AB0C2B" w:rsidP="00AB0C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64EEF698" w14:textId="77777777" w:rsidR="00AB0C2B" w:rsidRDefault="00AB0C2B" w:rsidP="00AB0C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3E770ECB" w14:textId="77777777" w:rsidR="00AB0C2B" w:rsidRDefault="00AB0C2B" w:rsidP="00AB0C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27BAB98D" w14:textId="77777777" w:rsidR="00AB0C2B" w:rsidRDefault="00AB0C2B" w:rsidP="00AB0C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416D1E4E" w14:textId="3A47A183" w:rsidR="00AB0C2B" w:rsidRDefault="001438DA" w:rsidP="00AB0C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ampiran 6</w:t>
      </w:r>
    </w:p>
    <w:p w14:paraId="5FE7994F" w14:textId="24CCFA39" w:rsidR="00AB0C2B" w:rsidRDefault="00AB0C2B" w:rsidP="00AB0C2B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HASIL TRANSFORMASI DATA ORDINAL MENJADI INTERVAL</w:t>
      </w:r>
    </w:p>
    <w:p w14:paraId="7B1D7B87" w14:textId="75E12A28" w:rsidR="00AB0C2B" w:rsidRDefault="00AB0C2B" w:rsidP="008310A6">
      <w:pPr>
        <w:pStyle w:val="ListParagraph"/>
        <w:numPr>
          <w:ilvl w:val="0"/>
          <w:numId w:val="104"/>
        </w:numPr>
        <w:spacing w:line="360" w:lineRule="auto"/>
        <w:ind w:left="284" w:hanging="284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Data Penelitian Variabel Kinerja Pegawai (Y)</w:t>
      </w:r>
    </w:p>
    <w:tbl>
      <w:tblPr>
        <w:tblW w:w="7928" w:type="dxa"/>
        <w:tblInd w:w="269" w:type="dxa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ook w:val="04A0" w:firstRow="1" w:lastRow="0" w:firstColumn="1" w:lastColumn="0" w:noHBand="0" w:noVBand="1"/>
      </w:tblPr>
      <w:tblGrid>
        <w:gridCol w:w="552"/>
        <w:gridCol w:w="737"/>
        <w:gridCol w:w="737"/>
        <w:gridCol w:w="737"/>
        <w:gridCol w:w="737"/>
        <w:gridCol w:w="737"/>
        <w:gridCol w:w="737"/>
        <w:gridCol w:w="737"/>
        <w:gridCol w:w="737"/>
        <w:gridCol w:w="737"/>
        <w:gridCol w:w="743"/>
      </w:tblGrid>
      <w:tr w:rsidR="004D7850" w:rsidRPr="004D7850" w14:paraId="1724339B" w14:textId="77777777" w:rsidTr="008E64B8">
        <w:trPr>
          <w:trHeight w:val="283"/>
        </w:trPr>
        <w:tc>
          <w:tcPr>
            <w:tcW w:w="552" w:type="dxa"/>
            <w:vMerge w:val="restart"/>
            <w:shd w:val="clear" w:color="auto" w:fill="auto"/>
            <w:vAlign w:val="center"/>
          </w:tcPr>
          <w:p w14:paraId="5F3203B4" w14:textId="25D5E28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No</w:t>
            </w:r>
          </w:p>
        </w:tc>
        <w:tc>
          <w:tcPr>
            <w:tcW w:w="6633" w:type="dxa"/>
            <w:gridSpan w:val="9"/>
            <w:shd w:val="clear" w:color="auto" w:fill="auto"/>
            <w:vAlign w:val="center"/>
          </w:tcPr>
          <w:p w14:paraId="032E9BBC" w14:textId="5D9BEDD6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inerja Pegawai</w:t>
            </w:r>
            <w:r w:rsidR="008E64B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 (Y)</w:t>
            </w:r>
          </w:p>
        </w:tc>
        <w:tc>
          <w:tcPr>
            <w:tcW w:w="743" w:type="dxa"/>
            <w:vMerge w:val="restart"/>
            <w:shd w:val="clear" w:color="auto" w:fill="auto"/>
            <w:vAlign w:val="center"/>
          </w:tcPr>
          <w:p w14:paraId="2E192EC6" w14:textId="196023CC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∑</w:t>
            </w:r>
          </w:p>
        </w:tc>
      </w:tr>
      <w:tr w:rsidR="004D7850" w:rsidRPr="004D7850" w14:paraId="5C907244" w14:textId="77777777" w:rsidTr="008E64B8">
        <w:trPr>
          <w:trHeight w:val="283"/>
        </w:trPr>
        <w:tc>
          <w:tcPr>
            <w:tcW w:w="552" w:type="dxa"/>
            <w:vMerge/>
            <w:shd w:val="clear" w:color="auto" w:fill="auto"/>
            <w:vAlign w:val="center"/>
            <w:hideMark/>
          </w:tcPr>
          <w:p w14:paraId="6AD4A216" w14:textId="531539CC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37" w:type="dxa"/>
            <w:shd w:val="clear" w:color="auto" w:fill="auto"/>
            <w:vAlign w:val="center"/>
            <w:hideMark/>
          </w:tcPr>
          <w:p w14:paraId="7A5B2943" w14:textId="58031F7D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1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14:paraId="164AF889" w14:textId="3325B155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2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14:paraId="552D69B9" w14:textId="47DDBF78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3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14:paraId="4A3DC2C3" w14:textId="2C3255D4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4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14:paraId="3E65838A" w14:textId="5C3D3E5B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5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14:paraId="577410A9" w14:textId="4A92DAE0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6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14:paraId="1AB000D5" w14:textId="7FCAB95A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7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14:paraId="6D1CB242" w14:textId="69EB16D1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8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14:paraId="00EF87BD" w14:textId="2EDC8E2C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9</w:t>
            </w:r>
          </w:p>
        </w:tc>
        <w:tc>
          <w:tcPr>
            <w:tcW w:w="743" w:type="dxa"/>
            <w:vMerge/>
            <w:shd w:val="clear" w:color="auto" w:fill="auto"/>
            <w:vAlign w:val="center"/>
            <w:hideMark/>
          </w:tcPr>
          <w:p w14:paraId="00371795" w14:textId="0D696D42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4D7850" w:rsidRPr="004D7850" w14:paraId="265BEC58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2C7C7674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DD902C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94B6BF2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D7907D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72EB6A5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621B56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638111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FF5A5A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DE0FE3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B864CB0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6A38F6AB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</w:tr>
      <w:tr w:rsidR="004D7850" w:rsidRPr="004D7850" w14:paraId="69E9CADB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2F86A6D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BBC3D4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F87DA8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9D86CE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ED6A24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B1D296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8CB497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9CF02C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5AB238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17FB11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6AB9832A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</w:tr>
      <w:tr w:rsidR="004D7850" w:rsidRPr="004D7850" w14:paraId="3F6E45D8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918234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E0E2DF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106280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43AA9C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990F0B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86F951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BB86474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BF2BE0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A72327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A070A85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2B2B83D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</w:tr>
      <w:tr w:rsidR="004D7850" w:rsidRPr="004D7850" w14:paraId="0222A8E1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047A4EC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32D03E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0FCA0EB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6B640F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8E65B22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842EB4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A4A2C3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A8FE14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CC20E5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BAD56F4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73EDBAC2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4D7850" w:rsidRPr="004D7850" w14:paraId="7BBE23B0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06B571B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9D8593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BE46F3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58C4C0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24E874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9A8B8F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8CC8D1B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A4E398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602898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A63A9F5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3C7BFDA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</w:tr>
      <w:tr w:rsidR="004D7850" w:rsidRPr="004D7850" w14:paraId="03550168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86C101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4B25DFB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9CC4A4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D4AC62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89FEAA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9FAF75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BF0A90A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A91C0F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4A3D55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C3D1545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5E65D2C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</w:tr>
      <w:tr w:rsidR="004D7850" w:rsidRPr="004D7850" w14:paraId="27A13875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6F239AB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3F3579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973349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3B623D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D89701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C9D96F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4B56A8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EC5A7D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FC4F6A4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236BE0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692410B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</w:tr>
      <w:tr w:rsidR="004D7850" w:rsidRPr="004D7850" w14:paraId="3C4F07E5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6EFFB864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351D700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5B212C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B887A0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DBEF8F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2614CE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9D036D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3D40EA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941DF05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F15CD4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327136C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</w:tr>
      <w:tr w:rsidR="004D7850" w:rsidRPr="004D7850" w14:paraId="32257FA2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3EEEBE5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809343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4254B05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5BBD04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131852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3CF5D0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530A040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5806E6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B180CE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4B3EF8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15F9FB2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</w:tr>
      <w:tr w:rsidR="004D7850" w:rsidRPr="004D7850" w14:paraId="1A0BE444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639E299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5AF5BFA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3686DE5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84CCF80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5C104C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8E1A86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4073EC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50048B0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6F14D1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22784A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61191372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</w:tr>
      <w:tr w:rsidR="004D7850" w:rsidRPr="004D7850" w14:paraId="3794E08E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5540D51A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33C1C7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41CC8CA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F4FB2C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F89EAB0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8FD218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1FD003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1FEA16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082378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E98D105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67976F4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</w:tr>
      <w:tr w:rsidR="004D7850" w:rsidRPr="004D7850" w14:paraId="2EE0C0CE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65777D0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4036BE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24F3CE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4E06EC4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10630EB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58F7E7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CF26B12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B029052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C675A2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3FA6522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78069075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</w:tr>
      <w:tr w:rsidR="004D7850" w:rsidRPr="004D7850" w14:paraId="0F18B0EE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7F5172A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2A960D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6F5EE9A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3CF6E94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7D1D51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7E7DAF2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4C753B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DE3C9E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6C694B0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B430CF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665612B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</w:tr>
      <w:tr w:rsidR="004D7850" w:rsidRPr="004D7850" w14:paraId="64E5894E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14841A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C0B571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A18183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966E00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AAD871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E257F9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F9D6B4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52A248A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CC8AB7B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967765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513477D2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</w:tr>
      <w:tr w:rsidR="004D7850" w:rsidRPr="004D7850" w14:paraId="0143D2AF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54D1634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FD9A05B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AE9CAE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619E5E5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A95643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031C27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FFECD3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D146DD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3C75C74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232853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572D55D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</w:tr>
      <w:tr w:rsidR="004D7850" w:rsidRPr="004D7850" w14:paraId="61CABD12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21F63D6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E9F146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7DE934A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0C5544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D3EEBD4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1E9FB2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85510E4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275A8C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6D80194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7C16234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00E1641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</w:tr>
      <w:tr w:rsidR="004D7850" w:rsidRPr="004D7850" w14:paraId="4D19B2E3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39C44424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976EDE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2915BB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D780FB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1FF949B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4F4CFD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ED5E9D5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F7866D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90E5DD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732ADC2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6E40F59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</w:tr>
      <w:tr w:rsidR="004D7850" w:rsidRPr="004D7850" w14:paraId="69F32473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6DF08800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F9E6A8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B6980B4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97B540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B546EA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12701F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08465FB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2493FE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F2636B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80F1A7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66767854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</w:tr>
      <w:tr w:rsidR="004D7850" w:rsidRPr="004D7850" w14:paraId="5A44D790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2FCA4C3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EDB685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23DF96A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E963970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426670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04BACF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236903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248433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9473A4B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C943A9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0D99A46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</w:tr>
      <w:tr w:rsidR="004D7850" w:rsidRPr="004D7850" w14:paraId="1816B93A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1E0E887B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E96900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11F4E7A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9128F8A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819663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17337F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C365BA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C67624B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532D9D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ADC246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5A6CB98A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</w:tr>
      <w:tr w:rsidR="004D7850" w:rsidRPr="004D7850" w14:paraId="64A3941E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3ACCB49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A3912D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A94CA5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922B48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374B23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EE544D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C8EBEA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B35D32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AF1827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E27C5A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36D6AC7A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</w:tr>
      <w:tr w:rsidR="004D7850" w:rsidRPr="004D7850" w14:paraId="72F49C46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72762DE5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ACB92B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EC85F4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7FD119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298E164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E0B85C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B172170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16ACE35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9759F4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06CEA7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1D6CD35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</w:tr>
      <w:tr w:rsidR="004D7850" w:rsidRPr="004D7850" w14:paraId="59E8ED0E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2D1C2A4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C8FDC5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605901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E756D9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9FA0C4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8B5D224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24B7A7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4A5AA0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277B77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5C7200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0325BDA4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4D7850" w:rsidRPr="004D7850" w14:paraId="4E9AAAA5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57DB1FE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C64E93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654CC10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E2541C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65A33F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D8819B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94F67E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65214BB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5F2480A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AC27614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1138E44A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</w:tr>
      <w:tr w:rsidR="004D7850" w:rsidRPr="004D7850" w14:paraId="76E005D9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1E916BE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BE4A52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DA194A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AD09452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ED6FCD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8AE588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388565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065332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5674590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5E49794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6D97E2A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</w:tr>
      <w:tr w:rsidR="004D7850" w:rsidRPr="004D7850" w14:paraId="3F002A24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0B4D518B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03DF0C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34ACD5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7B58F7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B4F011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0EA605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A7DF8C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DBD3C0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FB608E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57F7C4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66CF6FC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</w:tr>
      <w:tr w:rsidR="004D7850" w:rsidRPr="004D7850" w14:paraId="7A58E9C3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045D82CB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27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26F65D0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6A19BA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0DD2D4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01E23C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F4F6B3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4D1530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D6C28E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96A50E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EAE9B3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4B864D8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</w:tr>
      <w:tr w:rsidR="004D7850" w:rsidRPr="004D7850" w14:paraId="1250BB55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00CE71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28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A0AEE05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05A0F4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A09125A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911CE55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B2538D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E037A0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66C850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C374EE2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0D9ED9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137BE01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</w:tr>
      <w:tr w:rsidR="004D7850" w:rsidRPr="004D7850" w14:paraId="48CDB961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3E2F71B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29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D2A380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7B4F18A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3A2F20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D2CE264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DF61854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5102E0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8C372FA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D1EBAE2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EF456A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0EAE1E5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</w:tr>
      <w:tr w:rsidR="004D7850" w:rsidRPr="004D7850" w14:paraId="59711CBE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174DA1A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83FF86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928AA94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824EDF2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BC9324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099E38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ABB35F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B12493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78F2F2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B0FB35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446107B2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</w:tr>
      <w:tr w:rsidR="004D7850" w:rsidRPr="004D7850" w14:paraId="08BEB6F8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63688022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31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B0893C2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319598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E8CB15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67D1965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844250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94CBE7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033443B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9CD480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351F28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29D26D7A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</w:tr>
      <w:tr w:rsidR="004D7850" w:rsidRPr="004D7850" w14:paraId="5159761D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177DECD0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lastRenderedPageBreak/>
              <w:t>32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4F29B30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A38600B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FC97D8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FE0B34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A4A767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5AFC4F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3241CD0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B720C4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14F2E1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25A8A1F2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</w:tr>
      <w:tr w:rsidR="004D7850" w:rsidRPr="004D7850" w14:paraId="253FFF51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70150F0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3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2EE46D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A21D63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F23E9E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FD1084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1385374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8E66F0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B3ED40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4592B5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BE0B32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36458D0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</w:tr>
      <w:tr w:rsidR="004D7850" w:rsidRPr="004D7850" w14:paraId="5373712F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23327BA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3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2BD819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B2251B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EA649C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C691EC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7CE76B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6ACE35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19AFF9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24BFC0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811616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3DD29A3A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</w:tr>
      <w:tr w:rsidR="004D7850" w:rsidRPr="004D7850" w14:paraId="607B063D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0EC9EC9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3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38658D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40BE15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6D186E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F31F94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B35080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C831D8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D10F4C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E8C22C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11E2E7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3DEA4C3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  <w:tr w:rsidR="004D7850" w:rsidRPr="004D7850" w14:paraId="3D025443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6AAB42B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72AC67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F0D6DB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138050A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D262380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B2CE1A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3D9C31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41F550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10EB6E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C8C8ED2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274FD74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</w:tr>
      <w:tr w:rsidR="004D7850" w:rsidRPr="004D7850" w14:paraId="0E53EB21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1D67568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37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06F8CC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27975C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8A937C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ECE96E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67FF72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63A82B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DB4981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43C8C3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1DCFC1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65BFE8D4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</w:tr>
      <w:tr w:rsidR="004D7850" w:rsidRPr="004D7850" w14:paraId="450E2649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47009D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38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937119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0AAB16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F65D88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130676B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8FC4C70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20D32F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F69E6A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CC19CB5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AA5AD1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00EDFCF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</w:tr>
      <w:tr w:rsidR="004D7850" w:rsidRPr="004D7850" w14:paraId="7A103866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ADF8BD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39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D04D42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D4BD195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0B40CE2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65F0614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6790E25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D209C54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719F1C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95DEA3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2EE0D6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3185EE35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</w:tr>
      <w:tr w:rsidR="004D7850" w:rsidRPr="004D7850" w14:paraId="44D14AE6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5B509664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DA6658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392A94A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C75584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CC8277B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59F806A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30E171B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E99544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B43101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6CD3C9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5A9943F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4D7850" w:rsidRPr="004D7850" w14:paraId="5D80E72D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2C33302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41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2CBE0E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280AEE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DC1ABDB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9EABA4A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CF9788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991D67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ADD8400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F1DB5A2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1CE0C8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38C44B1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</w:tr>
      <w:tr w:rsidR="004D7850" w:rsidRPr="004D7850" w14:paraId="41716FD8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353189E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42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8854E7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D2037B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8067DCA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C14701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71D2E0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57B65D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9FE8B6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5378F6B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F85C5E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2A05F414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</w:tr>
      <w:tr w:rsidR="004D7850" w:rsidRPr="004D7850" w14:paraId="05EF4DC3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37DC7D5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4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0C27F6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09F513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AFC666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FF25890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F3C548B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884363B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3215830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14112B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877B1D2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52EDC01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</w:tr>
      <w:tr w:rsidR="004D7850" w:rsidRPr="004D7850" w14:paraId="39FF0996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886DAA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4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87FF875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06BA9F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D65817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A24864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6410A2B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82FF76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333E85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9651FFB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788BA0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435549DA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</w:tr>
      <w:tr w:rsidR="004D7850" w:rsidRPr="004D7850" w14:paraId="0A3BFBE5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081F8DB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4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D8C979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5A0948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C7012D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28F49E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E12D23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316B99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9DB494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C97C83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5E8F47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44F8720B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</w:tr>
      <w:tr w:rsidR="004D7850" w:rsidRPr="004D7850" w14:paraId="23CDC771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3A3B493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46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F75D38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6417DA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97E105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445949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C61A35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8C5306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FDFB94A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4D410B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693201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7542EEB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</w:tr>
      <w:tr w:rsidR="004D7850" w:rsidRPr="004D7850" w14:paraId="633E1F96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2868FA6A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47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E5B8F7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99BDC10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B563A1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6003E6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265F2F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C26E4D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B26EB25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F17C3C2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DBDB0B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3131EC2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</w:tr>
      <w:tr w:rsidR="004D7850" w:rsidRPr="004D7850" w14:paraId="46016A1C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614EA1E5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48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0A5B75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076723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B07C4DA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417AD1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B595480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D0BB554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53810B0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2E4FA1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55C23F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1ADDB1F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</w:tr>
      <w:tr w:rsidR="004D7850" w:rsidRPr="004D7850" w14:paraId="11860582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3F50870B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49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F5986CB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894CC65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F7236C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BAD36E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F20336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161D1F0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0BFA8E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3BF48B0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C54463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4816108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</w:tr>
      <w:tr w:rsidR="004D7850" w:rsidRPr="004D7850" w14:paraId="65028F31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5D8E119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50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E466F2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F231112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F52BA9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3CC8DD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96A554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F56A5B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A2123C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466FE50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E36F530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1D69202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</w:tr>
      <w:tr w:rsidR="004D7850" w:rsidRPr="004D7850" w14:paraId="0FB89AC5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2E3C38A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51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755F6B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7E6D67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DBDB8F2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26CD41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41218DA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550458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3872555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2AFDB9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F87DBB0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4A03D2B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</w:tr>
      <w:tr w:rsidR="004D7850" w:rsidRPr="004D7850" w14:paraId="2C6A5366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38161F94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52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3C64A74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9232E3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5B1BBCB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E7E283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8D9E580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A4654B0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72BC11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49AC74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0DBAC4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666E316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</w:tr>
      <w:tr w:rsidR="004D7850" w:rsidRPr="004D7850" w14:paraId="403BF20A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060E4A1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5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D3E477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948E05A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BD385A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CBC4BC4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EB352BB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079901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298EEF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01426D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022C6E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713603C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</w:tr>
      <w:tr w:rsidR="004D7850" w:rsidRPr="004D7850" w14:paraId="52D78749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56C13024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5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C60ABF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3B3241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A7C40A5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BC9064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A02DA3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A7B271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197311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04203E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F9BE37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3A726D4A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</w:tr>
      <w:tr w:rsidR="004D7850" w:rsidRPr="004D7850" w14:paraId="66539126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316DE41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5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FD5429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3697A92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08FFE5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F1D3E80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FF387B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CAB7CA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9DA23C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09C6975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B867C4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01599FC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</w:tr>
      <w:tr w:rsidR="004D7850" w:rsidRPr="004D7850" w14:paraId="17DE43DE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2EF44250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56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BA0BE64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0B4FF8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ABBF254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74C45E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4226A0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74AC12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9E1900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D5F0442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13315CA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7FD7E0F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</w:tr>
      <w:tr w:rsidR="004D7850" w:rsidRPr="004D7850" w14:paraId="07950256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4DE50E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57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FD34D32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8453A6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2DD4C1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EBCF8A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29CFB6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B64C614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40FC12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B7312B2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8A122B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28BD774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</w:tr>
      <w:tr w:rsidR="004D7850" w:rsidRPr="004D7850" w14:paraId="62DFA48A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7A874B2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58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35BBE1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198296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57A603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2C8FB9C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3697845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037DECA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A6A983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65D5B1A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67CE35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302A53DA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</w:tr>
      <w:tr w:rsidR="004D7850" w:rsidRPr="004D7850" w14:paraId="06B48A79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38B833E0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59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DAAE7E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08E4B7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DF3402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7F0B2C5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806F58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E06EEBA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B011A8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462A4E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75CE3D2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519CC814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</w:tr>
      <w:tr w:rsidR="004D7850" w:rsidRPr="004D7850" w14:paraId="4A04593C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57310A50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60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F658E6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615027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F0CBBD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68FFA4F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C82673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21BD890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F3DF32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6A53E4A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0C5355C2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740DA1C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</w:tr>
      <w:tr w:rsidR="004D7850" w:rsidRPr="004D7850" w14:paraId="20B15545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23E03C1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61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C6D603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3B122555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22EFCA1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F9E82A8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F073C8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73A9C42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2D8214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48828C45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34C123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286408C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  <w:tr w:rsidR="004D7850" w:rsidRPr="004D7850" w14:paraId="62BF06E4" w14:textId="77777777" w:rsidTr="00774219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E20FA87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62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6237EB4D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64AD625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00615D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481C9FB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22E5DFA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57D817B6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8127D6E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862B669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14:paraId="1DFC9EA2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43" w:type="dxa"/>
            <w:shd w:val="clear" w:color="auto" w:fill="FFFF00"/>
            <w:noWrap/>
            <w:vAlign w:val="center"/>
            <w:hideMark/>
          </w:tcPr>
          <w:p w14:paraId="7F5E6113" w14:textId="77777777" w:rsidR="004D7850" w:rsidRPr="004D7850" w:rsidRDefault="004D7850" w:rsidP="004D78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</w:tr>
    </w:tbl>
    <w:p w14:paraId="142837D4" w14:textId="77777777" w:rsidR="008E64B8" w:rsidRDefault="008E64B8" w:rsidP="008E64B8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6C2F902" w14:textId="77777777" w:rsidR="004120DF" w:rsidRDefault="004120DF" w:rsidP="008E64B8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0D78F20" w14:textId="77777777" w:rsidR="004120DF" w:rsidRDefault="004120DF" w:rsidP="008E64B8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89AB0D0" w14:textId="77777777" w:rsidR="004120DF" w:rsidRPr="008E64B8" w:rsidRDefault="004120DF" w:rsidP="008E64B8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7928" w:type="dxa"/>
        <w:tblInd w:w="269" w:type="dxa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ook w:val="04A0" w:firstRow="1" w:lastRow="0" w:firstColumn="1" w:lastColumn="0" w:noHBand="0" w:noVBand="1"/>
      </w:tblPr>
      <w:tblGrid>
        <w:gridCol w:w="552"/>
        <w:gridCol w:w="756"/>
        <w:gridCol w:w="756"/>
        <w:gridCol w:w="756"/>
        <w:gridCol w:w="756"/>
        <w:gridCol w:w="756"/>
        <w:gridCol w:w="756"/>
        <w:gridCol w:w="756"/>
        <w:gridCol w:w="756"/>
        <w:gridCol w:w="756"/>
        <w:gridCol w:w="876"/>
      </w:tblGrid>
      <w:tr w:rsidR="008E64B8" w:rsidRPr="008E64B8" w14:paraId="59010E27" w14:textId="77777777" w:rsidTr="008E64B8">
        <w:trPr>
          <w:trHeight w:val="283"/>
        </w:trPr>
        <w:tc>
          <w:tcPr>
            <w:tcW w:w="552" w:type="dxa"/>
            <w:vMerge w:val="restart"/>
            <w:shd w:val="clear" w:color="auto" w:fill="auto"/>
            <w:vAlign w:val="center"/>
          </w:tcPr>
          <w:p w14:paraId="7619EC98" w14:textId="77777777" w:rsidR="008E64B8" w:rsidRPr="008E64B8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8E64B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lastRenderedPageBreak/>
              <w:t>No</w:t>
            </w:r>
          </w:p>
        </w:tc>
        <w:tc>
          <w:tcPr>
            <w:tcW w:w="6633" w:type="dxa"/>
            <w:gridSpan w:val="9"/>
            <w:shd w:val="clear" w:color="auto" w:fill="auto"/>
            <w:vAlign w:val="center"/>
          </w:tcPr>
          <w:p w14:paraId="5B9669A5" w14:textId="01FD6F8A" w:rsidR="008E64B8" w:rsidRPr="008E64B8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8E64B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inerja Pegawai</w:t>
            </w: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 (Y)</w:t>
            </w:r>
          </w:p>
        </w:tc>
        <w:tc>
          <w:tcPr>
            <w:tcW w:w="743" w:type="dxa"/>
            <w:vMerge w:val="restart"/>
            <w:shd w:val="clear" w:color="auto" w:fill="auto"/>
            <w:vAlign w:val="center"/>
          </w:tcPr>
          <w:p w14:paraId="345FC478" w14:textId="77777777" w:rsidR="008E64B8" w:rsidRPr="008E64B8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E64B8">
              <w:rPr>
                <w:rFonts w:ascii="Times New Roman" w:eastAsia="Times New Roman" w:hAnsi="Times New Roman" w:cs="Times New Roman"/>
                <w:sz w:val="24"/>
                <w:szCs w:val="24"/>
              </w:rPr>
              <w:t>∑</w:t>
            </w:r>
          </w:p>
        </w:tc>
      </w:tr>
      <w:tr w:rsidR="008E64B8" w:rsidRPr="008E64B8" w14:paraId="45FBC786" w14:textId="77777777" w:rsidTr="008E64B8">
        <w:trPr>
          <w:trHeight w:val="283"/>
        </w:trPr>
        <w:tc>
          <w:tcPr>
            <w:tcW w:w="552" w:type="dxa"/>
            <w:vMerge/>
            <w:shd w:val="clear" w:color="auto" w:fill="auto"/>
            <w:vAlign w:val="center"/>
            <w:hideMark/>
          </w:tcPr>
          <w:p w14:paraId="1888D0DA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37" w:type="dxa"/>
            <w:shd w:val="clear" w:color="auto" w:fill="auto"/>
            <w:vAlign w:val="center"/>
            <w:hideMark/>
          </w:tcPr>
          <w:p w14:paraId="53C0F723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8E64B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</w:t>
            </w:r>
            <w:r w:rsidRPr="004D78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1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14:paraId="2CD5DF8B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8E64B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</w:t>
            </w:r>
            <w:r w:rsidRPr="004D78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2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14:paraId="23EDAB91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8E64B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</w:t>
            </w:r>
            <w:r w:rsidRPr="004D78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14:paraId="6FDBABDF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8E64B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</w:t>
            </w:r>
            <w:r w:rsidRPr="004D78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14:paraId="595D6DD1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8E64B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</w:t>
            </w:r>
            <w:r w:rsidRPr="004D78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14:paraId="704AC2AA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8E64B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</w:t>
            </w:r>
            <w:r w:rsidRPr="004D78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6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14:paraId="7F1AE87E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8E64B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</w:t>
            </w:r>
            <w:r w:rsidRPr="004D78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7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14:paraId="465629FA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8E64B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</w:t>
            </w:r>
            <w:r w:rsidRPr="004D78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8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14:paraId="72952D90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8E64B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</w:t>
            </w:r>
            <w:r w:rsidRPr="004D78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9</w:t>
            </w:r>
          </w:p>
        </w:tc>
        <w:tc>
          <w:tcPr>
            <w:tcW w:w="743" w:type="dxa"/>
            <w:vMerge/>
            <w:shd w:val="clear" w:color="auto" w:fill="auto"/>
            <w:vAlign w:val="center"/>
            <w:hideMark/>
          </w:tcPr>
          <w:p w14:paraId="6001F408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8E64B8" w:rsidRPr="008E64B8" w14:paraId="612C6686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672239BE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70E149A" w14:textId="5EDBB991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77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23924F8" w14:textId="2E6AC625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11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54C33CE" w14:textId="5140447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76C4D64" w14:textId="298E9C7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2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0E1A9DB" w14:textId="5F14320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26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C3DF6B2" w14:textId="24D113D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59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02DF716" w14:textId="03F3B16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2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E6CDA77" w14:textId="36EA2F3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4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105C80C" w14:textId="51210BB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681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55D82C68" w14:textId="7BCA7B89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27,129</w:t>
            </w:r>
          </w:p>
        </w:tc>
      </w:tr>
      <w:tr w:rsidR="008E64B8" w:rsidRPr="008E64B8" w14:paraId="64BA1176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7F6618B0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ACE1B5E" w14:textId="21F228B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FFC8957" w14:textId="621198C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34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62D9E2E" w14:textId="581ED405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8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F1A20CF" w14:textId="31B8B9D4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2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8694D5C" w14:textId="16BDD714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AC9AA0B" w14:textId="0BF0E4A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22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58D704B" w14:textId="33815C1F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6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E19B04F" w14:textId="04B7EF9A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4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A8D8FFA" w14:textId="1F6F8E5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32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23D95C63" w14:textId="15B527B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25,020</w:t>
            </w:r>
          </w:p>
        </w:tc>
      </w:tr>
      <w:tr w:rsidR="008E64B8" w:rsidRPr="008E64B8" w14:paraId="164E0FC0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513CD15B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53862B5" w14:textId="61C1EF4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F2F7AA3" w14:textId="68052F1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11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B80CAF4" w14:textId="29EB62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78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6F6E9B3" w14:textId="462D270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2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97069EA" w14:textId="4D4003E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26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89C39CE" w14:textId="2BE36BA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59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C628128" w14:textId="4EA57CE5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2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A01B5E4" w14:textId="3DB542DF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9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EABEE48" w14:textId="6DD32B24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681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14E0FCC7" w14:textId="592B04E1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32,593</w:t>
            </w:r>
          </w:p>
        </w:tc>
      </w:tr>
      <w:tr w:rsidR="008E64B8" w:rsidRPr="008E64B8" w14:paraId="6CDC2B3B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BBEE7BB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5CCC680" w14:textId="62670EDE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77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BE806F9" w14:textId="26B2406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11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F605CA5" w14:textId="1F5D7C8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ECEE5C8" w14:textId="607ED0A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94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251FA34" w14:textId="7C16BA4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DF880D8" w14:textId="0EF5376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173C44C" w14:textId="705BE70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13E6BAD" w14:textId="10B9D0C1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2B5C469" w14:textId="438A495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023CAD97" w14:textId="2B2D590A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13,835</w:t>
            </w:r>
          </w:p>
        </w:tc>
      </w:tr>
      <w:tr w:rsidR="008E64B8" w:rsidRPr="008E64B8" w14:paraId="1DF0A2B4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55736B2C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7E367C0" w14:textId="05BDAFD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A1018BF" w14:textId="590EE74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34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6925C15" w14:textId="2BCC50E9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78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7E385D8" w14:textId="5848CF9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2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E927EBD" w14:textId="7C51931F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26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5151F9B" w14:textId="60860B5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59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66A5C65" w14:textId="116DE4D8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61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967556C" w14:textId="3FF0FCF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9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C44FC0E" w14:textId="1B24BEE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681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2D868D8A" w14:textId="6BBBBE5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35,117</w:t>
            </w:r>
          </w:p>
        </w:tc>
      </w:tr>
      <w:tr w:rsidR="008E64B8" w:rsidRPr="008E64B8" w14:paraId="494F77A3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339E9661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5FBC98C" w14:textId="1C80F794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76FF68D" w14:textId="1AA6ADA1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34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D5227E8" w14:textId="075FAA3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78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3D1E153" w14:textId="7C10F62F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2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5BDF250" w14:textId="31C167D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26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305B3A5" w14:textId="63B9FCE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22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CC9667C" w14:textId="7128C4B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2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56D569A" w14:textId="440ECE2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4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EA01B37" w14:textId="0706D6B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32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0F40F04D" w14:textId="2C68786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29,861</w:t>
            </w:r>
          </w:p>
        </w:tc>
      </w:tr>
      <w:tr w:rsidR="008E64B8" w:rsidRPr="008E64B8" w14:paraId="349B17CA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08AD94DD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634A44D" w14:textId="3EDF272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77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C8FD26D" w14:textId="11ED33E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3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48858C5" w14:textId="53ECAB49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8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DC247BF" w14:textId="3973FA38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95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1473D7C" w14:textId="315302FF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50E8261" w14:textId="58A6C38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22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8ACB640" w14:textId="10A7280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2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4D8AE7D" w14:textId="77B720D4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4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7AAA0FD" w14:textId="47735D2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32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47EEF0DD" w14:textId="2FC8750F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22,338</w:t>
            </w:r>
          </w:p>
        </w:tc>
      </w:tr>
      <w:tr w:rsidR="008E64B8" w:rsidRPr="008E64B8" w14:paraId="76650493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3CEC817E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83081D5" w14:textId="383F918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7F1B805" w14:textId="79BE89AF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11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F2D8A61" w14:textId="1DB4EDC5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8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122A107" w14:textId="4112675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95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88851B2" w14:textId="7A129CF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26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0B316CB" w14:textId="371B8F7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22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17E50A0" w14:textId="375B677A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6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5E7CCA9" w14:textId="489D8358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9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8A354A1" w14:textId="5DC4A08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32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7CF24C46" w14:textId="5B4E776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26,035</w:t>
            </w:r>
          </w:p>
        </w:tc>
      </w:tr>
      <w:tr w:rsidR="008E64B8" w:rsidRPr="008E64B8" w14:paraId="4FF13226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1C6D7204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DBBCB9C" w14:textId="6C46FAD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87EF671" w14:textId="7A11D6D4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34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9C10D90" w14:textId="196B8338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78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E323636" w14:textId="4C95CD1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2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7569AD8" w14:textId="29E9CBB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26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07F3984" w14:textId="0938F59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59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BCE701F" w14:textId="6932479E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2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9B00FB6" w14:textId="48F26738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9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257604E" w14:textId="166E9BA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681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2D166A1A" w14:textId="2C54F928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33,831</w:t>
            </w:r>
          </w:p>
        </w:tc>
      </w:tr>
      <w:tr w:rsidR="008E64B8" w:rsidRPr="008E64B8" w14:paraId="37423C8E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731DB950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65B2646" w14:textId="52E73791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1D84125" w14:textId="0B4B8CD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34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047E9A1" w14:textId="6C66114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78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1DAA061" w14:textId="22B1CB74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2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B478060" w14:textId="19D6E1F5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26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114EC99" w14:textId="63A72C0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59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AC557AA" w14:textId="1F51C378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61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FC0E370" w14:textId="1EC496C8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9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5E1F406" w14:textId="76D9355E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32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085B7272" w14:textId="05E158A1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33,768</w:t>
            </w:r>
          </w:p>
        </w:tc>
      </w:tr>
      <w:tr w:rsidR="008E64B8" w:rsidRPr="008E64B8" w14:paraId="67334AFF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0319F5D2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5F831CA" w14:textId="3111C72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D9AC436" w14:textId="12129CAF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3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5663471" w14:textId="6F1193C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8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CF6B163" w14:textId="1060227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94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EFFF0BE" w14:textId="53165CB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BC37153" w14:textId="1BF072AA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22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3DF8839" w14:textId="726B997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2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179AAFB" w14:textId="24EBE69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9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3A12278" w14:textId="08F9FFB5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47B433C8" w14:textId="79D375DA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21,615</w:t>
            </w:r>
          </w:p>
        </w:tc>
      </w:tr>
      <w:tr w:rsidR="008E64B8" w:rsidRPr="008E64B8" w14:paraId="7ED3B4C8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35D0F7CC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CBF1AD0" w14:textId="405D27C1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72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A745EE7" w14:textId="50CADED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3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D698662" w14:textId="11D2F19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8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455157F" w14:textId="648BC6E9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95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F26964E" w14:textId="615ABF4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6612134" w14:textId="71699A9A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22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7438CE6" w14:textId="7B5CF789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2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581388F" w14:textId="38912AB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9639A18" w14:textId="341FC61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5D1B63E2" w14:textId="41FFD2A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18,814</w:t>
            </w:r>
          </w:p>
        </w:tc>
      </w:tr>
      <w:tr w:rsidR="008E64B8" w:rsidRPr="008E64B8" w14:paraId="2F477397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1ACB5B23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6741892" w14:textId="0E41FAA9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77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EDF5E20" w14:textId="1439E7A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34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A2AB73C" w14:textId="0C77FB3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78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3C448D2" w14:textId="71ECF36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2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C2A79D3" w14:textId="2A4367E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26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490962E" w14:textId="76F5D185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59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9DE265F" w14:textId="4F73DBE5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61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A72E52D" w14:textId="2AC7AE58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9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4CEC0F2" w14:textId="49782AC1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681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4ACCD656" w14:textId="220CFE3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33,698</w:t>
            </w:r>
          </w:p>
        </w:tc>
      </w:tr>
      <w:tr w:rsidR="008E64B8" w:rsidRPr="008E64B8" w14:paraId="6A17B9B6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632A333B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4FC544B" w14:textId="67813E1F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77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F3AB6BC" w14:textId="643929AA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3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A811CF1" w14:textId="0000490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8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64030CD" w14:textId="25FD9AEF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95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79D0DD9" w14:textId="0D2D881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26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F2934D1" w14:textId="26C988C8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59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ADC20D9" w14:textId="1C9138A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2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9E50663" w14:textId="0A360F0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4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232F0D5" w14:textId="56EBE65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32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574E18BC" w14:textId="32EFC30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24,918</w:t>
            </w:r>
          </w:p>
        </w:tc>
      </w:tr>
      <w:tr w:rsidR="008E64B8" w:rsidRPr="008E64B8" w14:paraId="7FA3916F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2B3C7E05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ABB45CE" w14:textId="33192128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77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D71CE53" w14:textId="6619D7EA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3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204FB80" w14:textId="087D2ACA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8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43143ED" w14:textId="44DF47BF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95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107C08E" w14:textId="44D0455A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172B8F7" w14:textId="050154CE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59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92EAA1A" w14:textId="1F1F24C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2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E40A780" w14:textId="08D293C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4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1669D3C" w14:textId="117BF69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32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68AAE86D" w14:textId="5BAFA24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22,649</w:t>
            </w:r>
          </w:p>
        </w:tc>
      </w:tr>
      <w:tr w:rsidR="008E64B8" w:rsidRPr="008E64B8" w14:paraId="3C224370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10F487C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25C8BF3" w14:textId="7BF21439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371A705" w14:textId="10FECE0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34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A213812" w14:textId="1A3213F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78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770DF6F" w14:textId="0E33F00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2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0387773" w14:textId="798AF59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14B2D40" w14:textId="62FD31B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59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C13CC1D" w14:textId="26685335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61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E8A428A" w14:textId="0B4CCE0E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9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9275EFA" w14:textId="1C89B299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681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26739B87" w14:textId="6995644E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33,903</w:t>
            </w:r>
          </w:p>
        </w:tc>
      </w:tr>
      <w:tr w:rsidR="008E64B8" w:rsidRPr="008E64B8" w14:paraId="0EB8F53B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0981FEC6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B17B8A9" w14:textId="2336048A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8141738" w14:textId="6A58F3C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34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5CB816D" w14:textId="718DFF39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78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B313ABF" w14:textId="6F85224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2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AA76683" w14:textId="6181895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26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314811D" w14:textId="417F80D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59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4AA00FE" w14:textId="537E7998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61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8F4C060" w14:textId="360B8C9E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9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085143E" w14:textId="741E5F6A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681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4C66618B" w14:textId="4C3F536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35,117</w:t>
            </w:r>
          </w:p>
        </w:tc>
      </w:tr>
      <w:tr w:rsidR="008E64B8" w:rsidRPr="008E64B8" w14:paraId="49A18FEF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68A482D7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A3C6AF8" w14:textId="3470686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AE05F0B" w14:textId="5762B95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34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CAB169E" w14:textId="016C609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78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A8F7B45" w14:textId="35C19C74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2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D78F809" w14:textId="5F9BD8B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26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4D02F4F" w14:textId="78D4FFB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59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1B3D2D4" w14:textId="1E626A78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61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AABBC6B" w14:textId="409B3B8F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9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96857EC" w14:textId="1E48BF1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681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1301DDAA" w14:textId="67D846B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35,117</w:t>
            </w:r>
          </w:p>
        </w:tc>
      </w:tr>
      <w:tr w:rsidR="008E64B8" w:rsidRPr="008E64B8" w14:paraId="6C2515AF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561BA11C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D008E7A" w14:textId="6F1D1D5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966E053" w14:textId="4AFB640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34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AB88953" w14:textId="293A31A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78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478FF55" w14:textId="388F688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2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0E832FA" w14:textId="70A8BD01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6F86529" w14:textId="1467CCA5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22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24D7C30" w14:textId="6D22A464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2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1A1E9F1" w14:textId="650970F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4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B98BEB5" w14:textId="364059A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681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5DD915C5" w14:textId="5DBD0B6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29,996</w:t>
            </w:r>
          </w:p>
        </w:tc>
      </w:tr>
      <w:tr w:rsidR="008E64B8" w:rsidRPr="008E64B8" w14:paraId="3FAEF105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65BDC2B9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BE41FA1" w14:textId="386C3CA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77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99E36F6" w14:textId="2B6077CA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11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5AF3C2F" w14:textId="2EE04A0A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8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EA48F1F" w14:textId="6D852A5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95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A136D01" w14:textId="28B5203F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649A9E9" w14:textId="47A2DAFE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22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30834DF" w14:textId="4DB80E6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2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CE13810" w14:textId="290D4DE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4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7308A9C" w14:textId="7E7156A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32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1C4289D8" w14:textId="5D161B0F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23,312</w:t>
            </w:r>
          </w:p>
        </w:tc>
      </w:tr>
      <w:tr w:rsidR="008E64B8" w:rsidRPr="008E64B8" w14:paraId="33EC82C5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35612695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B11ECD5" w14:textId="3418F8E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9B784E4" w14:textId="3D1253D8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34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071ECAF" w14:textId="032764B5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78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D919E7D" w14:textId="194F221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2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679DBA1" w14:textId="0BDA7D09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26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BEB9A00" w14:textId="57FB75BE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59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87FC060" w14:textId="64E0F20E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61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803FC90" w14:textId="24B302D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9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BFD0A69" w14:textId="0280C05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681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15853FC7" w14:textId="205F48A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35,117</w:t>
            </w:r>
          </w:p>
        </w:tc>
      </w:tr>
      <w:tr w:rsidR="008E64B8" w:rsidRPr="008E64B8" w14:paraId="7256DB8E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1361925D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138C89D" w14:textId="02723AD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77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A74E5CF" w14:textId="7347CEE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11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1A10793" w14:textId="24D93F6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8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9AC4FEB" w14:textId="3D610CF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95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282C915" w14:textId="4F3BE17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E68F4E2" w14:textId="474625E4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22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B875C2A" w14:textId="69287F7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2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2E79DD5" w14:textId="51AF81DA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4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A9EE7C5" w14:textId="55155ED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32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7D2E3FE9" w14:textId="2FE32A81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22,258</w:t>
            </w:r>
          </w:p>
        </w:tc>
      </w:tr>
      <w:tr w:rsidR="008E64B8" w:rsidRPr="008E64B8" w14:paraId="7DC3578C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0931D7FE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837D30F" w14:textId="38E261A4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77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0A8D198" w14:textId="5FC8B50E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11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77DAAAF" w14:textId="31D6CA2E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8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B09B5CB" w14:textId="1817165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94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E900BC1" w14:textId="48C1A47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71FD13F" w14:textId="47CFF37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AAB011A" w14:textId="0FBB6AC8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6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D562A85" w14:textId="23FC32A1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DAA159F" w14:textId="1D2F1844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710C3E6A" w14:textId="32C2B10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16,378</w:t>
            </w:r>
          </w:p>
        </w:tc>
      </w:tr>
      <w:tr w:rsidR="008E64B8" w:rsidRPr="008E64B8" w14:paraId="26E31ECE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A029D8E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16328A0" w14:textId="720D7E6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77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41A6C60" w14:textId="0AB82099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11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4BC6814" w14:textId="54C750F1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8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AF1B2DC" w14:textId="7D7912B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94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5679BD5" w14:textId="28CF6579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2D2023D" w14:textId="3774A3F5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22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DAC990E" w14:textId="10C2AF0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2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1787F16" w14:textId="17C205F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4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6B03009" w14:textId="096B03A9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32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302F6FDC" w14:textId="69782FB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22,301</w:t>
            </w:r>
          </w:p>
        </w:tc>
      </w:tr>
      <w:tr w:rsidR="008E64B8" w:rsidRPr="008E64B8" w14:paraId="151E13FF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722198CA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DEF7EAD" w14:textId="42CAE6E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7DB6354" w14:textId="7D0915F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34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67E54FF" w14:textId="609B993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78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78F9F6A" w14:textId="4C51A4BA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95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BE38B30" w14:textId="732953E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26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35F7692" w14:textId="13859B91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59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054997A" w14:textId="07ADD5E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61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890C05F" w14:textId="32F2E82A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9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43101CF" w14:textId="2BC15B6A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681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471F416F" w14:textId="33DCC84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33,846</w:t>
            </w:r>
          </w:p>
        </w:tc>
      </w:tr>
      <w:tr w:rsidR="008E64B8" w:rsidRPr="008E64B8" w14:paraId="695E6E0C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3DF1DADB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265C666" w14:textId="37FC0C4F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578EB6F" w14:textId="5B70F53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3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AECB387" w14:textId="177CE40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8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5B02759" w14:textId="2D44A33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94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1E24AFD" w14:textId="3D36DB3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26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1639498" w14:textId="7C856D9A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59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4484609" w14:textId="25CAA0D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6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3B3B7A9" w14:textId="6989F1C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9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099B9EA" w14:textId="6C0C978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32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347E3906" w14:textId="3A1D55F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25,415</w:t>
            </w:r>
          </w:p>
        </w:tc>
      </w:tr>
      <w:tr w:rsidR="008E64B8" w:rsidRPr="008E64B8" w14:paraId="7AB1FB07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66B0BE83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2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589A6F8" w14:textId="12784C7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77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CD749D8" w14:textId="2C1B03C5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11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A389D76" w14:textId="236C646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8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8FDA856" w14:textId="1055647F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95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62FB75F" w14:textId="36FD06C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26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F9A7FF8" w14:textId="23F99AF8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59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52C195F" w14:textId="39BAE90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2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7D627E8" w14:textId="528B39B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DC5B352" w14:textId="4232F355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32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747D0191" w14:textId="37ADDE65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24,751</w:t>
            </w:r>
          </w:p>
        </w:tc>
      </w:tr>
      <w:tr w:rsidR="008E64B8" w:rsidRPr="008E64B8" w14:paraId="77E67A24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18F8365A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2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549E973" w14:textId="24398C5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F8D9094" w14:textId="4ECA335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11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4F0799F" w14:textId="3E212205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78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876AC57" w14:textId="1822EC3E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BBE6EE2" w14:textId="0ECDB28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26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3B08F72" w14:textId="0445F09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59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77BDCDC" w14:textId="0A2C39D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61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5D4B298" w14:textId="5DB2895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9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BD466C7" w14:textId="254B07C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32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1E77E059" w14:textId="4A77045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29,302</w:t>
            </w:r>
          </w:p>
        </w:tc>
      </w:tr>
      <w:tr w:rsidR="008E64B8" w:rsidRPr="008E64B8" w14:paraId="226B256A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5FE89FAD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A429F90" w14:textId="52EF22C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8F050D8" w14:textId="3B16E319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34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65A6048" w14:textId="7812FAA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78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42CA6FD" w14:textId="0B26472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2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00F02EA" w14:textId="5683D05F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26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AEF9E07" w14:textId="19DDB15E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59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58E5645" w14:textId="68EA295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2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0908C34" w14:textId="7A41697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9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45F7963" w14:textId="3A77D92A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681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3DC0A448" w14:textId="22D2FF7E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33,831</w:t>
            </w:r>
          </w:p>
        </w:tc>
      </w:tr>
      <w:tr w:rsidR="008E64B8" w:rsidRPr="008E64B8" w14:paraId="5651ED04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03872363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2653234" w14:textId="13A0597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F43D94C" w14:textId="099427A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34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8F3FB5F" w14:textId="13C134B1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78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2FF3F49" w14:textId="760F1EA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2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52B89D8" w14:textId="3D18AB6A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26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253F164" w14:textId="7674CFF4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59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96085EF" w14:textId="7A5ACAA8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61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6FEFE4A" w14:textId="081D9B8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9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F6E15E7" w14:textId="72E42D55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681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4D4B2186" w14:textId="36AC04E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35,117</w:t>
            </w:r>
          </w:p>
        </w:tc>
      </w:tr>
      <w:tr w:rsidR="008E64B8" w:rsidRPr="008E64B8" w14:paraId="4F8B494F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1FFE9C67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3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5C2EF1E" w14:textId="0045B31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77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25C0141" w14:textId="0CF36B25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EA8ECA9" w14:textId="7162275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78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18BE542" w14:textId="5D8CD02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2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EE71B53" w14:textId="7E1932EA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3100CDB" w14:textId="27C32C4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22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9C9EEE6" w14:textId="0587520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2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2DEB005" w14:textId="33629808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41367B8" w14:textId="686F3B4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32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777E9E49" w14:textId="0E42F55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22,738</w:t>
            </w:r>
          </w:p>
        </w:tc>
      </w:tr>
      <w:tr w:rsidR="008E64B8" w:rsidRPr="008E64B8" w14:paraId="2BEAA6B7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2D884008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3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F0D2EB3" w14:textId="39CB6B9E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7C560EC" w14:textId="4BEC51C8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34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A23F3B0" w14:textId="440A472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8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0485206" w14:textId="5957EF9E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95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17F74AB" w14:textId="1D905B7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1AB7858" w14:textId="4610A5C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22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A34B8F7" w14:textId="07B40E0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6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3A88BE9" w14:textId="218AAA0A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4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40C3B9E" w14:textId="5FA9FB6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32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3457EB4D" w14:textId="171E79F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24,803</w:t>
            </w:r>
          </w:p>
        </w:tc>
      </w:tr>
      <w:tr w:rsidR="008E64B8" w:rsidRPr="008E64B8" w14:paraId="6A51BB9A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640A87BB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3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305F531" w14:textId="073A6AA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77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69C0DA1" w14:textId="671B362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11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BC38F23" w14:textId="19FA598E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8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85724A8" w14:textId="344A641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95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2260D15" w14:textId="24EDC4F5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8D0C67A" w14:textId="50A9AA3E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22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C5B2D15" w14:textId="17F4F20E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6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0DD54A6" w14:textId="2AF6BB49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4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6052BDD" w14:textId="567B9BD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32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0F7082AC" w14:textId="5F16430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21,092</w:t>
            </w:r>
          </w:p>
        </w:tc>
      </w:tr>
      <w:tr w:rsidR="008E64B8" w:rsidRPr="008E64B8" w14:paraId="60C50A75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5C96E8D9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3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46FA7DF" w14:textId="7417092F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A87E416" w14:textId="32C84A8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34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A46042B" w14:textId="48DF2F9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78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B1AE034" w14:textId="3530E5C8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2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1180B07" w14:textId="2FEBF928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26BC0D2" w14:textId="0AC242A9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22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AD0F163" w14:textId="5983F9A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2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CC931AD" w14:textId="370E491A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4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D839FC0" w14:textId="3A17297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32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1D9463CA" w14:textId="259E647E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28,647</w:t>
            </w:r>
          </w:p>
        </w:tc>
      </w:tr>
      <w:tr w:rsidR="008E64B8" w:rsidRPr="008E64B8" w14:paraId="469D1486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022F0EB0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3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25323CB" w14:textId="4881FA55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72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A9102E2" w14:textId="3D6D707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3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828644E" w14:textId="2A7F3F3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09CD3C2" w14:textId="6EA83814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95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B74A7FE" w14:textId="467C4C14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55DB867" w14:textId="297F7C0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7782E72" w14:textId="1AC4D29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89A9BE4" w14:textId="0BCF7C04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E5B3073" w14:textId="31D56FC8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0B5E9594" w14:textId="642E2CB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12,821</w:t>
            </w:r>
          </w:p>
        </w:tc>
      </w:tr>
      <w:tr w:rsidR="008E64B8" w:rsidRPr="008E64B8" w14:paraId="4844687B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132936A5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F2202E0" w14:textId="5A753E64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6D52849" w14:textId="5EE7761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34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A775B59" w14:textId="70AA428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8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FF85593" w14:textId="4EC7C7CE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95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4F7C624" w14:textId="614906A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26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0790F79" w14:textId="4991D059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59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F5357DF" w14:textId="79F2B454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61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B5EC15B" w14:textId="6EFCFE1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9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D2C9480" w14:textId="7AAC90B1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681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6249E789" w14:textId="4937DC7F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32,439</w:t>
            </w:r>
          </w:p>
        </w:tc>
      </w:tr>
      <w:tr w:rsidR="008E64B8" w:rsidRPr="008E64B8" w14:paraId="58F77D8F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03691E3D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lastRenderedPageBreak/>
              <w:t>3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2B9BEAF" w14:textId="7F12DA4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AD52613" w14:textId="114C2C49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34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E229353" w14:textId="324BAE6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78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F7AAA9F" w14:textId="1C6DB27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2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FF07CF0" w14:textId="3764DA19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26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7F5E199" w14:textId="330FBA8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59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EDC7F53" w14:textId="7D730DBA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2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C0D7DB4" w14:textId="41E2861E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9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C9C2141" w14:textId="2A3FF5F5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681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1CB4A3AA" w14:textId="72CB6F4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33,831</w:t>
            </w:r>
          </w:p>
        </w:tc>
      </w:tr>
      <w:tr w:rsidR="008E64B8" w:rsidRPr="008E64B8" w14:paraId="7190890D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2998B7C2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3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2CE5B07" w14:textId="0179B8C4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186F54F" w14:textId="35B1D7F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34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17DA267" w14:textId="02B64738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8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BCC26ED" w14:textId="25D6E84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2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1FE4650" w14:textId="409A3A8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26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2DC3A56" w14:textId="77C3F6C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59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5B6D5D3" w14:textId="33DF10C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2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235DEAA" w14:textId="0F946084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7ABDF85" w14:textId="4A476BD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32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77AAE142" w14:textId="3100E05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28,679</w:t>
            </w:r>
          </w:p>
        </w:tc>
      </w:tr>
      <w:tr w:rsidR="008E64B8" w:rsidRPr="008E64B8" w14:paraId="478593EF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50E69D1A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3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A25BF25" w14:textId="09AA224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77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522B9F8" w14:textId="5EF2912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11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0453C88" w14:textId="1AB77351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8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B2FF449" w14:textId="0ACF9E5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94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9BB8E48" w14:textId="59FAB7D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B4E1A14" w14:textId="026A8D98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59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E4B3467" w14:textId="4CC6AA54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2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62623AB" w14:textId="7C81358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4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0331F34" w14:textId="03EE704E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32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0440DDB1" w14:textId="6D571D1A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23,667</w:t>
            </w:r>
          </w:p>
        </w:tc>
      </w:tr>
      <w:tr w:rsidR="008E64B8" w:rsidRPr="008E64B8" w14:paraId="1E5C60D9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6A892059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9AADF15" w14:textId="4204543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72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B3CFFEC" w14:textId="3B1EF5C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3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E32CBAB" w14:textId="2DC7B78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DBC04CF" w14:textId="61D9510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95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111610D" w14:textId="6907155E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2C5001F" w14:textId="4FCBB97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22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AA27B47" w14:textId="559645BF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6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66040B6" w14:textId="00FE897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59F71DD" w14:textId="3FECE609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30E00CEB" w14:textId="7E41C381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16,265</w:t>
            </w:r>
          </w:p>
        </w:tc>
      </w:tr>
      <w:tr w:rsidR="008E64B8" w:rsidRPr="008E64B8" w14:paraId="52E88A63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58FC37A0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4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EEEEA50" w14:textId="3BF6282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77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E9FDC34" w14:textId="6D6FE0A5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11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5CF61E7" w14:textId="780A10C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FEB9870" w14:textId="35327F6E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94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C43B909" w14:textId="6D4F7068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D1E5886" w14:textId="1B9830A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22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036E6BE" w14:textId="388E6B3A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6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53EED99" w14:textId="4AB468A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4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A2DF9F9" w14:textId="061F0385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32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10DB94CF" w14:textId="6ED6B1A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19,752</w:t>
            </w:r>
          </w:p>
        </w:tc>
      </w:tr>
      <w:tr w:rsidR="008E64B8" w:rsidRPr="008E64B8" w14:paraId="2523EC75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3E11D2DA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4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CD2DBB2" w14:textId="3D6B01B4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0432816" w14:textId="4D2D37B9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34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B65A777" w14:textId="5ABF8C2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78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5D6410B" w14:textId="01715745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2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78A2168" w14:textId="742D990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26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9306787" w14:textId="14548CC5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22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1006A3A" w14:textId="0AA91DE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2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7F81826" w14:textId="14EC4969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9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3C344FE" w14:textId="47C9009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681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353AA049" w14:textId="052934BF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32,466</w:t>
            </w:r>
          </w:p>
        </w:tc>
      </w:tr>
      <w:tr w:rsidR="008E64B8" w:rsidRPr="008E64B8" w14:paraId="3F0324EC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6E331978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4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965100C" w14:textId="18D92F39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77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5257525" w14:textId="5EF55B2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11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90C1603" w14:textId="05B6988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8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FB53773" w14:textId="4907013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95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61CFFC3" w14:textId="2CC7347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18C8C2C" w14:textId="71356325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22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7EA2D88" w14:textId="2829641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6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DE18110" w14:textId="56F0FA74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F2127AB" w14:textId="75C50DE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25FB9155" w14:textId="23B347F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19,673</w:t>
            </w:r>
          </w:p>
        </w:tc>
      </w:tr>
      <w:tr w:rsidR="008E64B8" w:rsidRPr="008E64B8" w14:paraId="3C0CAB1F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76AC50AA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4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B9F8F48" w14:textId="2FDD6C2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3488B02" w14:textId="5C8A292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11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1099B00" w14:textId="3B5A482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8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88C2F94" w14:textId="118E47A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95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50A4624" w14:textId="1A606CF9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63192D7" w14:textId="00415DF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22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6DB320D" w14:textId="66BF31A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6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21BDE6F" w14:textId="4FE010AF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4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2312DA1" w14:textId="61ECE2F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32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23B04325" w14:textId="57CBEBF4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23,565</w:t>
            </w:r>
          </w:p>
        </w:tc>
      </w:tr>
      <w:tr w:rsidR="008E64B8" w:rsidRPr="008E64B8" w14:paraId="28D37392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D0DA571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4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F90D072" w14:textId="4527E1C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77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1996A93" w14:textId="260C9B75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11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59A55FB" w14:textId="4CB4920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8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CE14A16" w14:textId="4652C4B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95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9E407E7" w14:textId="7050DCA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C1027EC" w14:textId="692E7D8F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2D85E14" w14:textId="3793D774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6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19DFAD5" w14:textId="3DBD445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4ACA7DA" w14:textId="20F2ED0F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5EB0344E" w14:textId="227D282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17,390</w:t>
            </w:r>
          </w:p>
        </w:tc>
      </w:tr>
      <w:tr w:rsidR="008E64B8" w:rsidRPr="008E64B8" w14:paraId="72AF916F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53057CB5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4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48E0F56" w14:textId="367B0404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77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8EF1914" w14:textId="2855D3B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11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7A1EF00" w14:textId="7FA8BBA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8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A5AD1EE" w14:textId="0734904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95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93465EA" w14:textId="0690932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A367C4D" w14:textId="7369BC9E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59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74B7BF2" w14:textId="3A75F2D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2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5DEFB49" w14:textId="59F2A655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9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65AE979" w14:textId="4CE3DE8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32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18BBAB83" w14:textId="5CDBA34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25,934</w:t>
            </w:r>
          </w:p>
        </w:tc>
      </w:tr>
      <w:tr w:rsidR="008E64B8" w:rsidRPr="008E64B8" w14:paraId="51430532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546B4F27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4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3C86083" w14:textId="7112A46A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77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92B5729" w14:textId="733A725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34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EBB8400" w14:textId="24423D5E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AC3F878" w14:textId="1C39021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94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B201931" w14:textId="5210DB28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26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973418C" w14:textId="6BB461F9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59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5A65C0B" w14:textId="021F828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61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A25F714" w14:textId="0DDE117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9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D846F04" w14:textId="1B51A99A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32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1CA3C180" w14:textId="26E4447A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27,278</w:t>
            </w:r>
          </w:p>
        </w:tc>
      </w:tr>
      <w:tr w:rsidR="008E64B8" w:rsidRPr="008E64B8" w14:paraId="62ABED15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132B23C3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4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907A616" w14:textId="1E23B365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57B8750" w14:textId="5AA5F09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11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F02E280" w14:textId="2B0B0AC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8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CB82B8F" w14:textId="61AA1451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95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06BC560" w14:textId="54DA49F5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17F9EBD" w14:textId="5554105F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22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7F9683D" w14:textId="1504FA9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2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620D31C" w14:textId="7B0DF97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4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44FC90B" w14:textId="62278A04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53E065BD" w14:textId="21E6A22F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23,399</w:t>
            </w:r>
          </w:p>
        </w:tc>
      </w:tr>
      <w:tr w:rsidR="008E64B8" w:rsidRPr="008E64B8" w14:paraId="11CEC080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78B32E45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4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D02FFA3" w14:textId="27E899A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715B95A" w14:textId="215C48F5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34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77480D2" w14:textId="6C67A0F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78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B7ECAF0" w14:textId="5E961165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2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A3C1A14" w14:textId="3E26336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EC13048" w14:textId="5A8F8701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59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4660AC8" w14:textId="4F3B2A39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2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9B85F38" w14:textId="2BCFA60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9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129A28A" w14:textId="5820FB6F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32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554D4EA4" w14:textId="045AC791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31,269</w:t>
            </w:r>
          </w:p>
        </w:tc>
      </w:tr>
      <w:tr w:rsidR="008E64B8" w:rsidRPr="008E64B8" w14:paraId="67671E89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3BB9696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5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E8CD927" w14:textId="29A6AAE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C736CC8" w14:textId="79F7B769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34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32116AB" w14:textId="2F442045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78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76F41B7" w14:textId="6396CAE9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2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238C7AC" w14:textId="2AF3304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26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750F930" w14:textId="4E90C3C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59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87468E6" w14:textId="22B37FEA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2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4E91DD1" w14:textId="5B3EE695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9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E29A1BB" w14:textId="1720D34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32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4E2E75B9" w14:textId="6155E28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32,483</w:t>
            </w:r>
          </w:p>
        </w:tc>
      </w:tr>
      <w:tr w:rsidR="008E64B8" w:rsidRPr="008E64B8" w14:paraId="1E6BBF4C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7A0B4FEC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5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F060EFE" w14:textId="36E0DE9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679DC4C" w14:textId="6BC8168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34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C052806" w14:textId="76142FE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78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CDD54E7" w14:textId="7F7F61A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2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20F233E" w14:textId="54D21351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26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9C7EF25" w14:textId="1A3BE79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59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62E2E50" w14:textId="072F50B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61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4B3A507" w14:textId="3D372D74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9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ACEE205" w14:textId="08D799D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32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4DC1C9E9" w14:textId="52360A7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33,768</w:t>
            </w:r>
          </w:p>
        </w:tc>
      </w:tr>
      <w:tr w:rsidR="008E64B8" w:rsidRPr="008E64B8" w14:paraId="172C232D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26967D4F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5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6520A1A" w14:textId="7E3BB7D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45A6F72" w14:textId="540899AE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11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C7246BF" w14:textId="68FC9BA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8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7110187" w14:textId="3DED122A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95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2746059" w14:textId="4ADEB8B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26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5A11B09" w14:textId="5D60133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59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09706E8" w14:textId="49CD6E8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2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CF0B591" w14:textId="6915490A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4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97259DD" w14:textId="70A0005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52EE3320" w14:textId="4539DF2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25,979</w:t>
            </w:r>
          </w:p>
        </w:tc>
      </w:tr>
      <w:tr w:rsidR="008E64B8" w:rsidRPr="008E64B8" w14:paraId="6CDE8199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134E32F1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5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A0506DE" w14:textId="5833859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DE538C7" w14:textId="4B99775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34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DC02B19" w14:textId="5984B50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8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0421ADA" w14:textId="53228924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95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30CDC96" w14:textId="6EF4069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26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F773398" w14:textId="22AE9B64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22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B032489" w14:textId="1F8C039A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6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29D7F34" w14:textId="5972EE3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9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F25A2CB" w14:textId="292A2B9F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32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31E3025D" w14:textId="51D8329A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27,273</w:t>
            </w:r>
          </w:p>
        </w:tc>
      </w:tr>
      <w:tr w:rsidR="008E64B8" w:rsidRPr="008E64B8" w14:paraId="6F65744B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2F1EC64A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AA9DA87" w14:textId="6E1A0E7E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131381E" w14:textId="78AADBBA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34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842D741" w14:textId="4DBC546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78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74891F0" w14:textId="4CFEA13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2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61355F2" w14:textId="5F7AFAB1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ED4C968" w14:textId="0BF037F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22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43F5FDE" w14:textId="19A096AA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2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E4D8D41" w14:textId="40C0C29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4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030ED01" w14:textId="3DF6C61F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681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7000F289" w14:textId="3F1B58DF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29,996</w:t>
            </w:r>
          </w:p>
        </w:tc>
      </w:tr>
      <w:tr w:rsidR="008E64B8" w:rsidRPr="008E64B8" w14:paraId="152BA216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222B5982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5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415983B" w14:textId="172D330A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B7DFEA0" w14:textId="3C0BB9CF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34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B9E2F3F" w14:textId="28E4165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8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E8745BF" w14:textId="513AB14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95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68BA3A0" w14:textId="53B07D5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611190D" w14:textId="34C52615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22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8FADF17" w14:textId="0A52C54E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6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B4D4740" w14:textId="2467F45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4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EB3508C" w14:textId="4316620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32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1025CCB9" w14:textId="4CBAD8D8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23,749</w:t>
            </w:r>
          </w:p>
        </w:tc>
      </w:tr>
      <w:tr w:rsidR="008E64B8" w:rsidRPr="008E64B8" w14:paraId="00610273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5F5E768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5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5BB4A37" w14:textId="371DA27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77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D1AD3C1" w14:textId="06EDD04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11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93A80AA" w14:textId="6C5CC82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8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4669C74" w14:textId="3E766FA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95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F8CC571" w14:textId="60A56501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67F357A" w14:textId="4420B85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59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9335059" w14:textId="364BFD4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2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09E6E07" w14:textId="1C405E51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4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8EFDA96" w14:textId="6C6F14E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32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44A17061" w14:textId="7C80D234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24,678</w:t>
            </w:r>
          </w:p>
        </w:tc>
      </w:tr>
      <w:tr w:rsidR="008E64B8" w:rsidRPr="008E64B8" w14:paraId="45C9FAB3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24A794A6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5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BFE77DA" w14:textId="750D066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77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C48BC5C" w14:textId="0FBBA4D1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11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D6F1148" w14:textId="2CAEA218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8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8F6B45F" w14:textId="428D471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95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B7289B6" w14:textId="40ED051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419E5DA" w14:textId="5FE80A2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22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093DB20" w14:textId="63D9939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2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34A28ED" w14:textId="2CFFEE8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4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F10DED1" w14:textId="716DC538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32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2540E626" w14:textId="1B33E6F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23,312</w:t>
            </w:r>
          </w:p>
        </w:tc>
      </w:tr>
      <w:tr w:rsidR="008E64B8" w:rsidRPr="008E64B8" w14:paraId="71045304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70A37606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5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9F3AB95" w14:textId="312F46C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77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40A4015" w14:textId="7DBA0B1D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3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8492E03" w14:textId="65494FC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8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A76EE65" w14:textId="48870D1E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95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FA49991" w14:textId="000F00B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26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8A439B4" w14:textId="5A9BCEB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59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F4662C3" w14:textId="26551E1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2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A47D1C4" w14:textId="2A702BE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4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0474105" w14:textId="2C5104B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32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38961730" w14:textId="3B2E2151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24,918</w:t>
            </w:r>
          </w:p>
        </w:tc>
      </w:tr>
      <w:tr w:rsidR="008E64B8" w:rsidRPr="008E64B8" w14:paraId="3EB9F3F9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DF1C4B3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5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F13F7CB" w14:textId="73C0F58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C160EBF" w14:textId="4C98BC8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34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54093BA" w14:textId="1A85313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8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96FEDFC" w14:textId="02BE620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95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609A4DA" w14:textId="5CC365D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B0623E6" w14:textId="4F276F0E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59C0D30" w14:textId="36DC5D8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2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EB2D42A" w14:textId="3EFCDE08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4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D820E0D" w14:textId="05DEB885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32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2161C471" w14:textId="4C59711A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23,686</w:t>
            </w:r>
          </w:p>
        </w:tc>
      </w:tr>
      <w:tr w:rsidR="008E64B8" w:rsidRPr="008E64B8" w14:paraId="170DB583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7ED177E3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6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4F136E7" w14:textId="1E54C16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77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4D40412" w14:textId="348D10F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11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4AD23AC" w14:textId="22CFDD0C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8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13E3E27" w14:textId="1B5FD3A1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94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BE30847" w14:textId="464678C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FC168C7" w14:textId="1894CB28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22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9DD8F8F" w14:textId="1F4274F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2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3D91EB0" w14:textId="538E848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4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B7B398E" w14:textId="1D7FADA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615BBA7A" w14:textId="46359B63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20,969</w:t>
            </w:r>
          </w:p>
        </w:tc>
      </w:tr>
      <w:tr w:rsidR="008E64B8" w:rsidRPr="008E64B8" w14:paraId="2DEA5BBF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03F9183E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6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623B81A" w14:textId="1196F5E4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35A6C0E" w14:textId="6763E5E5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3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EF007D0" w14:textId="7E7779A0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8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9688F47" w14:textId="4881DD7F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B4D7307" w14:textId="391B1A0B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542C462" w14:textId="5FC2E7B8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D74D2B8" w14:textId="534061DF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6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5C4C4FF" w14:textId="67F794A8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8C6308C" w14:textId="200ED969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32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26413065" w14:textId="74B7459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14,012</w:t>
            </w:r>
          </w:p>
        </w:tc>
      </w:tr>
      <w:tr w:rsidR="008E64B8" w:rsidRPr="008E64B8" w14:paraId="2E11D1B6" w14:textId="77777777" w:rsidTr="008E64B8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12CE8C0D" w14:textId="77777777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6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8DF8426" w14:textId="35F5B7C1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1DD6CD6" w14:textId="2E97315E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4,34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6A52F13" w14:textId="794DBD3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8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A0BC3DD" w14:textId="3660A732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95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065FEEE" w14:textId="34FAF644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26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3F1BDDC" w14:textId="1AC6650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22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C0D931C" w14:textId="481E543F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16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FD1927B" w14:textId="4E92D026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3,39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5ED5586" w14:textId="714824C8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sz w:val="24"/>
                <w:szCs w:val="24"/>
              </w:rPr>
              <w:t>2,332</w:t>
            </w:r>
          </w:p>
        </w:tc>
        <w:tc>
          <w:tcPr>
            <w:tcW w:w="743" w:type="dxa"/>
            <w:shd w:val="clear" w:color="auto" w:fill="FFFF00"/>
            <w:noWrap/>
            <w:vAlign w:val="bottom"/>
          </w:tcPr>
          <w:p w14:paraId="4CF6AB2E" w14:textId="77B80AD5" w:rsidR="008E64B8" w:rsidRPr="004D7850" w:rsidRDefault="008E64B8" w:rsidP="008E64B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E64B8">
              <w:rPr>
                <w:rFonts w:ascii="Times New Roman" w:hAnsi="Times New Roman" w:cs="Times New Roman"/>
                <w:bCs/>
                <w:sz w:val="24"/>
                <w:szCs w:val="24"/>
              </w:rPr>
              <w:t>27,273</w:t>
            </w:r>
          </w:p>
        </w:tc>
      </w:tr>
    </w:tbl>
    <w:p w14:paraId="07B6424B" w14:textId="77777777" w:rsidR="008E64B8" w:rsidRDefault="008E64B8" w:rsidP="00AB0C2B">
      <w:pPr>
        <w:pStyle w:val="ListParagraph"/>
        <w:spacing w:line="360" w:lineRule="auto"/>
        <w:ind w:left="284"/>
        <w:rPr>
          <w:rFonts w:ascii="Times New Roman" w:hAnsi="Times New Roman" w:cs="Times New Roman"/>
          <w:sz w:val="24"/>
          <w:szCs w:val="24"/>
        </w:rPr>
      </w:pPr>
    </w:p>
    <w:p w14:paraId="617E14DF" w14:textId="77777777" w:rsidR="004120DF" w:rsidRDefault="004120DF" w:rsidP="00AB0C2B">
      <w:pPr>
        <w:pStyle w:val="ListParagraph"/>
        <w:spacing w:line="360" w:lineRule="auto"/>
        <w:ind w:left="284"/>
        <w:rPr>
          <w:rFonts w:ascii="Times New Roman" w:hAnsi="Times New Roman" w:cs="Times New Roman"/>
          <w:sz w:val="24"/>
          <w:szCs w:val="24"/>
        </w:rPr>
      </w:pPr>
    </w:p>
    <w:p w14:paraId="3CF38BD9" w14:textId="77777777" w:rsidR="004120DF" w:rsidRDefault="004120DF" w:rsidP="00AB0C2B">
      <w:pPr>
        <w:pStyle w:val="ListParagraph"/>
        <w:spacing w:line="360" w:lineRule="auto"/>
        <w:ind w:left="284"/>
        <w:rPr>
          <w:rFonts w:ascii="Times New Roman" w:hAnsi="Times New Roman" w:cs="Times New Roman"/>
          <w:sz w:val="24"/>
          <w:szCs w:val="24"/>
        </w:rPr>
      </w:pPr>
    </w:p>
    <w:p w14:paraId="6648DFB1" w14:textId="77777777" w:rsidR="004120DF" w:rsidRDefault="004120DF" w:rsidP="00AB0C2B">
      <w:pPr>
        <w:pStyle w:val="ListParagraph"/>
        <w:spacing w:line="360" w:lineRule="auto"/>
        <w:ind w:left="284"/>
        <w:rPr>
          <w:rFonts w:ascii="Times New Roman" w:hAnsi="Times New Roman" w:cs="Times New Roman"/>
          <w:sz w:val="24"/>
          <w:szCs w:val="24"/>
        </w:rPr>
      </w:pPr>
    </w:p>
    <w:p w14:paraId="14BA7DAB" w14:textId="77777777" w:rsidR="004120DF" w:rsidRDefault="004120DF" w:rsidP="00AB0C2B">
      <w:pPr>
        <w:pStyle w:val="ListParagraph"/>
        <w:spacing w:line="360" w:lineRule="auto"/>
        <w:ind w:left="284"/>
        <w:rPr>
          <w:rFonts w:ascii="Times New Roman" w:hAnsi="Times New Roman" w:cs="Times New Roman"/>
          <w:sz w:val="24"/>
          <w:szCs w:val="24"/>
        </w:rPr>
      </w:pPr>
    </w:p>
    <w:p w14:paraId="5173BFF8" w14:textId="77777777" w:rsidR="004120DF" w:rsidRDefault="004120DF" w:rsidP="00AB0C2B">
      <w:pPr>
        <w:pStyle w:val="ListParagraph"/>
        <w:spacing w:line="360" w:lineRule="auto"/>
        <w:ind w:left="284"/>
        <w:rPr>
          <w:rFonts w:ascii="Times New Roman" w:hAnsi="Times New Roman" w:cs="Times New Roman"/>
          <w:sz w:val="24"/>
          <w:szCs w:val="24"/>
        </w:rPr>
      </w:pPr>
    </w:p>
    <w:p w14:paraId="6098656F" w14:textId="77777777" w:rsidR="004120DF" w:rsidRDefault="004120DF" w:rsidP="00AB0C2B">
      <w:pPr>
        <w:pStyle w:val="ListParagraph"/>
        <w:spacing w:line="360" w:lineRule="auto"/>
        <w:ind w:left="284"/>
        <w:rPr>
          <w:rFonts w:ascii="Times New Roman" w:hAnsi="Times New Roman" w:cs="Times New Roman"/>
          <w:sz w:val="24"/>
          <w:szCs w:val="24"/>
        </w:rPr>
      </w:pPr>
    </w:p>
    <w:p w14:paraId="51783315" w14:textId="77777777" w:rsidR="004120DF" w:rsidRDefault="004120DF" w:rsidP="00AB0C2B">
      <w:pPr>
        <w:pStyle w:val="ListParagraph"/>
        <w:spacing w:line="360" w:lineRule="auto"/>
        <w:ind w:left="284"/>
        <w:rPr>
          <w:rFonts w:ascii="Times New Roman" w:hAnsi="Times New Roman" w:cs="Times New Roman"/>
          <w:sz w:val="24"/>
          <w:szCs w:val="24"/>
        </w:rPr>
      </w:pPr>
    </w:p>
    <w:p w14:paraId="0B4C8BB7" w14:textId="77777777" w:rsidR="004120DF" w:rsidRDefault="004120DF" w:rsidP="00AB0C2B">
      <w:pPr>
        <w:pStyle w:val="ListParagraph"/>
        <w:spacing w:line="360" w:lineRule="auto"/>
        <w:ind w:left="284"/>
        <w:rPr>
          <w:rFonts w:ascii="Times New Roman" w:hAnsi="Times New Roman" w:cs="Times New Roman"/>
          <w:sz w:val="24"/>
          <w:szCs w:val="24"/>
        </w:rPr>
      </w:pPr>
    </w:p>
    <w:p w14:paraId="3EE3427F" w14:textId="77777777" w:rsidR="004120DF" w:rsidRPr="00AB0C2B" w:rsidRDefault="004120DF" w:rsidP="00AB0C2B">
      <w:pPr>
        <w:pStyle w:val="ListParagraph"/>
        <w:spacing w:line="360" w:lineRule="auto"/>
        <w:ind w:left="284"/>
        <w:rPr>
          <w:rFonts w:ascii="Times New Roman" w:hAnsi="Times New Roman" w:cs="Times New Roman"/>
          <w:sz w:val="24"/>
          <w:szCs w:val="24"/>
        </w:rPr>
      </w:pPr>
    </w:p>
    <w:p w14:paraId="27876CE7" w14:textId="69636B06" w:rsidR="00AB0C2B" w:rsidRDefault="00AB0C2B" w:rsidP="008310A6">
      <w:pPr>
        <w:pStyle w:val="ListParagraph"/>
        <w:numPr>
          <w:ilvl w:val="0"/>
          <w:numId w:val="104"/>
        </w:numPr>
        <w:spacing w:line="360" w:lineRule="auto"/>
        <w:ind w:left="284" w:hanging="284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Data Pen</w:t>
      </w:r>
      <w:r w:rsidR="001A35D3">
        <w:rPr>
          <w:rFonts w:ascii="Times New Roman" w:hAnsi="Times New Roman" w:cs="Times New Roman"/>
          <w:b/>
          <w:sz w:val="24"/>
          <w:szCs w:val="24"/>
        </w:rPr>
        <w:t xml:space="preserve">elitian Variabel Motivasi Intrinsik </w:t>
      </w:r>
      <w:r>
        <w:rPr>
          <w:rFonts w:ascii="Times New Roman" w:hAnsi="Times New Roman" w:cs="Times New Roman"/>
          <w:b/>
          <w:sz w:val="24"/>
          <w:szCs w:val="24"/>
        </w:rPr>
        <w:t>(X1)</w:t>
      </w:r>
    </w:p>
    <w:tbl>
      <w:tblPr>
        <w:tblW w:w="8221" w:type="dxa"/>
        <w:tblInd w:w="274" w:type="dxa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ook w:val="04A0" w:firstRow="1" w:lastRow="0" w:firstColumn="1" w:lastColumn="0" w:noHBand="0" w:noVBand="1"/>
      </w:tblPr>
      <w:tblGrid>
        <w:gridCol w:w="553"/>
        <w:gridCol w:w="483"/>
        <w:gridCol w:w="525"/>
        <w:gridCol w:w="483"/>
        <w:gridCol w:w="509"/>
        <w:gridCol w:w="483"/>
        <w:gridCol w:w="510"/>
        <w:gridCol w:w="483"/>
        <w:gridCol w:w="509"/>
        <w:gridCol w:w="483"/>
        <w:gridCol w:w="630"/>
        <w:gridCol w:w="603"/>
        <w:gridCol w:w="603"/>
        <w:gridCol w:w="603"/>
        <w:gridCol w:w="761"/>
      </w:tblGrid>
      <w:tr w:rsidR="00774219" w:rsidRPr="004D7850" w14:paraId="562CBC21" w14:textId="77777777" w:rsidTr="00205D7B">
        <w:trPr>
          <w:trHeight w:val="283"/>
        </w:trPr>
        <w:tc>
          <w:tcPr>
            <w:tcW w:w="553" w:type="dxa"/>
            <w:vMerge w:val="restart"/>
            <w:shd w:val="clear" w:color="auto" w:fill="auto"/>
            <w:vAlign w:val="center"/>
          </w:tcPr>
          <w:p w14:paraId="51C94668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No</w:t>
            </w:r>
          </w:p>
        </w:tc>
        <w:tc>
          <w:tcPr>
            <w:tcW w:w="6907" w:type="dxa"/>
            <w:gridSpan w:val="13"/>
            <w:shd w:val="clear" w:color="auto" w:fill="auto"/>
            <w:vAlign w:val="center"/>
          </w:tcPr>
          <w:p w14:paraId="6C1E1529" w14:textId="4CCE52CD" w:rsidR="00774219" w:rsidRPr="004D7850" w:rsidRDefault="00205D7B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Motivasi Interinsik</w:t>
            </w:r>
          </w:p>
        </w:tc>
        <w:tc>
          <w:tcPr>
            <w:tcW w:w="761" w:type="dxa"/>
            <w:vMerge w:val="restart"/>
            <w:shd w:val="clear" w:color="auto" w:fill="auto"/>
            <w:vAlign w:val="center"/>
          </w:tcPr>
          <w:p w14:paraId="3949902C" w14:textId="2F409270" w:rsidR="00774219" w:rsidRPr="00205D7B" w:rsidRDefault="00205D7B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205D7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∑</w:t>
            </w:r>
          </w:p>
        </w:tc>
      </w:tr>
      <w:tr w:rsidR="00774219" w:rsidRPr="004D7850" w14:paraId="52EF2572" w14:textId="77777777" w:rsidTr="00205D7B">
        <w:trPr>
          <w:trHeight w:val="283"/>
        </w:trPr>
        <w:tc>
          <w:tcPr>
            <w:tcW w:w="553" w:type="dxa"/>
            <w:vMerge/>
            <w:shd w:val="clear" w:color="auto" w:fill="auto"/>
            <w:vAlign w:val="center"/>
            <w:hideMark/>
          </w:tcPr>
          <w:p w14:paraId="0D3A1728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483" w:type="dxa"/>
            <w:shd w:val="clear" w:color="auto" w:fill="auto"/>
            <w:vAlign w:val="center"/>
            <w:hideMark/>
          </w:tcPr>
          <w:p w14:paraId="089712DB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1</w:t>
            </w:r>
          </w:p>
        </w:tc>
        <w:tc>
          <w:tcPr>
            <w:tcW w:w="525" w:type="dxa"/>
            <w:shd w:val="clear" w:color="auto" w:fill="auto"/>
            <w:vAlign w:val="center"/>
            <w:hideMark/>
          </w:tcPr>
          <w:p w14:paraId="26BB0D50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2</w:t>
            </w:r>
          </w:p>
        </w:tc>
        <w:tc>
          <w:tcPr>
            <w:tcW w:w="483" w:type="dxa"/>
            <w:shd w:val="clear" w:color="auto" w:fill="auto"/>
            <w:vAlign w:val="center"/>
            <w:hideMark/>
          </w:tcPr>
          <w:p w14:paraId="70FA80EA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3</w:t>
            </w:r>
          </w:p>
        </w:tc>
        <w:tc>
          <w:tcPr>
            <w:tcW w:w="509" w:type="dxa"/>
            <w:shd w:val="clear" w:color="auto" w:fill="auto"/>
            <w:vAlign w:val="center"/>
            <w:hideMark/>
          </w:tcPr>
          <w:p w14:paraId="55307C74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4</w:t>
            </w:r>
          </w:p>
        </w:tc>
        <w:tc>
          <w:tcPr>
            <w:tcW w:w="483" w:type="dxa"/>
            <w:shd w:val="clear" w:color="auto" w:fill="auto"/>
            <w:vAlign w:val="center"/>
            <w:hideMark/>
          </w:tcPr>
          <w:p w14:paraId="40235A43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5</w:t>
            </w:r>
          </w:p>
        </w:tc>
        <w:tc>
          <w:tcPr>
            <w:tcW w:w="510" w:type="dxa"/>
            <w:shd w:val="clear" w:color="auto" w:fill="auto"/>
            <w:vAlign w:val="center"/>
            <w:hideMark/>
          </w:tcPr>
          <w:p w14:paraId="274A9A4D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6</w:t>
            </w:r>
          </w:p>
        </w:tc>
        <w:tc>
          <w:tcPr>
            <w:tcW w:w="483" w:type="dxa"/>
            <w:shd w:val="clear" w:color="auto" w:fill="auto"/>
            <w:vAlign w:val="center"/>
            <w:hideMark/>
          </w:tcPr>
          <w:p w14:paraId="740E4D44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7</w:t>
            </w:r>
          </w:p>
        </w:tc>
        <w:tc>
          <w:tcPr>
            <w:tcW w:w="509" w:type="dxa"/>
            <w:shd w:val="clear" w:color="auto" w:fill="auto"/>
            <w:vAlign w:val="center"/>
            <w:hideMark/>
          </w:tcPr>
          <w:p w14:paraId="63B72CFA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8</w:t>
            </w:r>
          </w:p>
        </w:tc>
        <w:tc>
          <w:tcPr>
            <w:tcW w:w="483" w:type="dxa"/>
            <w:shd w:val="clear" w:color="auto" w:fill="auto"/>
            <w:vAlign w:val="center"/>
            <w:hideMark/>
          </w:tcPr>
          <w:p w14:paraId="054555A8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9</w:t>
            </w:r>
          </w:p>
        </w:tc>
        <w:tc>
          <w:tcPr>
            <w:tcW w:w="630" w:type="dxa"/>
          </w:tcPr>
          <w:p w14:paraId="68B420B8" w14:textId="5B58165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10</w:t>
            </w:r>
          </w:p>
        </w:tc>
        <w:tc>
          <w:tcPr>
            <w:tcW w:w="603" w:type="dxa"/>
          </w:tcPr>
          <w:p w14:paraId="20E6771D" w14:textId="5D5D588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11</w:t>
            </w:r>
          </w:p>
        </w:tc>
        <w:tc>
          <w:tcPr>
            <w:tcW w:w="603" w:type="dxa"/>
          </w:tcPr>
          <w:p w14:paraId="2B0A118D" w14:textId="611AF05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12</w:t>
            </w:r>
          </w:p>
        </w:tc>
        <w:tc>
          <w:tcPr>
            <w:tcW w:w="603" w:type="dxa"/>
          </w:tcPr>
          <w:p w14:paraId="0CD35C8F" w14:textId="6184032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13</w:t>
            </w:r>
          </w:p>
        </w:tc>
        <w:tc>
          <w:tcPr>
            <w:tcW w:w="761" w:type="dxa"/>
            <w:vMerge/>
            <w:shd w:val="clear" w:color="auto" w:fill="auto"/>
            <w:vAlign w:val="center"/>
            <w:hideMark/>
          </w:tcPr>
          <w:p w14:paraId="4FF3B18C" w14:textId="591EC75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774219" w:rsidRPr="004D7850" w14:paraId="148243C7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3B7C5B3C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CC4D7F4" w14:textId="7988CD5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169D663D" w14:textId="103A14A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F67E749" w14:textId="1F378F0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4020AD0B" w14:textId="3177E90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09B4A73" w14:textId="603261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2083F43F" w14:textId="07D2027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13DDFE5" w14:textId="1EB5B98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3DC300D9" w14:textId="3C9BDE5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D04688F" w14:textId="42AC949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0B38D83F" w14:textId="71CCD2B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402D7DB6" w14:textId="59BCDEB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65E4F01C" w14:textId="3DB8244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4936F589" w14:textId="5C53F0C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2D2C388D" w14:textId="1B483B3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48</w:t>
            </w:r>
          </w:p>
        </w:tc>
      </w:tr>
      <w:tr w:rsidR="00774219" w:rsidRPr="004D7850" w14:paraId="4DCD48FA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646EF8DD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04E32BF" w14:textId="3D136BD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22FD718D" w14:textId="2D1C006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FF9EF7C" w14:textId="264924B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626549E7" w14:textId="5F129FD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2D10572" w14:textId="688B557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07CAE126" w14:textId="4459DBC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D2C3684" w14:textId="4651CB5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743412E8" w14:textId="4AF3C01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CC64DE3" w14:textId="041C541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2D9F8A8A" w14:textId="4DD3099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2BC33522" w14:textId="3423BCC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1024B7AD" w14:textId="5A0DC66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451C278F" w14:textId="5D8057E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2EA6BDD4" w14:textId="1FB8D22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46</w:t>
            </w:r>
          </w:p>
        </w:tc>
      </w:tr>
      <w:tr w:rsidR="00774219" w:rsidRPr="004D7850" w14:paraId="3F030233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57758C4A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393DB2F" w14:textId="10639DA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6A4C6DEB" w14:textId="58A2F37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121B407" w14:textId="7E621A9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55043A59" w14:textId="14A37D0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E3F3EF4" w14:textId="5EFF815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7B5EC937" w14:textId="0B1157E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E5A341E" w14:textId="3366BB7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658E6DE3" w14:textId="0733CAE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41A9B92" w14:textId="68FC02F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0178882B" w14:textId="270AB20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1AC90B94" w14:textId="605C400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05AA8700" w14:textId="4E125BE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3222A027" w14:textId="315CD90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2BCEFE6A" w14:textId="51FEC42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53</w:t>
            </w:r>
          </w:p>
        </w:tc>
      </w:tr>
      <w:tr w:rsidR="00774219" w:rsidRPr="004D7850" w14:paraId="41F621D9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71782243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8C745F9" w14:textId="35B7C12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7FD42F01" w14:textId="65796C0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A1C397F" w14:textId="7E321C3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77D661A0" w14:textId="637225E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66C2292" w14:textId="2D23FAC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2D772729" w14:textId="5858C6E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F262DEE" w14:textId="60D2D27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06BCDBBB" w14:textId="12E0536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646475D" w14:textId="42EC772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63AD93D7" w14:textId="04A3D9C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4E9936C3" w14:textId="1CE578A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61E02B5F" w14:textId="2A51CF8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002F7AF8" w14:textId="1F93E88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212C77A1" w14:textId="084C658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42</w:t>
            </w:r>
          </w:p>
        </w:tc>
      </w:tr>
      <w:tr w:rsidR="00774219" w:rsidRPr="004D7850" w14:paraId="45299B2D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1A7D4AD1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3ABE441" w14:textId="75DEACE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04607187" w14:textId="7A9BE5B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2EFE857" w14:textId="49C9A35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48B11018" w14:textId="578BD0B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BC3554B" w14:textId="29D2D85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1FABF04B" w14:textId="18C275F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22E431E" w14:textId="7734884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63D18F84" w14:textId="355DF0A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97BAEF0" w14:textId="6FE6FCA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44BB5175" w14:textId="0B78854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58023553" w14:textId="299D44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698571E1" w14:textId="11585D0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1B5B463B" w14:textId="05F4A5B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18F33449" w14:textId="15851ED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54</w:t>
            </w:r>
          </w:p>
        </w:tc>
      </w:tr>
      <w:tr w:rsidR="00774219" w:rsidRPr="004D7850" w14:paraId="37BD1DBF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6832F233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5827B1A" w14:textId="2EFDDA8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79B94F7C" w14:textId="5BB5498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52B4D58" w14:textId="54D1B93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79430833" w14:textId="0CBC887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B9E8790" w14:textId="37CD251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2BC35CAE" w14:textId="54158D1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0C74FFD" w14:textId="59D3B1F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7954490A" w14:textId="295ED9B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1830450" w14:textId="36D3604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2AD3DA85" w14:textId="6620737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7E8D1078" w14:textId="05FB15A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14A64455" w14:textId="0C7B0EC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4065DFCF" w14:textId="67F1961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0A4943DD" w14:textId="3A18E9D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49</w:t>
            </w:r>
          </w:p>
        </w:tc>
      </w:tr>
      <w:tr w:rsidR="00774219" w:rsidRPr="004D7850" w14:paraId="1C1FD08A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6D2B0585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67FB70E" w14:textId="68CFE15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0C9E51C1" w14:textId="0A052A6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0B31F66" w14:textId="0337F90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62C84E11" w14:textId="1558311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967BCFD" w14:textId="7360331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5BCA1571" w14:textId="4C960F1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2A58097" w14:textId="33CDD5A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52431A50" w14:textId="7A8B0C0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35559D5" w14:textId="4359AC5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7DDD5146" w14:textId="6235047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01991357" w14:textId="26F9C71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6F862865" w14:textId="5757801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25DF527A" w14:textId="52DAD2A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2C643A5D" w14:textId="2FD0C6C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45</w:t>
            </w:r>
          </w:p>
        </w:tc>
      </w:tr>
      <w:tr w:rsidR="00774219" w:rsidRPr="004D7850" w14:paraId="3B2CC25A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0B8FEDF1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BA7E5AF" w14:textId="7767C11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632327B7" w14:textId="6268BED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6B779B6" w14:textId="676F272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57C519FA" w14:textId="2E3F1C6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F826403" w14:textId="4632601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084398EA" w14:textId="159CE15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44E09F9" w14:textId="3E7DAD0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60E15B70" w14:textId="7663F15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07DCA8E" w14:textId="732F2E0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165154A7" w14:textId="74050FF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384998CF" w14:textId="01425FB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16145C26" w14:textId="6A5E68A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5AA69CBA" w14:textId="42E2074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34D06E85" w14:textId="743E9CC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52</w:t>
            </w:r>
          </w:p>
        </w:tc>
      </w:tr>
      <w:tr w:rsidR="00774219" w:rsidRPr="004D7850" w14:paraId="081126CD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3F28CEF6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B988C29" w14:textId="2110E0D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4645BDBC" w14:textId="1F8EAFF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C8CC204" w14:textId="4002378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3EFC02CC" w14:textId="30182B5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50422F3" w14:textId="2A43ED3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6ABDB21F" w14:textId="0AF048C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A67340B" w14:textId="3F25909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3444493D" w14:textId="1F2848C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ABA6853" w14:textId="677C809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4F9233FB" w14:textId="2E5DDE3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6BAB7137" w14:textId="6223017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2CE631C1" w14:textId="73FC9E2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1665BE4D" w14:textId="3D4D240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1C4116B7" w14:textId="536BE7C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63</w:t>
            </w:r>
          </w:p>
        </w:tc>
      </w:tr>
      <w:tr w:rsidR="00774219" w:rsidRPr="004D7850" w14:paraId="43663153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150A426B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5A2C256" w14:textId="6DA8735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10063151" w14:textId="725DE8E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89E9C42" w14:textId="17BDFD4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57DD73C8" w14:textId="6EAB632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5AF9765" w14:textId="400732B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1C4FF26F" w14:textId="6F30AF9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2143FA6" w14:textId="39CD981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1DDAAD68" w14:textId="1F5068A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93B2A0C" w14:textId="6ACA736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72E8020B" w14:textId="73BB0A5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046F972B" w14:textId="6989960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6B12F403" w14:textId="5E4DA1A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04587F77" w14:textId="63402B7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1DC90233" w14:textId="2FD1126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63</w:t>
            </w:r>
          </w:p>
        </w:tc>
      </w:tr>
      <w:tr w:rsidR="00774219" w:rsidRPr="004D7850" w14:paraId="3EE5F154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427F0BFA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EFB52F5" w14:textId="02BB076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2AAA5261" w14:textId="5C16DC8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32710C1" w14:textId="7417A53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6CBA9AD2" w14:textId="4A298B2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DD25AE8" w14:textId="36CCAAF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19F6506C" w14:textId="64C898D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978066B" w14:textId="7E9CE77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2C9AFFC7" w14:textId="6467CAB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1534504" w14:textId="7CD9BC0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1B103D51" w14:textId="4810478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51591CB5" w14:textId="33956D0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09E18C45" w14:textId="06853F2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7F34FED5" w14:textId="40D3795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028B8E7D" w14:textId="0BE2690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49</w:t>
            </w:r>
          </w:p>
        </w:tc>
      </w:tr>
      <w:tr w:rsidR="00774219" w:rsidRPr="004D7850" w14:paraId="423C5F17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16680BE5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09D1BA5" w14:textId="07E3FF6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163A5F69" w14:textId="50C994F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86B0A26" w14:textId="6064A85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1D7126D4" w14:textId="1099E41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8EB5062" w14:textId="7ACF6CA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16779061" w14:textId="0288A5B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3EA8560" w14:textId="4F49AC4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570B66D3" w14:textId="5862067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B749A45" w14:textId="439FE83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6229B971" w14:textId="689B602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76335384" w14:textId="2BC5063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1974C867" w14:textId="408C7FD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29A599CA" w14:textId="691036D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734F3F4D" w14:textId="2E15902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52</w:t>
            </w:r>
          </w:p>
        </w:tc>
      </w:tr>
      <w:tr w:rsidR="00774219" w:rsidRPr="004D7850" w14:paraId="5001E933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2118C169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DC09AA2" w14:textId="0C4725A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70F9093F" w14:textId="207BF4B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CE4B245" w14:textId="4E691A0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0C97C8A0" w14:textId="3117714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5F86782" w14:textId="6B62881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15A7C7B6" w14:textId="3E0CA50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0A550A8" w14:textId="0623544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41141812" w14:textId="14643E9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AEC389D" w14:textId="64C2262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4BF3185D" w14:textId="073EBDA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6FD1EACB" w14:textId="0CFF53F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0F05D6C5" w14:textId="3A44F47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7879CCBC" w14:textId="0263228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1344C338" w14:textId="302FFF0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61</w:t>
            </w:r>
          </w:p>
        </w:tc>
      </w:tr>
      <w:tr w:rsidR="00774219" w:rsidRPr="004D7850" w14:paraId="37A108DA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745C29A8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EB713F6" w14:textId="3C5706D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208576A5" w14:textId="71AEFE8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B256D36" w14:textId="6168AF9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25DB7F38" w14:textId="0824B5E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0AC4F92" w14:textId="03624EE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1D759824" w14:textId="6D79EFC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35A598C" w14:textId="79F0626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7C2A19BC" w14:textId="15FD1E8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62A453E" w14:textId="2A8A0C8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732B87B0" w14:textId="0D0F297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48156D78" w14:textId="19B6FB0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0409402E" w14:textId="1BC8D68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4BE5D350" w14:textId="02DA6EC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4EAF56C8" w14:textId="10D8A68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50</w:t>
            </w:r>
          </w:p>
        </w:tc>
      </w:tr>
      <w:tr w:rsidR="00774219" w:rsidRPr="004D7850" w14:paraId="16459CEE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37DD7700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62B12BE" w14:textId="627A5C6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7D7AD165" w14:textId="0B37722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BC00FBE" w14:textId="6921EA8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4228D632" w14:textId="552EF9A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3AE24D7" w14:textId="062CA03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3AC81C6E" w14:textId="790B0CF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9F77703" w14:textId="37FD0EF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159D79C5" w14:textId="0232D17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5553F93" w14:textId="7299EE7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1686F7B6" w14:textId="165DFBD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464E8917" w14:textId="2E94135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172353AF" w14:textId="01B6EA7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56FBB884" w14:textId="614CB1D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4274CF68" w14:textId="565049B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51</w:t>
            </w:r>
          </w:p>
        </w:tc>
      </w:tr>
      <w:tr w:rsidR="00774219" w:rsidRPr="004D7850" w14:paraId="4519F72F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07A20944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E4A2F05" w14:textId="61281D6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2EFAD14C" w14:textId="5AFD26A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73C1B76" w14:textId="3CBFAE0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07F66951" w14:textId="20841D9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3330E0A" w14:textId="076FAB3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28AE3F4B" w14:textId="6207CE1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FBEF9C9" w14:textId="60795CC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1C81702F" w14:textId="2AE85E9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CB97E96" w14:textId="2F82623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06C0C813" w14:textId="37FF704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42752D0F" w14:textId="5D838E3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6DAE6E02" w14:textId="1AF3AAD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3A66DB66" w14:textId="10ED282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633A0D38" w14:textId="7529852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64</w:t>
            </w:r>
          </w:p>
        </w:tc>
      </w:tr>
      <w:tr w:rsidR="00774219" w:rsidRPr="004D7850" w14:paraId="1AB7A25F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102C97C0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9C653C7" w14:textId="54E5289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6888C784" w14:textId="76530E6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25B0511" w14:textId="6B5BA42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58DE4F84" w14:textId="35B59BB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39D5BD5" w14:textId="1323F88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26D8F543" w14:textId="6602113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C45E0FB" w14:textId="785BFB7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4FD4EEA0" w14:textId="7BCC02A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6D34A44" w14:textId="5C8F113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15CAF338" w14:textId="7793721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6FD6DA50" w14:textId="6E8DE99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5FE4B14B" w14:textId="55487B5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5020F8A8" w14:textId="58B1695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62D4D9E2" w14:textId="2922FE2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60</w:t>
            </w:r>
          </w:p>
        </w:tc>
      </w:tr>
      <w:tr w:rsidR="00774219" w:rsidRPr="004D7850" w14:paraId="2EB038A4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11DCE63D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2796FD3" w14:textId="3E7E00C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67C3DE4C" w14:textId="02F1AD5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033F1FC" w14:textId="0C948A0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43D72B5C" w14:textId="3980D03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0A747F5" w14:textId="1DC0C75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1C804C2F" w14:textId="07ACC28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0F77A2D" w14:textId="09AE9D8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3116AE52" w14:textId="0ADE865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E2A4C71" w14:textId="15D4447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5127D9A9" w14:textId="0B5478E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3A1A7AF5" w14:textId="42AF1BA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36F7CBD8" w14:textId="52C5629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678C4F48" w14:textId="7963EAC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47C3696C" w14:textId="0933EAA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61</w:t>
            </w:r>
          </w:p>
        </w:tc>
      </w:tr>
      <w:tr w:rsidR="00774219" w:rsidRPr="004D7850" w14:paraId="7EA2AD0E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3979AE57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C221361" w14:textId="27BCFDD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124E2690" w14:textId="1862719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B2A303D" w14:textId="13ACF4A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7C896A66" w14:textId="6D320D4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EC3CDE1" w14:textId="3434EEA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78BE1045" w14:textId="6DB478F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E83179C" w14:textId="3F91CF6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762D8EEA" w14:textId="57CEB8C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CD09FA4" w14:textId="3094592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2D62A67F" w14:textId="462D0E5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0484D705" w14:textId="498C5CB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40267928" w14:textId="28CE10B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4E800C5F" w14:textId="0464A28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7A89417F" w14:textId="23BB477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60</w:t>
            </w:r>
          </w:p>
        </w:tc>
      </w:tr>
      <w:tr w:rsidR="00774219" w:rsidRPr="004D7850" w14:paraId="0D63765F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41D5DF1B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4DCF3BD" w14:textId="62B286B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6B7F66D5" w14:textId="75E5E69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198FD08" w14:textId="0FCB910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352FD4ED" w14:textId="0F87D50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7086AB5" w14:textId="6903F6F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68F256BA" w14:textId="5826F70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3F60785" w14:textId="69E01E2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008B4D04" w14:textId="55F106F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B1641CE" w14:textId="1AA450C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7F6966EF" w14:textId="2CBB941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7798B375" w14:textId="332E3B1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46B08829" w14:textId="0F9D7BF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17D1816C" w14:textId="27A92BF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1FE77440" w14:textId="2009556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50</w:t>
            </w:r>
          </w:p>
        </w:tc>
      </w:tr>
      <w:tr w:rsidR="00774219" w:rsidRPr="004D7850" w14:paraId="04BEBF99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3BC0DA0D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079FFC2" w14:textId="211E887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1355A9EB" w14:textId="2B65351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8645A56" w14:textId="64B2654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1CEA7767" w14:textId="2AE36DC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9F35BF1" w14:textId="71F6DB6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381B2F3A" w14:textId="264C118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5EF9585" w14:textId="4F484AE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5347D3CD" w14:textId="236EF70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5953A11" w14:textId="7307C9B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2E5207B4" w14:textId="0CD178B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2A89C663" w14:textId="5B1025F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11F692C1" w14:textId="158E7F9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5FD8D92A" w14:textId="16C21A3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48E14271" w14:textId="2F74F06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62</w:t>
            </w:r>
          </w:p>
        </w:tc>
      </w:tr>
      <w:tr w:rsidR="00774219" w:rsidRPr="004D7850" w14:paraId="6121FC34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24C8FC31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D7FB2B3" w14:textId="34373DE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36F76122" w14:textId="464F111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B56229A" w14:textId="624EE24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427A5233" w14:textId="074C094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9B049B6" w14:textId="0B0D8F5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2B08CD7E" w14:textId="2240B13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BC036B7" w14:textId="26DB055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67FFB915" w14:textId="3B6982B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86C5A15" w14:textId="59C8C70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063B8896" w14:textId="0689216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639DC6E6" w14:textId="55D2500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397E14AF" w14:textId="00558C9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09509EE1" w14:textId="6D003BF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4FC8B058" w14:textId="3D09B09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54</w:t>
            </w:r>
          </w:p>
        </w:tc>
      </w:tr>
      <w:tr w:rsidR="00774219" w:rsidRPr="004D7850" w14:paraId="098BC05C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6FD547BB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42DBFE7" w14:textId="37C8D07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4A27DB35" w14:textId="2DF190B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611555F" w14:textId="2749742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1205048B" w14:textId="47F9D46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58BF2AE" w14:textId="56577F1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44E9E12A" w14:textId="75B45EB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B6FEDEF" w14:textId="23A3656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7007D651" w14:textId="4E7529A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7B5E239" w14:textId="7FCBEFB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00AA72D0" w14:textId="4DB7351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715D6074" w14:textId="087C7A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67BA6802" w14:textId="2A72E92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146D0C2D" w14:textId="1567EA7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17B4AE34" w14:textId="4E9ABAE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41</w:t>
            </w:r>
          </w:p>
        </w:tc>
      </w:tr>
      <w:tr w:rsidR="00774219" w:rsidRPr="004D7850" w14:paraId="601EE385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515F3721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CD2BF2F" w14:textId="2100604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4BFD51E1" w14:textId="267A0DA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03AFC7B" w14:textId="336BCB8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01F4C910" w14:textId="496B51B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6D21E24" w14:textId="352B576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65DB0ED0" w14:textId="5AC5473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FD43A33" w14:textId="5D4ABEC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2BC97AF0" w14:textId="1786E84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B7E1CCE" w14:textId="2D891CB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6575090E" w14:textId="00208D0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07AC9511" w14:textId="7BCEFD8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0E3799BE" w14:textId="4EE07EB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52D07115" w14:textId="156AA2A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6023FFF2" w14:textId="36EDB40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51</w:t>
            </w:r>
          </w:p>
        </w:tc>
      </w:tr>
      <w:tr w:rsidR="00774219" w:rsidRPr="004D7850" w14:paraId="3AF34A3D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1C0B41C8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6E74EAC" w14:textId="582083E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22C22575" w14:textId="7271FFF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D23AE7B" w14:textId="1A74F9D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2CE96845" w14:textId="14A1DB5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151F2C4" w14:textId="206771F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0FDAF890" w14:textId="3B8BEBC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E7E57FF" w14:textId="01E0B2A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3002A781" w14:textId="243221C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0E0DFD8" w14:textId="3245E3B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740B4781" w14:textId="3E3D1AC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4FD64977" w14:textId="4939FCF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73B48C19" w14:textId="50AA8F6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0A5C4C8F" w14:textId="3A4C766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7DF85574" w14:textId="22671D4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61</w:t>
            </w:r>
          </w:p>
        </w:tc>
      </w:tr>
      <w:tr w:rsidR="00774219" w:rsidRPr="004D7850" w14:paraId="3848E221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2273CCD2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F8552C7" w14:textId="68DB91D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48C588DD" w14:textId="4A77163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D2067B1" w14:textId="559CE4E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3F36D03C" w14:textId="7F07058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4DF6CF5" w14:textId="4B6B028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7A63C0B4" w14:textId="634DA93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FE4A117" w14:textId="3561CCE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6104D82E" w14:textId="03FF2BB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1E63AF9" w14:textId="6F3CC4D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2808E816" w14:textId="0959A47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60F9B52E" w14:textId="4F0709A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038B5DF2" w14:textId="5C0AFE4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02CBC6F6" w14:textId="2CC9A7C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48712944" w14:textId="4F359FA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55</w:t>
            </w:r>
          </w:p>
        </w:tc>
      </w:tr>
      <w:tr w:rsidR="00774219" w:rsidRPr="004D7850" w14:paraId="027A694E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5F17F051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27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46B3595" w14:textId="5739E1B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0FF36D06" w14:textId="6296125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8AA3522" w14:textId="324A3EB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04C50470" w14:textId="6553D0C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548012D" w14:textId="5B7D899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0661CF94" w14:textId="7A14F04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1650507" w14:textId="1053908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4B7EDA73" w14:textId="70DBE9F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C8F3FD3" w14:textId="3FACD7D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6B284B97" w14:textId="64E23FC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6E0BDE06" w14:textId="56B5B73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4DE9E1EA" w14:textId="1442B7D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3630A555" w14:textId="5E93541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7E905784" w14:textId="550D33B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48</w:t>
            </w:r>
          </w:p>
        </w:tc>
      </w:tr>
      <w:tr w:rsidR="00774219" w:rsidRPr="004D7850" w14:paraId="36A749F8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2D267CAD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28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889BA30" w14:textId="7686EDD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16B89CE8" w14:textId="3160426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3681F1D" w14:textId="54E1354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0C7E632C" w14:textId="5EC5AAE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7AF34F9" w14:textId="603B208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479011D1" w14:textId="575C0AD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D086533" w14:textId="01181F7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461F5368" w14:textId="157ADCE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ACF9C9D" w14:textId="2579AC9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14CF14E5" w14:textId="47DEE8F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491C3906" w14:textId="4D9B641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521DDE54" w14:textId="5D5AC1B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4E8FA87A" w14:textId="7DC70FC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49B81916" w14:textId="58B628C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54</w:t>
            </w:r>
          </w:p>
        </w:tc>
      </w:tr>
      <w:tr w:rsidR="00774219" w:rsidRPr="004D7850" w14:paraId="15481E18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4ACD74ED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29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70B8D07" w14:textId="5F46429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212E12B9" w14:textId="25746EF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F90FA20" w14:textId="7ED2061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77D8A34B" w14:textId="5A3FC28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CFD763F" w14:textId="5B173ED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32AE2E6C" w14:textId="25D1961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F37AF69" w14:textId="7478CD9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7651489A" w14:textId="5974321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75B26A5" w14:textId="59B3399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192245D3" w14:textId="4BB5DC8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3EB2E803" w14:textId="1ADB06F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60FE41FD" w14:textId="5FA7AB6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28A64211" w14:textId="3E66FDD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6EE65497" w14:textId="1025B54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58</w:t>
            </w:r>
          </w:p>
        </w:tc>
      </w:tr>
      <w:tr w:rsidR="00774219" w:rsidRPr="004D7850" w14:paraId="313B4DA7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0AB72E4D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0780090" w14:textId="11A8C5F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06BA5DD2" w14:textId="12BEF4F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6ADFC09" w14:textId="42C85A9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4BAAA854" w14:textId="1B48D2F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D088E28" w14:textId="53D1FB5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7C428718" w14:textId="39A4EA0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F459995" w14:textId="06B25D0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4C21B854" w14:textId="03A739D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4A94821" w14:textId="4161FF3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12111C16" w14:textId="67879C5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51B3CD1F" w14:textId="5886AA5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65FBCB73" w14:textId="4142F1C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1AFA0595" w14:textId="40413A8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2D40FD1F" w14:textId="216F167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62</w:t>
            </w:r>
          </w:p>
        </w:tc>
      </w:tr>
      <w:tr w:rsidR="00774219" w:rsidRPr="004D7850" w14:paraId="30677F35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4B1ECCC5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31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7A277E1" w14:textId="3DBDFA1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2EDDFC88" w14:textId="3C30584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52DC8BF" w14:textId="25B6F19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187B0AFA" w14:textId="765FBD6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360C627" w14:textId="51F1AFB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729E9BE2" w14:textId="3FEF129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9CF2583" w14:textId="51A80DA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2ADEE889" w14:textId="3720BCB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48B905C" w14:textId="7DF4E51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05DD8105" w14:textId="3706768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61F001ED" w14:textId="0DFF0A8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5B6DA44A" w14:textId="0C43372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2C05A008" w14:textId="09A6CA4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392DE2ED" w14:textId="5EAABEB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51</w:t>
            </w:r>
          </w:p>
        </w:tc>
      </w:tr>
      <w:tr w:rsidR="00774219" w:rsidRPr="004D7850" w14:paraId="617DF45E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0D87D751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32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F5C07B5" w14:textId="5764344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78A076F4" w14:textId="3A37271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F00646E" w14:textId="70E2A0B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0D19981F" w14:textId="413DBCF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9ED8DAB" w14:textId="78873A0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196099A3" w14:textId="76CAFB4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9F2C4C1" w14:textId="6415FA9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6172DEFA" w14:textId="3A3BC7E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EE105E0" w14:textId="226FC5B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4E261696" w14:textId="350132E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7EEC58C9" w14:textId="0A09D86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1A1162F2" w14:textId="36C09CA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178EA700" w14:textId="164657F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69AB08D0" w14:textId="23AA238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57</w:t>
            </w:r>
          </w:p>
        </w:tc>
      </w:tr>
      <w:tr w:rsidR="00774219" w:rsidRPr="004D7850" w14:paraId="494BB854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3814AE10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3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C667594" w14:textId="5122E39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51B97978" w14:textId="4281EC0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375CE1A" w14:textId="0D47952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6970AFA8" w14:textId="0E324BF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30FB5AC" w14:textId="3A9834A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2CB941B5" w14:textId="7C294EF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A1A7566" w14:textId="57C791E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4416B02F" w14:textId="1E35370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571C4A8" w14:textId="7A8D589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17840FF6" w14:textId="1B8C908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2E6F659C" w14:textId="7A90F4F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30130703" w14:textId="261184F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3B46B83C" w14:textId="0927A3A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689222BE" w14:textId="50BEB51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55</w:t>
            </w:r>
          </w:p>
        </w:tc>
      </w:tr>
      <w:tr w:rsidR="00774219" w:rsidRPr="004D7850" w14:paraId="55098BEC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78EB382B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3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2D6B8A9" w14:textId="3F35B7E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32773317" w14:textId="0ADDDC0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1EFD166" w14:textId="7C4E1B8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0840F9F2" w14:textId="5B8406D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FC15BC2" w14:textId="7306D0C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77E9E6B5" w14:textId="6783388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344A7A9" w14:textId="301B964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5BE0EC9D" w14:textId="2D615E2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EE2244A" w14:textId="0B663D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00CC8A90" w14:textId="6C50A74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6229DD96" w14:textId="6D2EB06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6B492410" w14:textId="3332364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35BC3026" w14:textId="28586FE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2497223F" w14:textId="63C98FF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53</w:t>
            </w:r>
          </w:p>
        </w:tc>
      </w:tr>
      <w:tr w:rsidR="00774219" w:rsidRPr="004D7850" w14:paraId="1A61C6D7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6A49D00C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lastRenderedPageBreak/>
              <w:t>3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CBF4B1B" w14:textId="46A3CBA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41B1101E" w14:textId="14C9450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0C42969" w14:textId="0869D23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40758B2B" w14:textId="5EB27C6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868CB48" w14:textId="005BF90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674B811D" w14:textId="636E3BF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6A52E65" w14:textId="16FE6CB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19F1B202" w14:textId="399C5F8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846BDFB" w14:textId="3F096B6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27104BA2" w14:textId="6769179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1349503D" w14:textId="45BAF44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4F3E0F0C" w14:textId="3039AA9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226DB257" w14:textId="2F51830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7CF33C6B" w14:textId="651C4AC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51</w:t>
            </w:r>
          </w:p>
        </w:tc>
      </w:tr>
      <w:tr w:rsidR="00774219" w:rsidRPr="004D7850" w14:paraId="6734CE2F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3415E439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6E12870" w14:textId="096EA19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46D92056" w14:textId="7439249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2BA604E" w14:textId="4F3EC5A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130D5ABE" w14:textId="36313BB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25EECAA" w14:textId="19CC76C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0EA9EDBC" w14:textId="53F4A87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811ECB7" w14:textId="6BEF118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52B2E16D" w14:textId="4D813CE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37EEE3C" w14:textId="7209DB9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2082B283" w14:textId="7F3AAEE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2578A00F" w14:textId="0955062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55D1CB75" w14:textId="1DDAA49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18A91ACD" w14:textId="67EA2B0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27865342" w14:textId="1D82498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60</w:t>
            </w:r>
          </w:p>
        </w:tc>
      </w:tr>
      <w:tr w:rsidR="00774219" w:rsidRPr="004D7850" w14:paraId="0B7D3658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6FD6DEA7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37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12896FE" w14:textId="2A4C3FB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2D355E86" w14:textId="4A34869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37802C2" w14:textId="5C1B995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5E0EC2A3" w14:textId="29D71DB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74DD249" w14:textId="3C9CA1C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7F892A02" w14:textId="5FF7C32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C1D99B8" w14:textId="3F07C52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269EFF96" w14:textId="282261C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CBFEBDE" w14:textId="4A0DBA2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178D5D28" w14:textId="0BAB401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0622A8F0" w14:textId="43C7592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3271F131" w14:textId="51B2EA2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0B2BD2C6" w14:textId="57CCD51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29C87D57" w14:textId="6817E32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60</w:t>
            </w:r>
          </w:p>
        </w:tc>
      </w:tr>
      <w:tr w:rsidR="00774219" w:rsidRPr="004D7850" w14:paraId="64902BB2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5D9A893C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38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C8FB6A4" w14:textId="7771CBB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005E5E04" w14:textId="63A1446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F4967EA" w14:textId="3CCA3FA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7E245924" w14:textId="35F86C1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37CC033" w14:textId="16569AD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73E643C2" w14:textId="137E518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3C26482" w14:textId="700B008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3396B2F5" w14:textId="711F723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75C31C7" w14:textId="5E6D6C8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77DEF6E5" w14:textId="26E9CBC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76D79833" w14:textId="723AEBA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791BF725" w14:textId="5970450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12D2F806" w14:textId="43142CA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66EE71C9" w14:textId="7800DA3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58</w:t>
            </w:r>
          </w:p>
        </w:tc>
      </w:tr>
      <w:tr w:rsidR="00774219" w:rsidRPr="004D7850" w14:paraId="561407A5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09E9394A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39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3477564" w14:textId="53C0D6A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776F6F4A" w14:textId="27F8DBE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90D74A7" w14:textId="11190F1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6440ED6D" w14:textId="096423C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9E168BC" w14:textId="61BDFF0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477BAA9F" w14:textId="50EEB3E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E4D63AF" w14:textId="7078430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29F62D2F" w14:textId="50B0B13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4301A3F" w14:textId="258BA26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40F4B5FF" w14:textId="78E273A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62D556D2" w14:textId="227BC1E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3616423A" w14:textId="00C9CA7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04A04AAC" w14:textId="5868855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246BC93E" w14:textId="3CCFC26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51</w:t>
            </w:r>
          </w:p>
        </w:tc>
      </w:tr>
      <w:tr w:rsidR="00774219" w:rsidRPr="004D7850" w14:paraId="3EC13C44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597620A7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3CF8D19" w14:textId="0961DB6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6C64B72B" w14:textId="0A2A230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ED3EA93" w14:textId="0D8DC67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52DAF047" w14:textId="13047D2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440BCC5" w14:textId="2E432A6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32969767" w14:textId="61BE58F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63B08FB" w14:textId="5E686B6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31D478B9" w14:textId="66EE110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F282E7E" w14:textId="56114BD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44E63178" w14:textId="70970CF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52BAAF22" w14:textId="6DD9FAE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44714155" w14:textId="5E7A9A2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5D5B7581" w14:textId="2077985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038C7716" w14:textId="271D005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38</w:t>
            </w:r>
          </w:p>
        </w:tc>
      </w:tr>
      <w:tr w:rsidR="00774219" w:rsidRPr="004D7850" w14:paraId="0DC4E91C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1631DC2A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41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1D7FA79" w14:textId="1EA34AF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25B0A4D0" w14:textId="7980EB5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4AF8387" w14:textId="61D1F04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5C557BDA" w14:textId="4DFBB52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67D41AC" w14:textId="4C60649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1E4D3768" w14:textId="28FFD82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353550B" w14:textId="7A13840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7EF24CAD" w14:textId="59BD5ED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0748634" w14:textId="50ECCEB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210F4290" w14:textId="27C28C6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749BCB57" w14:textId="6D905FE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16E91F4E" w14:textId="56BBBB4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5946E4C9" w14:textId="7B0D03A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014D4E63" w14:textId="3D534FC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54</w:t>
            </w:r>
          </w:p>
        </w:tc>
      </w:tr>
      <w:tr w:rsidR="00774219" w:rsidRPr="004D7850" w14:paraId="60D94240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562F930A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42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A28D0FE" w14:textId="402955C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0AE68714" w14:textId="0CCD434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8D8C5D5" w14:textId="399B08A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3F2A65BA" w14:textId="0BA702C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88D793E" w14:textId="21222A3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46713636" w14:textId="36B95F7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03984AC" w14:textId="0090EF0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39A35FCD" w14:textId="532F280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B9F007C" w14:textId="5320574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04424F88" w14:textId="1AC070C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55D2C56E" w14:textId="63B3F23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4E160F2C" w14:textId="095FF2F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68E3FF92" w14:textId="40F9809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2DE26213" w14:textId="3EC61E6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62</w:t>
            </w:r>
          </w:p>
        </w:tc>
      </w:tr>
      <w:tr w:rsidR="00774219" w:rsidRPr="004D7850" w14:paraId="5B1773BC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09CF78CE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4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75A2B5C" w14:textId="51894C8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593E4EEC" w14:textId="1B4AB61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666A028" w14:textId="1C381CF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6A1AF200" w14:textId="2FBB372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6C2D12E" w14:textId="3C4062D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1ADF89C3" w14:textId="0D1D5D8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CB4AC39" w14:textId="3A99C21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0A3FCAE5" w14:textId="37B788C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C5771E8" w14:textId="170627E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1DDE4BA5" w14:textId="6234E5C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49D7A734" w14:textId="2260444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1B8CF9AA" w14:textId="622960F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10043783" w14:textId="6878DA0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51B9AC65" w14:textId="7F50847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50</w:t>
            </w:r>
          </w:p>
        </w:tc>
      </w:tr>
      <w:tr w:rsidR="00774219" w:rsidRPr="004D7850" w14:paraId="0BC9DFB1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2DBFD35B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4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31C1EA7" w14:textId="4EF6F89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58D0C947" w14:textId="73AA87A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CC6961D" w14:textId="7022D54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4979B0E6" w14:textId="035BF27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C8443A4" w14:textId="7971563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5923CD7B" w14:textId="0C060C9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D8EDEE5" w14:textId="5F1D0FA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7D09D0A7" w14:textId="78EF93D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C969239" w14:textId="1A06EB0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0E383A9D" w14:textId="1673629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4B21F02B" w14:textId="639A9FD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233FDA44" w14:textId="3DF2B22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7F0B032B" w14:textId="22AA559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377482C7" w14:textId="7BA27B9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48</w:t>
            </w:r>
          </w:p>
        </w:tc>
      </w:tr>
      <w:tr w:rsidR="00774219" w:rsidRPr="004D7850" w14:paraId="3ACB6957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5A974325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4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7F7C4F8" w14:textId="236D163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774C58D3" w14:textId="2AFB2B0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6F884DF" w14:textId="00AF8C7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470E4058" w14:textId="69AC2C3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8C747F0" w14:textId="0D28E6F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601F7F1A" w14:textId="753069E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35BFC23" w14:textId="5D5B2E7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6AE48F92" w14:textId="0E124E9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D64D178" w14:textId="6F5DDC0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49A69D3B" w14:textId="7ECE1AC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67D94967" w14:textId="43E7483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53CBA0C8" w14:textId="1AC98DA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6F3876EB" w14:textId="414BA08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7FC4C520" w14:textId="0D5912C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43</w:t>
            </w:r>
          </w:p>
        </w:tc>
      </w:tr>
      <w:tr w:rsidR="00774219" w:rsidRPr="004D7850" w14:paraId="37239BEF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28950D3E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46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929C6CE" w14:textId="2D31888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52BCD162" w14:textId="604F53A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0B982E1" w14:textId="5E49C2E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57DEC941" w14:textId="4EC6F47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8DBA273" w14:textId="419CEC7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3CF3D578" w14:textId="3C297C4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1511F34" w14:textId="1E90CBB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5026FA16" w14:textId="33E3055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25502ED" w14:textId="2751A63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209D3C43" w14:textId="026349C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156FEC19" w14:textId="3611318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55959B67" w14:textId="4CA6D02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2D8339E9" w14:textId="368C688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125DE4EA" w14:textId="439295E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58</w:t>
            </w:r>
          </w:p>
        </w:tc>
      </w:tr>
      <w:tr w:rsidR="00774219" w:rsidRPr="004D7850" w14:paraId="20C0BAB3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6C21EFC5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47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CF85180" w14:textId="698E763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0D5B7BF0" w14:textId="195B1DD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9AE50FA" w14:textId="57956BF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7F652F6E" w14:textId="1A5CDEC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7D97A08" w14:textId="77DAE9D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1D2B747A" w14:textId="2449680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720318E" w14:textId="2F295BE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1919E822" w14:textId="60B80BC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1EB2823" w14:textId="0FA7CC9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4A61C463" w14:textId="3360C91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69DC445D" w14:textId="2310854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72218D42" w14:textId="4BD6A90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34C89193" w14:textId="0520158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056F7AA5" w14:textId="3AE7235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53</w:t>
            </w:r>
          </w:p>
        </w:tc>
      </w:tr>
      <w:tr w:rsidR="00774219" w:rsidRPr="004D7850" w14:paraId="40A868DC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1CC725B1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48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EFDC7C7" w14:textId="504413D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08E5D3EB" w14:textId="5EB9879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3FFA1CE" w14:textId="0E93114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30EF47F5" w14:textId="3B09D84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6A86009" w14:textId="03BC258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647937E5" w14:textId="63F90CF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9624B59" w14:textId="6473B79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6AF1522C" w14:textId="46574E2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6EA4EB5" w14:textId="1E5F469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6026ED75" w14:textId="4824608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67343C47" w14:textId="3697178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6AC1B57F" w14:textId="5D6F11C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588088C1" w14:textId="090ACB4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25DA3ED0" w14:textId="7E261D0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56</w:t>
            </w:r>
          </w:p>
        </w:tc>
      </w:tr>
      <w:tr w:rsidR="00774219" w:rsidRPr="004D7850" w14:paraId="75291495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17CB9BB6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49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9215C25" w14:textId="1735013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0FD8FF24" w14:textId="677B98A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2C0B9C2" w14:textId="0B9D29E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06A30B5E" w14:textId="275E0CF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7F7B7FE" w14:textId="5E251FF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355A5082" w14:textId="51487A0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4CF5EC5" w14:textId="647E784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027399B7" w14:textId="62D9CAF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7DCB568" w14:textId="584C008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05D1354D" w14:textId="76BE227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507E447D" w14:textId="773D627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12F32AD4" w14:textId="08F70EE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06C6519E" w14:textId="09046DA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59282BE7" w14:textId="09EF1AB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60</w:t>
            </w:r>
          </w:p>
        </w:tc>
      </w:tr>
      <w:tr w:rsidR="00774219" w:rsidRPr="004D7850" w14:paraId="1EC08B99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440785E6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50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FA8A670" w14:textId="34E1057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34060761" w14:textId="379CAE4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655F545" w14:textId="10D5DAA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0AAF3A87" w14:textId="7731960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F64F414" w14:textId="44564DB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5EF49574" w14:textId="3DF002A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8167C73" w14:textId="3BA1A73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41B1248A" w14:textId="4398C2D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3D39707" w14:textId="5676C3F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1B891D06" w14:textId="25488DC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508E652F" w14:textId="6B7319B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52EB0F97" w14:textId="39ADDA2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07C34094" w14:textId="5D96897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2755B9AB" w14:textId="73258E9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61</w:t>
            </w:r>
          </w:p>
        </w:tc>
      </w:tr>
      <w:tr w:rsidR="00774219" w:rsidRPr="004D7850" w14:paraId="6F6D7664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5BB82214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51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2004DA1" w14:textId="02DD608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20AEF6B4" w14:textId="01CCCAC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33B095D" w14:textId="288BDC7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3AE33AE8" w14:textId="18954CC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A57B584" w14:textId="32AECC5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51DB5D9F" w14:textId="76E267A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7A38057" w14:textId="66AFF63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067F72CF" w14:textId="0784A55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2642393" w14:textId="06C8F2C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6F815CD7" w14:textId="66155CE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217D59B9" w14:textId="5C9B049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0FD44255" w14:textId="420C889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21425562" w14:textId="75E12AB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36B596F8" w14:textId="5A2FFC0D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63</w:t>
            </w:r>
          </w:p>
        </w:tc>
      </w:tr>
      <w:tr w:rsidR="00774219" w:rsidRPr="004D7850" w14:paraId="5F89DF76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5563D369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52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1B2515D" w14:textId="7DE575A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60E83E0A" w14:textId="66DEABC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8A0FD25" w14:textId="0771E3A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631C436A" w14:textId="3737C4D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E532494" w14:textId="7186CB3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66AF3142" w14:textId="5B2EBA6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A01959A" w14:textId="2AB298F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59D532F9" w14:textId="20A37D3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311683A" w14:textId="3B06C0D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5F0BE235" w14:textId="0D21554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3A1D2FCA" w14:textId="52D1FFE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1B094ED8" w14:textId="5D52283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06DAD5CF" w14:textId="33DD98C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2DD856E2" w14:textId="573AD91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51</w:t>
            </w:r>
          </w:p>
        </w:tc>
      </w:tr>
      <w:tr w:rsidR="00774219" w:rsidRPr="004D7850" w14:paraId="4202DA6B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474E9705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5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D047CE6" w14:textId="07A8310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2038547B" w14:textId="5A6DF7A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C0DACC1" w14:textId="47C2327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23A93930" w14:textId="0016913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E03AE72" w14:textId="7CCDB53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5E48143E" w14:textId="7AAE98D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E3D7DA5" w14:textId="172B244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6809E4BA" w14:textId="6D1BE1C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E989FD7" w14:textId="61B27B2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0F0517D4" w14:textId="172B161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1A19B2DF" w14:textId="6AFADCB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787B83BE" w14:textId="34F28EC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55D4D7B7" w14:textId="585C65F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2038E701" w14:textId="6BBFE63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55</w:t>
            </w:r>
          </w:p>
        </w:tc>
      </w:tr>
      <w:tr w:rsidR="00774219" w:rsidRPr="004D7850" w14:paraId="049D7AC6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02821889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5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3F3F531" w14:textId="3BEF4B4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51124633" w14:textId="6628D74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51BE480" w14:textId="47D6FCB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5A19D166" w14:textId="1DA97DA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B831A29" w14:textId="0A46379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5F8F6425" w14:textId="42CFD0C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B01C3B3" w14:textId="398A621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2DBD5EDA" w14:textId="0CE15AA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4ECAD35" w14:textId="3C608EA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4CA39CD4" w14:textId="5F4D03B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1794F8F7" w14:textId="2894710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26FE308C" w14:textId="61C0E27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62583F92" w14:textId="3FBC258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16BDA632" w14:textId="2FF7838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62</w:t>
            </w:r>
          </w:p>
        </w:tc>
      </w:tr>
      <w:tr w:rsidR="00774219" w:rsidRPr="004D7850" w14:paraId="76180235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287BB0A8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5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C34F5BF" w14:textId="457DBEB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06C47CA1" w14:textId="04094E5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AEDD09B" w14:textId="740E2DD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506892EA" w14:textId="5F02C9E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6D8F538" w14:textId="0908B9E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5C4459DB" w14:textId="2ED0869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53811B5" w14:textId="10C941F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130C1CDB" w14:textId="13F4E0D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2BBB7B4" w14:textId="3462B42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76B48B7E" w14:textId="49A7304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659367F5" w14:textId="2DF3553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0E1C302F" w14:textId="6B19789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025BF70E" w14:textId="4B33657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06834C6F" w14:textId="0DC8336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51</w:t>
            </w:r>
          </w:p>
        </w:tc>
      </w:tr>
      <w:tr w:rsidR="00774219" w:rsidRPr="004D7850" w14:paraId="5E9C4ED5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12199AD3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56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B5555F5" w14:textId="5469314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13CF98E2" w14:textId="6294BE2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E28D9C4" w14:textId="7F50731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2036E881" w14:textId="4C5C937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5826E75" w14:textId="1692598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27D4774A" w14:textId="07808DD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CF1243B" w14:textId="69CD709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6A07B6CF" w14:textId="0965B07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4FD1910" w14:textId="1D2EB97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6251223A" w14:textId="248ED37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468E8589" w14:textId="16535B0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137E0F9D" w14:textId="16D779A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2888C5F0" w14:textId="6363B7C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3CB749F0" w14:textId="038EA75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55</w:t>
            </w:r>
          </w:p>
        </w:tc>
      </w:tr>
      <w:tr w:rsidR="00774219" w:rsidRPr="004D7850" w14:paraId="5F4665A0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2D8928A2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57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1E88DDF" w14:textId="12B657C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51974E45" w14:textId="78511B7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4A297FE" w14:textId="5A989A3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5CADBD78" w14:textId="2B605FE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04A8867" w14:textId="2B4B344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165F88CC" w14:textId="7F212CB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A0FC87B" w14:textId="36BDF0D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7A8B16BC" w14:textId="2FCCC84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4F41465" w14:textId="5E2B849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1C661823" w14:textId="468B3F7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4223EEF8" w14:textId="670DCC0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6A39D202" w14:textId="1759440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029518DE" w14:textId="569349F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62BF4852" w14:textId="6B8A1E0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53</w:t>
            </w:r>
          </w:p>
        </w:tc>
      </w:tr>
      <w:tr w:rsidR="00774219" w:rsidRPr="004D7850" w14:paraId="32FB928C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2AB5A449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58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56C5359" w14:textId="2CAF492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77C6341A" w14:textId="5B95A5F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9C9C12F" w14:textId="170C13C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1C04E5BE" w14:textId="455F6B1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2EE704F" w14:textId="789D561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105748B7" w14:textId="46FC4AF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F8D48EE" w14:textId="57D45F1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6A33C8FF" w14:textId="094FBC4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FB2C643" w14:textId="52F6FD5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2DD35212" w14:textId="6861844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6C9A7B72" w14:textId="001CDFA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29089052" w14:textId="6EBBE7A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4CA20CBA" w14:textId="39B3969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686CDA32" w14:textId="39A3FBE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50</w:t>
            </w:r>
          </w:p>
        </w:tc>
      </w:tr>
      <w:tr w:rsidR="00774219" w:rsidRPr="004D7850" w14:paraId="415629CE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7831CB4A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59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950CC32" w14:textId="63030AA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1BB66CD0" w14:textId="06BD9F8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0792873" w14:textId="339E1AF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0311A929" w14:textId="537C770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7933427" w14:textId="68EF1B7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4544A718" w14:textId="37FD687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5CB15EA" w14:textId="0F9E6F7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0B1495D1" w14:textId="4C26B27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FC4244E" w14:textId="039A878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67EDDC37" w14:textId="5A4F2F1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026F3CFA" w14:textId="2ACF9E9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287ED94B" w14:textId="7A04CB8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44AF0340" w14:textId="2500890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12B192B7" w14:textId="2095B7F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53</w:t>
            </w:r>
          </w:p>
        </w:tc>
      </w:tr>
      <w:tr w:rsidR="00774219" w:rsidRPr="004D7850" w14:paraId="4F752217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218EADF0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60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9B38B74" w14:textId="2ABF8A8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77F9D4FA" w14:textId="1132F47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66C7421" w14:textId="6AD8C69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49AFF2D3" w14:textId="1946FDB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E036483" w14:textId="537F7F1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6333E9F4" w14:textId="5D3B5EA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9A312ED" w14:textId="49AA5F6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6019ED68" w14:textId="281B5B4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DB58A6B" w14:textId="3C8A3AC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6E3C2C23" w14:textId="1DFD47F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3D1DFD0A" w14:textId="18BEDBF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59D4F58A" w14:textId="6D09A1F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26642E9E" w14:textId="2598728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188C0A55" w14:textId="646D819F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57</w:t>
            </w:r>
          </w:p>
        </w:tc>
      </w:tr>
      <w:tr w:rsidR="00774219" w:rsidRPr="004D7850" w14:paraId="4F7B3D78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5BA9A392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61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5F5025D" w14:textId="5812AAE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736879F5" w14:textId="5F32EFE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A1B937C" w14:textId="402958A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5EF5A9AD" w14:textId="0D3B480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17B4371" w14:textId="3646047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40D7079D" w14:textId="37260240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44BE968" w14:textId="483133D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3F45E651" w14:textId="229F33E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7A1795B" w14:textId="5096C22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71FBCF7F" w14:textId="42A2B2C6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74838CC9" w14:textId="76B12BA5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00A9FA27" w14:textId="05E4515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4B0C97FE" w14:textId="2311BFA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08B9804A" w14:textId="7AF1B72A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50</w:t>
            </w:r>
          </w:p>
        </w:tc>
      </w:tr>
      <w:tr w:rsidR="00774219" w:rsidRPr="004D7850" w14:paraId="4A1745E9" w14:textId="77777777" w:rsidTr="00205D7B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45F21356" w14:textId="77777777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D7850">
              <w:rPr>
                <w:rFonts w:ascii="Times New Roman" w:eastAsia="Times New Roman" w:hAnsi="Times New Roman" w:cs="Times New Roman"/>
                <w:sz w:val="24"/>
                <w:szCs w:val="24"/>
              </w:rPr>
              <w:t>62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2DCB5E9" w14:textId="260CB62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183BAC86" w14:textId="50B3CAC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4565457" w14:textId="1C78313B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3EEE6845" w14:textId="4A056998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B22F0A9" w14:textId="4CB0B8CC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66777C2D" w14:textId="32AE360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0E3C30F" w14:textId="605AEB0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0CBEE1D5" w14:textId="1AF65E02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1EA5185" w14:textId="788121A1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09F49E4A" w14:textId="0CF41274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6B63A975" w14:textId="0A74B473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3B51ABB1" w14:textId="3A3B5E1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603" w:type="dxa"/>
            <w:shd w:val="clear" w:color="auto" w:fill="auto"/>
            <w:vAlign w:val="center"/>
          </w:tcPr>
          <w:p w14:paraId="6F5B9C2B" w14:textId="12968389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761" w:type="dxa"/>
            <w:shd w:val="clear" w:color="auto" w:fill="FFFF00"/>
            <w:noWrap/>
            <w:vAlign w:val="center"/>
          </w:tcPr>
          <w:p w14:paraId="65460413" w14:textId="3340E20E" w:rsidR="00774219" w:rsidRPr="004D7850" w:rsidRDefault="00774219" w:rsidP="007742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</w:rPr>
              <w:t>54</w:t>
            </w:r>
          </w:p>
        </w:tc>
      </w:tr>
    </w:tbl>
    <w:p w14:paraId="26DB0AA9" w14:textId="77777777" w:rsidR="008E64B8" w:rsidRDefault="008E64B8" w:rsidP="008E64B8">
      <w:pPr>
        <w:pStyle w:val="ListParagraph"/>
        <w:spacing w:line="36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14:paraId="305D5404" w14:textId="77777777" w:rsidR="00434B43" w:rsidRDefault="00434B43" w:rsidP="008E64B8">
      <w:pPr>
        <w:pStyle w:val="ListParagraph"/>
        <w:spacing w:line="36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14:paraId="076CFB0B" w14:textId="080403E5" w:rsidR="00434B43" w:rsidRDefault="004120DF" w:rsidP="008E64B8">
      <w:pPr>
        <w:pStyle w:val="ListParagraph"/>
        <w:spacing w:line="360" w:lineRule="auto"/>
        <w:ind w:left="284"/>
        <w:rPr>
          <w:rFonts w:ascii="Times New Roman" w:hAnsi="Times New Roman" w:cs="Times New Roman"/>
          <w:b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779072" behindDoc="1" locked="0" layoutInCell="1" allowOverlap="1" wp14:anchorId="2F219E18" wp14:editId="660F9E36">
            <wp:simplePos x="0" y="0"/>
            <wp:positionH relativeFrom="column">
              <wp:posOffset>172961</wp:posOffset>
            </wp:positionH>
            <wp:positionV relativeFrom="paragraph">
              <wp:posOffset>3727043</wp:posOffset>
            </wp:positionV>
            <wp:extent cx="5582656" cy="3729923"/>
            <wp:effectExtent l="0" t="0" r="0" b="4445"/>
            <wp:wrapNone/>
            <wp:docPr id="83" name="Picture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95" b="669"/>
                    <a:stretch/>
                  </pic:blipFill>
                  <pic:spPr bwMode="auto">
                    <a:xfrm>
                      <a:off x="0" y="0"/>
                      <a:ext cx="5588112" cy="373356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5B5AA0">
        <w:rPr>
          <w:noProof/>
        </w:rPr>
        <w:drawing>
          <wp:inline distT="0" distB="0" distL="0" distR="0" wp14:anchorId="078BC6B1" wp14:editId="41B0C568">
            <wp:extent cx="5574030" cy="3722914"/>
            <wp:effectExtent l="0" t="0" r="7620" b="0"/>
            <wp:docPr id="82" name="Picture 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9"/>
                    <a:srcRect t="1" b="1098"/>
                    <a:stretch/>
                  </pic:blipFill>
                  <pic:spPr bwMode="auto">
                    <a:xfrm>
                      <a:off x="0" y="0"/>
                      <a:ext cx="5576792" cy="372475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AE78373" w14:textId="33E8E0C7" w:rsidR="00434B43" w:rsidRDefault="00434B43" w:rsidP="008E64B8">
      <w:pPr>
        <w:pStyle w:val="ListParagraph"/>
        <w:spacing w:line="36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14:paraId="1EAAC44C" w14:textId="6F1A4732" w:rsidR="00434B43" w:rsidRDefault="00434B43" w:rsidP="008E64B8">
      <w:pPr>
        <w:pStyle w:val="ListParagraph"/>
        <w:spacing w:line="36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14:paraId="1FFDF70E" w14:textId="7DE9430C" w:rsidR="005B5AA0" w:rsidRDefault="005B5AA0" w:rsidP="008E64B8">
      <w:pPr>
        <w:pStyle w:val="ListParagraph"/>
        <w:spacing w:line="36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14:paraId="18395248" w14:textId="77777777" w:rsidR="00434B43" w:rsidRDefault="00434B43" w:rsidP="008E64B8">
      <w:pPr>
        <w:pStyle w:val="ListParagraph"/>
        <w:spacing w:line="36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14:paraId="6A16503F" w14:textId="77777777" w:rsidR="00434B43" w:rsidRDefault="00434B43" w:rsidP="008E64B8">
      <w:pPr>
        <w:pStyle w:val="ListParagraph"/>
        <w:spacing w:line="36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14:paraId="751174A6" w14:textId="77777777" w:rsidR="00434B43" w:rsidRDefault="00434B43" w:rsidP="008E64B8">
      <w:pPr>
        <w:pStyle w:val="ListParagraph"/>
        <w:spacing w:line="36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14:paraId="39B4F67F" w14:textId="77777777" w:rsidR="00434B43" w:rsidRDefault="00434B43" w:rsidP="008E64B8">
      <w:pPr>
        <w:pStyle w:val="ListParagraph"/>
        <w:spacing w:line="36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14:paraId="6E613914" w14:textId="77777777" w:rsidR="00434B43" w:rsidRDefault="00434B43" w:rsidP="008E64B8">
      <w:pPr>
        <w:pStyle w:val="ListParagraph"/>
        <w:spacing w:line="36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14:paraId="22D7B764" w14:textId="77777777" w:rsidR="00434B43" w:rsidRDefault="00434B43" w:rsidP="008E64B8">
      <w:pPr>
        <w:pStyle w:val="ListParagraph"/>
        <w:spacing w:line="36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14:paraId="48A34C5F" w14:textId="77777777" w:rsidR="00434B43" w:rsidRDefault="00434B43" w:rsidP="008E64B8">
      <w:pPr>
        <w:pStyle w:val="ListParagraph"/>
        <w:spacing w:line="36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14:paraId="3BB5B892" w14:textId="77777777" w:rsidR="00434B43" w:rsidRDefault="00434B43" w:rsidP="008E64B8">
      <w:pPr>
        <w:pStyle w:val="ListParagraph"/>
        <w:spacing w:line="36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14:paraId="5AD7F1F3" w14:textId="77777777" w:rsidR="00434B43" w:rsidRDefault="00434B43" w:rsidP="005B5AA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65E3EEC5" w14:textId="2E86BF6C" w:rsidR="005B5AA0" w:rsidRDefault="005B5AA0" w:rsidP="005B5AA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744BDE9E" w14:textId="0050FCC0" w:rsidR="005B5AA0" w:rsidRDefault="005B5AA0" w:rsidP="005B5AA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1DA8588C" w14:textId="77777777" w:rsidR="005B5AA0" w:rsidRDefault="005B5AA0" w:rsidP="005B5AA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5E59C428" w14:textId="026A5466" w:rsidR="005B5AA0" w:rsidRDefault="004120DF" w:rsidP="005B5AA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769856" behindDoc="1" locked="0" layoutInCell="1" allowOverlap="1" wp14:anchorId="4BCAF1BE" wp14:editId="24027A9A">
            <wp:simplePos x="0" y="0"/>
            <wp:positionH relativeFrom="margin">
              <wp:posOffset>112395</wp:posOffset>
            </wp:positionH>
            <wp:positionV relativeFrom="paragraph">
              <wp:posOffset>-342529</wp:posOffset>
            </wp:positionV>
            <wp:extent cx="5615305" cy="2985234"/>
            <wp:effectExtent l="0" t="0" r="4445" b="5715"/>
            <wp:wrapNone/>
            <wp:docPr id="84" name="Picture 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29"/>
                    <a:stretch/>
                  </pic:blipFill>
                  <pic:spPr bwMode="auto">
                    <a:xfrm>
                      <a:off x="0" y="0"/>
                      <a:ext cx="5615305" cy="298523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B11F9C9" w14:textId="77777777" w:rsidR="004120DF" w:rsidRDefault="004120DF" w:rsidP="005B5AA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5D4FA213" w14:textId="77777777" w:rsidR="004120DF" w:rsidRDefault="004120DF" w:rsidP="005B5AA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5309A338" w14:textId="77777777" w:rsidR="004120DF" w:rsidRDefault="004120DF" w:rsidP="005B5AA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33C77FE6" w14:textId="77777777" w:rsidR="004120DF" w:rsidRDefault="004120DF" w:rsidP="005B5AA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07826B42" w14:textId="77777777" w:rsidR="004120DF" w:rsidRDefault="004120DF" w:rsidP="005B5AA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4E1484F1" w14:textId="77777777" w:rsidR="004120DF" w:rsidRDefault="004120DF" w:rsidP="005B5AA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31596824" w14:textId="77777777" w:rsidR="004120DF" w:rsidRPr="005B5AA0" w:rsidRDefault="004120DF" w:rsidP="005B5AA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5A7D77FB" w14:textId="2969EBDE" w:rsidR="00AB0C2B" w:rsidRDefault="00AB0C2B" w:rsidP="008310A6">
      <w:pPr>
        <w:pStyle w:val="ListParagraph"/>
        <w:numPr>
          <w:ilvl w:val="0"/>
          <w:numId w:val="104"/>
        </w:numPr>
        <w:spacing w:line="360" w:lineRule="auto"/>
        <w:ind w:left="284" w:hanging="284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Data Penelitian Variabel Motivasi Ekstrinsik (X2)</w:t>
      </w:r>
    </w:p>
    <w:tbl>
      <w:tblPr>
        <w:tblW w:w="7376" w:type="dxa"/>
        <w:tblInd w:w="269" w:type="dxa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ook w:val="04A0" w:firstRow="1" w:lastRow="0" w:firstColumn="1" w:lastColumn="0" w:noHBand="0" w:noVBand="1"/>
      </w:tblPr>
      <w:tblGrid>
        <w:gridCol w:w="552"/>
        <w:gridCol w:w="737"/>
        <w:gridCol w:w="737"/>
        <w:gridCol w:w="737"/>
        <w:gridCol w:w="737"/>
        <w:gridCol w:w="737"/>
        <w:gridCol w:w="737"/>
        <w:gridCol w:w="737"/>
        <w:gridCol w:w="737"/>
        <w:gridCol w:w="928"/>
      </w:tblGrid>
      <w:tr w:rsidR="00DF023D" w:rsidRPr="00DF023D" w14:paraId="50796ECE" w14:textId="77777777" w:rsidTr="00DF023D">
        <w:trPr>
          <w:trHeight w:val="283"/>
        </w:trPr>
        <w:tc>
          <w:tcPr>
            <w:tcW w:w="552" w:type="dxa"/>
            <w:vMerge w:val="restart"/>
            <w:shd w:val="clear" w:color="auto" w:fill="auto"/>
            <w:vAlign w:val="center"/>
          </w:tcPr>
          <w:p w14:paraId="4417D387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No</w:t>
            </w:r>
          </w:p>
        </w:tc>
        <w:tc>
          <w:tcPr>
            <w:tcW w:w="5896" w:type="dxa"/>
            <w:gridSpan w:val="8"/>
            <w:shd w:val="clear" w:color="auto" w:fill="auto"/>
            <w:vAlign w:val="center"/>
          </w:tcPr>
          <w:p w14:paraId="611ABD9B" w14:textId="1A9FF02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Motivasi Ekstrinsik (Y)</w:t>
            </w:r>
          </w:p>
        </w:tc>
        <w:tc>
          <w:tcPr>
            <w:tcW w:w="928" w:type="dxa"/>
            <w:vMerge w:val="restart"/>
            <w:shd w:val="clear" w:color="auto" w:fill="auto"/>
            <w:vAlign w:val="center"/>
          </w:tcPr>
          <w:p w14:paraId="59E8BBCC" w14:textId="0691B83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∑</w:t>
            </w:r>
          </w:p>
        </w:tc>
      </w:tr>
      <w:tr w:rsidR="00DF023D" w:rsidRPr="00DF023D" w14:paraId="5791120C" w14:textId="77777777" w:rsidTr="00DF023D">
        <w:trPr>
          <w:trHeight w:val="283"/>
        </w:trPr>
        <w:tc>
          <w:tcPr>
            <w:tcW w:w="552" w:type="dxa"/>
            <w:vMerge/>
            <w:shd w:val="clear" w:color="auto" w:fill="auto"/>
            <w:vAlign w:val="center"/>
            <w:hideMark/>
          </w:tcPr>
          <w:p w14:paraId="5D9CABAD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37" w:type="dxa"/>
            <w:shd w:val="clear" w:color="auto" w:fill="auto"/>
            <w:vAlign w:val="center"/>
            <w:hideMark/>
          </w:tcPr>
          <w:p w14:paraId="5E72F9B1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1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14:paraId="7BE1E013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2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14:paraId="235E44DF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3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14:paraId="7284DE2C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4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14:paraId="6E4C42E8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5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14:paraId="7EAFA11C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6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14:paraId="32C49F7E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7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14:paraId="3C27630A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8</w:t>
            </w:r>
          </w:p>
        </w:tc>
        <w:tc>
          <w:tcPr>
            <w:tcW w:w="928" w:type="dxa"/>
            <w:vMerge/>
            <w:shd w:val="clear" w:color="auto" w:fill="auto"/>
            <w:vAlign w:val="center"/>
            <w:hideMark/>
          </w:tcPr>
          <w:p w14:paraId="3C3BA761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DF023D" w:rsidRPr="00DF023D" w14:paraId="7DA253EE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736E4015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79D4AC8" w14:textId="4F2E2E9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84ABCE4" w14:textId="39BE971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63D2F54" w14:textId="5FB85D8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44D5B57" w14:textId="3EE9A32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6B610CA" w14:textId="2425844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1AEFCB6" w14:textId="4E4FB76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1219819" w14:textId="633D06E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0D4E9F3" w14:textId="373E7CC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071CF9A8" w14:textId="73457BE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DF023D" w:rsidRPr="00DF023D" w14:paraId="2F45ECB1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577AD09D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DA1FA51" w14:textId="4BAEAA0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A0CC2C0" w14:textId="06BCA9A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6982AFA" w14:textId="0EC440F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6B56987" w14:textId="19FDBF9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89E1611" w14:textId="36AAE41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3C16297" w14:textId="54FDD61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CF02195" w14:textId="290C35D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3452C2C" w14:textId="547A0CA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434AFFD8" w14:textId="694498E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DF023D" w:rsidRPr="00DF023D" w14:paraId="79102398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2896195F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158078A" w14:textId="07AA597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925EB2F" w14:textId="2D360C2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EBC50CD" w14:textId="0D7C442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974A370" w14:textId="734F50C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AAEC6CB" w14:textId="44DBB0F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E0D420C" w14:textId="3B220F7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DAB9A33" w14:textId="24B8002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B47A08C" w14:textId="41E9B8C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45E4E41E" w14:textId="3E63368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DF023D" w:rsidRPr="00DF023D" w14:paraId="401AD7D7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7B32701B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903BF9B" w14:textId="7F300A1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FDA8AA0" w14:textId="7100433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E051CD9" w14:textId="3220533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530B36F" w14:textId="1D24B5D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86073E0" w14:textId="24613C5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74A4E51" w14:textId="4155C9A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8AB2928" w14:textId="1324D30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956B20E" w14:textId="06C1379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2E16E9FA" w14:textId="3D7F947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DF023D" w:rsidRPr="00DF023D" w14:paraId="758B39F7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60D71989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6FB9315" w14:textId="626EB06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C465F33" w14:textId="4B725B3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2BF07CF" w14:textId="7D21900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59B79C6" w14:textId="0BA09C2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89B7825" w14:textId="2B93D5E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F5D0DC5" w14:textId="6181757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FE5E85F" w14:textId="3E84A78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210925A" w14:textId="021AE61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54630387" w14:textId="5CF8EAB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DF023D" w:rsidRPr="00DF023D" w14:paraId="17E09025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793BB675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2D39EEB" w14:textId="54519F2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B844CF4" w14:textId="5A53E49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D88ED3B" w14:textId="5F74BED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901D0EF" w14:textId="1CC9CCA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5B929BB" w14:textId="04BC929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B82BAA7" w14:textId="514F4FC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13FA30F" w14:textId="6AB3E78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15F632B" w14:textId="12C6BB6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0E77756D" w14:textId="6D112F1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DF023D" w:rsidRPr="00DF023D" w14:paraId="3B76B3C1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1D06A21A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2857DF0" w14:textId="4747A3A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63D2664" w14:textId="225DF68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2F6D21A" w14:textId="09C7E0C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1E6E803" w14:textId="5407FC0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25FC09D" w14:textId="515D67E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E6D14E2" w14:textId="0768A37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9C717BD" w14:textId="5454318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5E68E65" w14:textId="3CFCAFF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73AC7E50" w14:textId="44F802E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DF023D" w:rsidRPr="00DF023D" w14:paraId="6A71BD00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53DAD425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D0971E7" w14:textId="7994462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E6351F5" w14:textId="48538DF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34BEFD6" w14:textId="487A5A9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33C9154" w14:textId="18F2BB4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59FF9EB" w14:textId="3307A43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54371E8" w14:textId="4734349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7759A55" w14:textId="38D15CF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5AEB2E6" w14:textId="52E7613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34F65D9A" w14:textId="118968C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DF023D" w:rsidRPr="00DF023D" w14:paraId="2F1A0D75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286CA3F6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ADACA9D" w14:textId="5F846B8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69BD65A" w14:textId="761F36A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37B3B80" w14:textId="268149A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9A65A32" w14:textId="48F2D47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DDEE895" w14:textId="26CCF84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B8D93B8" w14:textId="205D6D9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168A96D" w14:textId="3B433E9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7387B30" w14:textId="1DC4C17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4BB663A8" w14:textId="203E6B7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DF023D" w:rsidRPr="00DF023D" w14:paraId="3C9C4B8D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15830AC9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F418D38" w14:textId="15AE66E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0D39321" w14:textId="5EAEE3F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FC04781" w14:textId="766B729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E841D12" w14:textId="1317BCC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D5C0318" w14:textId="10B1376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DEF9B77" w14:textId="79A7CEA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C2C05DC" w14:textId="35AF9AC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FE9BCC3" w14:textId="2CD1DAD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396396C8" w14:textId="09C4A74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DF023D" w:rsidRPr="00DF023D" w14:paraId="071EF7F0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530B3258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F9736CD" w14:textId="5851DB0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71E58B3" w14:textId="574BA68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23D992F" w14:textId="0C3F875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02A3E80" w14:textId="7C3804B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FAC5E3D" w14:textId="0C1916A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2A81B4F" w14:textId="3987C7F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62C74AD" w14:textId="290FDFE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284D58F" w14:textId="610E1E4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41341BE5" w14:textId="75AB5BF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DF023D" w:rsidRPr="00DF023D" w14:paraId="7044A960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A1A5A33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0033037" w14:textId="49F3B69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55D9814" w14:textId="25B1CBE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2A018E6" w14:textId="30E8241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2E7FD08" w14:textId="54BDC25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8E2EEB3" w14:textId="0ED5C66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4EC3E38" w14:textId="3A29DAE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61BA11E" w14:textId="72BF963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D00CD46" w14:textId="3AF20AE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453729A0" w14:textId="72991AC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DF023D" w:rsidRPr="00DF023D" w14:paraId="7E0ADF73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1522C84E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26B18B2" w14:textId="76A6375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19F65FE" w14:textId="61A5CAA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B188888" w14:textId="305CAF4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73A9947" w14:textId="6EBE0B1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E172AC2" w14:textId="0BBD583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9D038E1" w14:textId="79ECFEA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422F8DC" w14:textId="13F1547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CB20A0D" w14:textId="2C42E56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772914AB" w14:textId="1D67576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</w:tr>
      <w:tr w:rsidR="00DF023D" w:rsidRPr="00DF023D" w14:paraId="0891672F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022B3E62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004F5F7" w14:textId="209163C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95CDFB2" w14:textId="04ADED8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AFE8DC7" w14:textId="1F7E809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291C42B" w14:textId="531879F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D1F53EE" w14:textId="6D0D149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5E38EAE" w14:textId="29DC90D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5E5830D" w14:textId="0DAE799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0E15B64" w14:textId="797AEFF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01C1F2EF" w14:textId="7C53CDD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DF023D" w:rsidRPr="00DF023D" w14:paraId="2EF2DDEC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D303DEF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EC4CBB6" w14:textId="360C6A2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EC7E420" w14:textId="1550304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58785C2" w14:textId="405A02A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B2306C5" w14:textId="5824336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9C77C3F" w14:textId="7FD4F0D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4F65E13" w14:textId="2728AD6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A83A291" w14:textId="5E90B93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7008033" w14:textId="711E04F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782B4494" w14:textId="27B141F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DF023D" w:rsidRPr="00DF023D" w14:paraId="68D1A8DB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36387FD3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08C9A5E" w14:textId="563D3AA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D0AE463" w14:textId="0601392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5E87472" w14:textId="77F9232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1C80206" w14:textId="2BC6F85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1025407" w14:textId="0B322C0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15E8510" w14:textId="1ECEC24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2236C3D" w14:textId="7D002C8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3FC2732" w14:textId="0AB9383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165F8082" w14:textId="7EAE9BE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DF023D" w:rsidRPr="00DF023D" w14:paraId="16C8E39C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E47CB26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34958BB" w14:textId="0B9ED0E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FDDD54D" w14:textId="66C19A9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C4CBCDF" w14:textId="2C5571A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6F67EF1" w14:textId="64F697E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970CBC6" w14:textId="632DFFC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7465E2B" w14:textId="76BB9D4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1977F8B" w14:textId="168EDC3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C04F54E" w14:textId="01A3991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7559F2EA" w14:textId="7C345F5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DF023D" w:rsidRPr="00DF023D" w14:paraId="4CEA6227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33D0A107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5BE5CB6" w14:textId="003A8CF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2F7A3C8" w14:textId="613E7E3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1531E8E" w14:textId="357D4E2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CC7DA77" w14:textId="232B7F7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A14FFDE" w14:textId="56C6B20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2A8B799" w14:textId="1FA8ABA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D983B27" w14:textId="24CE223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4222774" w14:textId="1302D40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0D24840B" w14:textId="6E8CA75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DF023D" w:rsidRPr="00DF023D" w14:paraId="71A26420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56C448EF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32EDFB3" w14:textId="24FBD70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848BEED" w14:textId="6C74B9C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9D16F54" w14:textId="5506D9E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2A8AC48" w14:textId="02E28D8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BE5F38F" w14:textId="485B106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FBDB7FF" w14:textId="68916CB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C48A600" w14:textId="2E05119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A152B49" w14:textId="13805E3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7BEA96A6" w14:textId="3EAA483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DF023D" w:rsidRPr="00DF023D" w14:paraId="69810D0D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7DE80958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9BB808F" w14:textId="25A0DAE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93FD713" w14:textId="26FA3B2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12AC7AC" w14:textId="68BC880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13AEE2C" w14:textId="23BB899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CCFDBEA" w14:textId="6C99B11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D344FE4" w14:textId="5F2C377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AE993EC" w14:textId="3E57D3C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DDCCA7B" w14:textId="4A64381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14FDD92B" w14:textId="01C85FB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DF023D" w:rsidRPr="00DF023D" w14:paraId="18956B87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16DEA20A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5FB05D6" w14:textId="7F0C9A0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A1BE964" w14:textId="217E521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BD5648A" w14:textId="061F3E4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47ED95A" w14:textId="77A4028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16515A8" w14:textId="6A02CB3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DFC9E35" w14:textId="083BD24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F4E185E" w14:textId="79FED5F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209A211" w14:textId="40626AD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2F778E28" w14:textId="1AA8E64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DF023D" w:rsidRPr="00DF023D" w14:paraId="262C45C8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374AC919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lastRenderedPageBreak/>
              <w:t>22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B11A09E" w14:textId="5C96685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E4BB3BF" w14:textId="112E915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93BAB3C" w14:textId="4289F95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124F896" w14:textId="422E5BF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2615986" w14:textId="0789D2E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BB44B03" w14:textId="4D6D34D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EAE8A0E" w14:textId="71913A8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8F31E5E" w14:textId="6B7E404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179E122F" w14:textId="6573CBE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DF023D" w:rsidRPr="00DF023D" w14:paraId="1D4CC1DA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0B7DBFAF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22F4EA0" w14:textId="2662A2C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BE836DB" w14:textId="310C87A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68D243C" w14:textId="48BD3B8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FB3DFDF" w14:textId="1EA1A1C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2A05232" w14:textId="39C8332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B7DF606" w14:textId="505FFDB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A53FDF4" w14:textId="0D945FE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3422ED7" w14:textId="1030947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07CEA2EB" w14:textId="32BB4CE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</w:tr>
      <w:tr w:rsidR="00DF023D" w:rsidRPr="00DF023D" w14:paraId="173D89D4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24B58FAE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455C4A0" w14:textId="568206F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96513BA" w14:textId="5551414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5B2AC19" w14:textId="29418EE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28119A4" w14:textId="53139BB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DC18B42" w14:textId="3249A1F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508455B" w14:textId="4DD8069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959A0DC" w14:textId="73823BC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E7CC182" w14:textId="663C287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7AC5F464" w14:textId="2CE9621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DF023D" w:rsidRPr="00DF023D" w14:paraId="3E3E7CB6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2EDD5A44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CDCAAC8" w14:textId="106474F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890B0D2" w14:textId="78E8813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1DC2D00" w14:textId="0AB3335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6B72222" w14:textId="17C5685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AA5309F" w14:textId="0B40ECB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E46F510" w14:textId="54C5B57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3345496" w14:textId="3FCE9A2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99DB605" w14:textId="73FC856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31EBCDAF" w14:textId="3997E72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DF023D" w:rsidRPr="00DF023D" w14:paraId="1D25B259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7E43164C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EBB6D0C" w14:textId="138C093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75366EA" w14:textId="7E49ECA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59FD4BB" w14:textId="7508978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FB0ECD7" w14:textId="65AB418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17AC4F4" w14:textId="75FCFC1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DE29E1B" w14:textId="0560768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9D84701" w14:textId="60AF969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928B8FF" w14:textId="4B30391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47D6F945" w14:textId="140B810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DF023D" w:rsidRPr="00DF023D" w14:paraId="2EFE532C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A37B17C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7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5A0C1E1" w14:textId="1861903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33ABACB" w14:textId="71E6109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F1CC05B" w14:textId="2217CB8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D0C4F42" w14:textId="05E6A22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C49558A" w14:textId="7BE8666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46382AD" w14:textId="1DAE216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898DDEC" w14:textId="3C44B3C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B866D9E" w14:textId="32B2A69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307260F5" w14:textId="0AAD2CD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DF023D" w:rsidRPr="00DF023D" w14:paraId="37CBBF2A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6DC9935A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8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926D1C3" w14:textId="309E335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14A1F9A" w14:textId="40242E0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3AB10CA" w14:textId="4707915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4AFF7EA" w14:textId="085EE68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DC6A060" w14:textId="3BBDDC6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80370F2" w14:textId="7DBD005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710C73C" w14:textId="56C391F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9B82209" w14:textId="27C310E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3D63C6BB" w14:textId="016BA6B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DF023D" w:rsidRPr="00DF023D" w14:paraId="151D901C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1E716FD3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9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0DBA2A9" w14:textId="19E8651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4FBD8EF" w14:textId="037A372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CBDEA65" w14:textId="02A2FA2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CD5F20D" w14:textId="4163424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6B3B0A5" w14:textId="17F1B3E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68C6E33" w14:textId="2E8ECC5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46C8692" w14:textId="37427E1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2738C65" w14:textId="0CEB6F8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7A1F12B5" w14:textId="3F22529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DF023D" w:rsidRPr="00DF023D" w14:paraId="4B99DAA6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2A2E3A72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A84EAB3" w14:textId="22C7BF8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82CB336" w14:textId="640A7E5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5E404D3" w14:textId="019ED96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799BCD6" w14:textId="46081F6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FEE41B3" w14:textId="40A9DFC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25B2F58" w14:textId="4FFBACE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F34091A" w14:textId="0525670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A4E04E2" w14:textId="06ED244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57EA1E50" w14:textId="5294560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DF023D" w:rsidRPr="00DF023D" w14:paraId="5AB2DF33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6865E83F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1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88B9FD7" w14:textId="1FB5663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F7FC49D" w14:textId="0D20439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3A675C8" w14:textId="29CE0DB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4013CB8" w14:textId="60F0E3B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E832821" w14:textId="145DEE0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8A71FD3" w14:textId="7282567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E7CD771" w14:textId="0D3CFD9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661D235" w14:textId="77D926D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202230B2" w14:textId="60B45E5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</w:tr>
      <w:tr w:rsidR="00DF023D" w:rsidRPr="00DF023D" w14:paraId="73E8E829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1B298CC2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2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409B12A" w14:textId="02945E9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2DE6510" w14:textId="10FC992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8D7D142" w14:textId="458D052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A839E88" w14:textId="4E0C782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6657ACF" w14:textId="4F6B0E3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E2521E7" w14:textId="590E4DB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192786E" w14:textId="14C7721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B22E1CF" w14:textId="4270C0A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2EC26D53" w14:textId="7A9CDBB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DF023D" w:rsidRPr="00DF023D" w14:paraId="6E61E567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91F5306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1C0D6D5" w14:textId="6EA66CD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DFE986C" w14:textId="01A9B70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B2A486A" w14:textId="66DFD31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028FAFB" w14:textId="33B339F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F3114F3" w14:textId="7DC34E4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8FD76BC" w14:textId="48A0128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EC0E4F7" w14:textId="3FF3993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91C82F8" w14:textId="7F489F9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234D7A84" w14:textId="201FB6A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DF023D" w:rsidRPr="00DF023D" w14:paraId="074C89A6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3CAA9D40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85F6B66" w14:textId="7BAE16A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FA82F5F" w14:textId="60A8E30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22E5182" w14:textId="4A1A913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5F9EE1F" w14:textId="784270C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0310BE2" w14:textId="27ED752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4A190E1" w14:textId="5BB46AE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53FCEED" w14:textId="337604E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BF1FCA3" w14:textId="51A7A5E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006A4102" w14:textId="279381E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DF023D" w:rsidRPr="00DF023D" w14:paraId="1556DAF2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1E496752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10D74BF" w14:textId="60EB5A9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C4464D7" w14:textId="3FFF9E1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6DD7D0F" w14:textId="4C5F96A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A139A44" w14:textId="0A23E33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D11F92C" w14:textId="1DD02DD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590D7FC" w14:textId="567C474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0BAD7EE" w14:textId="78C87B3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AFAA931" w14:textId="3E2CAF5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53F912E6" w14:textId="534EC6D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DF023D" w:rsidRPr="00DF023D" w14:paraId="7AA8E3F9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01A4424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AB4E4D5" w14:textId="102DF43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8BB8B5C" w14:textId="4DFF26A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DDE02F0" w14:textId="507B408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923AC11" w14:textId="2367E6D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88D042E" w14:textId="640FB7D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4E64A3B" w14:textId="4A0CCF5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1BA7408" w14:textId="687ABF0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9020C08" w14:textId="47FE5C0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3D44276A" w14:textId="041C9FF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DF023D" w:rsidRPr="00DF023D" w14:paraId="25F2C523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3C3EB8D3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7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D4549BF" w14:textId="59321F3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62B0F15" w14:textId="72E3B82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CEE8BA4" w14:textId="251C74B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6700BE4" w14:textId="4FB6E53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384E04D" w14:textId="3683C95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B9DC5D5" w14:textId="78D0EDF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EBB70BD" w14:textId="02452BB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7E10650" w14:textId="32ABCEC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0929DC3D" w14:textId="0429397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DF023D" w:rsidRPr="00DF023D" w14:paraId="37BF341F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6D81934C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8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EFCC4AB" w14:textId="3C8F1E9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211A9EA" w14:textId="5994765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AB04F05" w14:textId="2F8BF2D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8D46AED" w14:textId="26F108A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816E675" w14:textId="07E534D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193E09C" w14:textId="7F2853C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11C8CCD" w14:textId="4923AE7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F525CEE" w14:textId="78E836A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26DE430E" w14:textId="7F84E24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DF023D" w:rsidRPr="00DF023D" w14:paraId="47CDC4D7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3D3F6067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9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36232C6" w14:textId="27E9C0B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942AA3A" w14:textId="4D922CB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D8933CE" w14:textId="7BCAC10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39563A5" w14:textId="2C5BDAC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51C6384" w14:textId="5AE49E7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D22B019" w14:textId="0F9F3DF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6CA6D34" w14:textId="6B18788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ECC0742" w14:textId="24D3D5E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59525D2F" w14:textId="6DC23EF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DF023D" w:rsidRPr="00DF023D" w14:paraId="59E80E71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3C05541B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3786E25" w14:textId="4FF62BB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E264F38" w14:textId="31F92A3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EB9DFA7" w14:textId="3ED51BB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BC5C803" w14:textId="1094AA2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D96D35D" w14:textId="3251356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E375A12" w14:textId="707A549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C8742BA" w14:textId="200CB43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C179969" w14:textId="226BAB2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72CA6741" w14:textId="1790ED7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DF023D" w:rsidRPr="00DF023D" w14:paraId="1843525A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367ED932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1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B5F2C54" w14:textId="2DF2342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D347233" w14:textId="3FC7EB8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00DE6A4" w14:textId="73A268D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05612CB" w14:textId="389CC3B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11BE144" w14:textId="710C312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59DE0A6" w14:textId="7BC63C1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4BFE5D9" w14:textId="7EFC550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0E16963" w14:textId="31571EE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1CC6F8CB" w14:textId="7649354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DF023D" w:rsidRPr="00DF023D" w14:paraId="7F9EC871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69BAFF90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2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5EB3258" w14:textId="718E72F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AF73D8C" w14:textId="00DE076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A010D0F" w14:textId="60CE32B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55ED331" w14:textId="617C507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1D8B101" w14:textId="79282DE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10B41AB" w14:textId="157547F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7E2E97A" w14:textId="4F55A05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723DB8A" w14:textId="22F642B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3A5F9332" w14:textId="5C6A370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DF023D" w:rsidRPr="00DF023D" w14:paraId="170F13D7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097C8ABE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9E35FE3" w14:textId="71CDEB7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2E2382A" w14:textId="03D04CD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B91A601" w14:textId="691FB42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D9A7337" w14:textId="004E5DC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942F2C0" w14:textId="596FBA6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8678D8F" w14:textId="2E4F2D4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7AE90AD" w14:textId="2E89E56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EF0FBA4" w14:textId="7B33432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7AE3FA87" w14:textId="78A38CE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DF023D" w:rsidRPr="00DF023D" w14:paraId="7ED48BAD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3878F041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2A5BC97" w14:textId="356239A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B40B190" w14:textId="1449FE7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BE8D0CD" w14:textId="75B3729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D9F5377" w14:textId="0041065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451D3F8" w14:textId="599E1E7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23DC5D5" w14:textId="220283C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6DB5611" w14:textId="55876B3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781B446" w14:textId="472A41E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2D610A4A" w14:textId="3B300C7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DF023D" w:rsidRPr="00DF023D" w14:paraId="6C4A3D6D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3AFF6109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23A7367" w14:textId="3D5B3C9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76A2E27" w14:textId="70308DB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F797232" w14:textId="11B9F1B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11ED4D0" w14:textId="257B992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6D6F194" w14:textId="11AE6D0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EFE6F37" w14:textId="6B9A019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1FD7C05" w14:textId="0E3C838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48B7E51" w14:textId="428DD0C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7AB77D2E" w14:textId="558FC8E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DF023D" w:rsidRPr="00DF023D" w14:paraId="5987BF8A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77237834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6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6C75B9A" w14:textId="081BE30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911EE66" w14:textId="30E1162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FF39585" w14:textId="461AA54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EBC00AF" w14:textId="0742DAC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D730C99" w14:textId="2AD0ADA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1B706F2" w14:textId="22A3E9C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592690D" w14:textId="054CD4B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CD4EA39" w14:textId="6F88F3E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02D8FDA8" w14:textId="7402B29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DF023D" w:rsidRPr="00DF023D" w14:paraId="5CD504FB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7CC031A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7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89FD17C" w14:textId="2689856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6348878" w14:textId="04CF655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8643856" w14:textId="237042F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7D225CA" w14:textId="24C55DE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4009B76" w14:textId="42AF9FB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658D8FC" w14:textId="668FDA1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988EA3B" w14:textId="37ADB82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48E9321" w14:textId="1E7ECBA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477489BD" w14:textId="01574F1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DF023D" w:rsidRPr="00DF023D" w14:paraId="16170CCF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732CEB8B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8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D5535F3" w14:textId="0D82BAA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90367E4" w14:textId="6B3FEF4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2B59402" w14:textId="0ECACB1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AFBE612" w14:textId="14DD5F2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CB6161C" w14:textId="0B9877C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07AF448" w14:textId="73378C2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7FA4C43" w14:textId="3509320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84CABF0" w14:textId="3CD0F94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3D7D9702" w14:textId="37F8F91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DF023D" w:rsidRPr="00DF023D" w14:paraId="583E9B8C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0D5315F4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9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77DE052" w14:textId="65795D7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31389D9" w14:textId="7C049F0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F9C1E6D" w14:textId="5856FF0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3481837" w14:textId="1C8398A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FD59692" w14:textId="7F82F21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FFE5FC5" w14:textId="5D8F210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CACD55F" w14:textId="56F2989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D8257F5" w14:textId="33D5395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3448645A" w14:textId="16059FF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DF023D" w:rsidRPr="00DF023D" w14:paraId="0091B126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74E2354E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0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523DD4F" w14:textId="70D5922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BEDEFCC" w14:textId="4C54C57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215459F" w14:textId="6B279A2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51C9671" w14:textId="6952A28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4C430EF" w14:textId="22325B1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5963065" w14:textId="00DCEB0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DCB57EC" w14:textId="3631407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CF8F2A5" w14:textId="1A81DAD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3111525E" w14:textId="02B41F8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DF023D" w:rsidRPr="00DF023D" w14:paraId="203D81B0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7045BFD7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1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EDD8E6C" w14:textId="5329455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4AD993A" w14:textId="7156249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2DC37AA" w14:textId="10C7EEF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5503651" w14:textId="6126146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140BF28" w14:textId="0CE880A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BF23394" w14:textId="4E9BDE4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5B18AA3" w14:textId="4CAB4DA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72048D6" w14:textId="62CF66F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690281E1" w14:textId="49AE2DB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DF023D" w:rsidRPr="00DF023D" w14:paraId="7C9377CD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72A4F475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2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D431D32" w14:textId="3A1D3F8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2C3E832" w14:textId="0F1A89F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0AFA89F" w14:textId="082B888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DE4A92A" w14:textId="092039B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83A7C16" w14:textId="3453098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6B72AF0" w14:textId="70A271E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BF715F3" w14:textId="22F8017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111E02C" w14:textId="1F5DBAC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3C434AA5" w14:textId="69D4329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DF023D" w:rsidRPr="00DF023D" w14:paraId="0185BDE2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067E7D6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D35DA07" w14:textId="0CA6EA0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5FA1DDA" w14:textId="7A6D20C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7580FD6" w14:textId="479047E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8643DD6" w14:textId="0522D39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8A52451" w14:textId="241B1E1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26F0EB8" w14:textId="3F5D5B7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99473C5" w14:textId="7B8A2C7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F2A3EFA" w14:textId="7ED9657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461728D1" w14:textId="7517618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DF023D" w:rsidRPr="00DF023D" w14:paraId="7746B0CF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02D2466C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7E43D01" w14:textId="1D0527E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A05354C" w14:textId="69D9654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4DAA5B5" w14:textId="540EEE6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3140FAF" w14:textId="5BDD5D5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3AA7AE0" w14:textId="565347C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E38B618" w14:textId="53F536F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0AEA4F0" w14:textId="014B93B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6FA6C73" w14:textId="4B6F1E2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5577FD8B" w14:textId="00E4F1B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DF023D" w:rsidRPr="00DF023D" w14:paraId="30D719B7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6DF9E3F1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6AA8060" w14:textId="6A19270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60BA509" w14:textId="61FC4BC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7C73305" w14:textId="26F41B1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FFD1E41" w14:textId="7DBFF64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C7EA2D7" w14:textId="4856FE9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139FC6F" w14:textId="4C71E51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895D823" w14:textId="486F3F7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79177D5" w14:textId="6EE3497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49BE9E98" w14:textId="208751A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DF023D" w:rsidRPr="00DF023D" w14:paraId="75B9D61A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7025BEB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6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08D296D" w14:textId="02531B8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27B1963" w14:textId="4952D61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78995D3" w14:textId="09EB187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445959A" w14:textId="1B16EA0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C88E62B" w14:textId="591D8D2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AF30CCA" w14:textId="5DBCCCE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93E5CF3" w14:textId="2F0CF16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880BFA0" w14:textId="1E95436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1C3699E0" w14:textId="5F47712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DF023D" w:rsidRPr="00DF023D" w14:paraId="4B0D45CC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75579855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7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C7BDC81" w14:textId="52CBC6F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6C722CB" w14:textId="6E9DED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08EAF18" w14:textId="3BABDD5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CE0148C" w14:textId="4B57878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B80F6C2" w14:textId="77F845D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D873748" w14:textId="0A9B976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760B7F1" w14:textId="0E0D207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47DA33E" w14:textId="28A3565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71BBC1F8" w14:textId="1D340AA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DF023D" w:rsidRPr="00DF023D" w14:paraId="00D5C4E2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573B82F1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8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11B3D9B" w14:textId="708A0B6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D1725EC" w14:textId="7AE43A9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C169491" w14:textId="20A9B54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94E639B" w14:textId="299B9A8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F4FFE90" w14:textId="518479B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AE59835" w14:textId="623F778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50CDE15" w14:textId="37D8E8B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9B08146" w14:textId="176434D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095E46FB" w14:textId="7A4C8BD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DF023D" w:rsidRPr="00DF023D" w14:paraId="12881321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23EEC056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9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955597E" w14:textId="659EF3C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A57093B" w14:textId="1DFC012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80A0571" w14:textId="67C5DEE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37FC2F4" w14:textId="2D064A8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766CAB4" w14:textId="6565A60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D7B40D8" w14:textId="079F795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C737610" w14:textId="0BFDEE4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4850440" w14:textId="27AB933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4497E70F" w14:textId="7C3C0C0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DF023D" w:rsidRPr="00DF023D" w14:paraId="52E16E42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095282F4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lastRenderedPageBreak/>
              <w:t>60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D767354" w14:textId="26A77C2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4332932" w14:textId="0253DDB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39C0282C" w14:textId="666E33C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BD204FE" w14:textId="2CC5929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316320E" w14:textId="3295A34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58B1C40" w14:textId="31A53D9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4C7A2EF" w14:textId="2B37EA0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9C282F1" w14:textId="1B19B5C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1002B4DE" w14:textId="4460809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DF023D" w:rsidRPr="00DF023D" w14:paraId="430BE6FF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2D4FAA00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61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4399B8A" w14:textId="4531279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110D94C" w14:textId="09C9DCA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E6CFC1F" w14:textId="202296A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4610FDFD" w14:textId="69F9A5E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4ECACC1" w14:textId="295DB18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6AC136C" w14:textId="0A71885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271EFA0" w14:textId="4088B08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8029B5B" w14:textId="56E8D7A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35D4E2C1" w14:textId="3DA4F1E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DF023D" w:rsidRPr="00DF023D" w14:paraId="023ADB9D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3AA99928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62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1765692D" w14:textId="7BE0665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880AE6D" w14:textId="6AC3A98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BB06596" w14:textId="6F4C165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69360B19" w14:textId="550196B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5954B597" w14:textId="3900C52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21C75732" w14:textId="6D99142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7768DDDF" w14:textId="24A62C7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center"/>
          </w:tcPr>
          <w:p w14:paraId="0D14A382" w14:textId="1604185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28" w:type="dxa"/>
            <w:shd w:val="clear" w:color="auto" w:fill="FFFF00"/>
            <w:noWrap/>
            <w:vAlign w:val="center"/>
          </w:tcPr>
          <w:p w14:paraId="5CD56970" w14:textId="3627606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</w:tbl>
    <w:p w14:paraId="1617F7D1" w14:textId="77777777" w:rsidR="00DF023D" w:rsidRDefault="00DF023D" w:rsidP="00DF023D">
      <w:pPr>
        <w:pStyle w:val="ListParagraph"/>
        <w:spacing w:line="36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tbl>
      <w:tblPr>
        <w:tblW w:w="7376" w:type="dxa"/>
        <w:tblInd w:w="269" w:type="dxa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ook w:val="04A0" w:firstRow="1" w:lastRow="0" w:firstColumn="1" w:lastColumn="0" w:noHBand="0" w:noVBand="1"/>
      </w:tblPr>
      <w:tblGrid>
        <w:gridCol w:w="552"/>
        <w:gridCol w:w="756"/>
        <w:gridCol w:w="756"/>
        <w:gridCol w:w="756"/>
        <w:gridCol w:w="756"/>
        <w:gridCol w:w="756"/>
        <w:gridCol w:w="756"/>
        <w:gridCol w:w="756"/>
        <w:gridCol w:w="756"/>
        <w:gridCol w:w="928"/>
      </w:tblGrid>
      <w:tr w:rsidR="00DF023D" w:rsidRPr="00DF023D" w14:paraId="432176C1" w14:textId="77777777" w:rsidTr="00DF023D">
        <w:trPr>
          <w:trHeight w:val="283"/>
        </w:trPr>
        <w:tc>
          <w:tcPr>
            <w:tcW w:w="552" w:type="dxa"/>
            <w:vMerge w:val="restart"/>
            <w:shd w:val="clear" w:color="auto" w:fill="auto"/>
            <w:vAlign w:val="center"/>
          </w:tcPr>
          <w:p w14:paraId="5CA2789B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No</w:t>
            </w:r>
          </w:p>
        </w:tc>
        <w:tc>
          <w:tcPr>
            <w:tcW w:w="5896" w:type="dxa"/>
            <w:gridSpan w:val="8"/>
            <w:shd w:val="clear" w:color="auto" w:fill="auto"/>
            <w:vAlign w:val="center"/>
          </w:tcPr>
          <w:p w14:paraId="5FF9A960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Motivasi Ekstrinsik (Y)</w:t>
            </w:r>
          </w:p>
        </w:tc>
        <w:tc>
          <w:tcPr>
            <w:tcW w:w="928" w:type="dxa"/>
            <w:vMerge w:val="restart"/>
            <w:shd w:val="clear" w:color="auto" w:fill="auto"/>
            <w:vAlign w:val="center"/>
          </w:tcPr>
          <w:p w14:paraId="07E3A444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∑</w:t>
            </w:r>
          </w:p>
        </w:tc>
      </w:tr>
      <w:tr w:rsidR="00DF023D" w:rsidRPr="00DF023D" w14:paraId="48009E70" w14:textId="77777777" w:rsidTr="00DF023D">
        <w:trPr>
          <w:trHeight w:val="283"/>
        </w:trPr>
        <w:tc>
          <w:tcPr>
            <w:tcW w:w="552" w:type="dxa"/>
            <w:vMerge/>
            <w:shd w:val="clear" w:color="auto" w:fill="auto"/>
            <w:vAlign w:val="center"/>
            <w:hideMark/>
          </w:tcPr>
          <w:p w14:paraId="75D5B0D6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37" w:type="dxa"/>
            <w:shd w:val="clear" w:color="auto" w:fill="auto"/>
            <w:vAlign w:val="center"/>
            <w:hideMark/>
          </w:tcPr>
          <w:p w14:paraId="21EE0312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1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14:paraId="42F890CC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2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14:paraId="54D7B1FB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3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14:paraId="71D3DC26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4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14:paraId="67B18235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5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14:paraId="1FDD1461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6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14:paraId="7F63A101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7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14:paraId="2C24A66A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8</w:t>
            </w:r>
          </w:p>
        </w:tc>
        <w:tc>
          <w:tcPr>
            <w:tcW w:w="928" w:type="dxa"/>
            <w:vMerge/>
            <w:shd w:val="clear" w:color="auto" w:fill="auto"/>
            <w:vAlign w:val="center"/>
            <w:hideMark/>
          </w:tcPr>
          <w:p w14:paraId="1510FE83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DF023D" w:rsidRPr="00DF023D" w14:paraId="57734B49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5ACB0707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9D9774D" w14:textId="00DB689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6C2A40E" w14:textId="7C47351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,07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41C9A2E" w14:textId="52CD09A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57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853C288" w14:textId="1EF81D9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65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05AC3DB" w14:textId="2F930B9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5188A57" w14:textId="3731218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63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9800717" w14:textId="72E051A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F9CF53E" w14:textId="22A90EB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81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037916FB" w14:textId="4AA6725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4,042</w:t>
            </w:r>
          </w:p>
        </w:tc>
      </w:tr>
      <w:tr w:rsidR="00DF023D" w:rsidRPr="00DF023D" w14:paraId="31A0A180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7D1C20E2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B26777C" w14:textId="6E7DA17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DC2B3C7" w14:textId="64A72F1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72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177AA11" w14:textId="7CC734E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6C420AC" w14:textId="0144E20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D263FCC" w14:textId="4A9EE57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F6A62BB" w14:textId="4CD5699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92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F5A6FCF" w14:textId="32415C2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40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B8023CE" w14:textId="10789C1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81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4DEA53E0" w14:textId="7E08A4A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2,449</w:t>
            </w:r>
          </w:p>
        </w:tc>
      </w:tr>
      <w:tr w:rsidR="00DF023D" w:rsidRPr="00DF023D" w14:paraId="3A914CF9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7A607F44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2FF56C0" w14:textId="2CA1580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98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8AFF81C" w14:textId="44BB221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72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1CE4DC0" w14:textId="5A18B25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,01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28970BA" w14:textId="007F6EF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34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DB66F54" w14:textId="33D15AD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AD9C89A" w14:textId="0195D04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92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FF182AD" w14:textId="6B641CA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40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F2F12AA" w14:textId="7AAC279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81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4BEC1292" w14:textId="3977D5A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7,992</w:t>
            </w:r>
          </w:p>
        </w:tc>
      </w:tr>
      <w:tr w:rsidR="00DF023D" w:rsidRPr="00DF023D" w14:paraId="7DDCEF22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7342AF71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0516AB9" w14:textId="454C1CA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E7831F8" w14:textId="13F3A98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421CD1C" w14:textId="05BB73B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57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FC69918" w14:textId="0353EF6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0EBF31A" w14:textId="46132E4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6DA0DEE" w14:textId="68E37C6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63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6552314" w14:textId="7A27D8F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B2F71E8" w14:textId="65BACD3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4631C199" w14:textId="4A5EFF2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15,515</w:t>
            </w:r>
          </w:p>
        </w:tc>
      </w:tr>
      <w:tr w:rsidR="00DF023D" w:rsidRPr="00DF023D" w14:paraId="25CD13CF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1FCEE26A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ED0C81C" w14:textId="396F955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A99BE94" w14:textId="08C2305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,07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730F687" w14:textId="1CC4158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C6E6CD0" w14:textId="297A92D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34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351443F" w14:textId="5E5F2D4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FB4192E" w14:textId="0459A07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92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B36A998" w14:textId="7D6EBA1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B14E251" w14:textId="1BE7018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81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7B3B1CCE" w14:textId="0831FF1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3,790</w:t>
            </w:r>
          </w:p>
        </w:tc>
      </w:tr>
      <w:tr w:rsidR="00DF023D" w:rsidRPr="00DF023D" w14:paraId="7775F3EA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77DA12C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99CFEEF" w14:textId="011402E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6ECEA85" w14:textId="77C020D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72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9EDC608" w14:textId="20B80E6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,01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1D31952" w14:textId="500C687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34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A7F0E4B" w14:textId="070FA2A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754333B" w14:textId="7DDF8DD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43E2C0F" w14:textId="0451ABF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02D1C2F" w14:textId="4C3F704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81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1D9EFDA9" w14:textId="38C2770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6,397</w:t>
            </w:r>
          </w:p>
        </w:tc>
      </w:tr>
      <w:tr w:rsidR="00DF023D" w:rsidRPr="00DF023D" w14:paraId="45B7BA3F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031B48B4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8C0DC0F" w14:textId="175D4CB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9C70DE9" w14:textId="7153F38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46D61AF" w14:textId="3CB2319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3495FB4" w14:textId="1B2687C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34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0E929CC" w14:textId="303420D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BF553CB" w14:textId="5ADD4E8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92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D9C9E0B" w14:textId="771B144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C67B2E2" w14:textId="64E66D5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81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41466C5B" w14:textId="76FE8D2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19,816</w:t>
            </w:r>
          </w:p>
        </w:tc>
      </w:tr>
      <w:tr w:rsidR="00DF023D" w:rsidRPr="00DF023D" w14:paraId="7C544DAB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3470DEE6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923F97D" w14:textId="1E7B1C5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4272BBF" w14:textId="73FB0E8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DC5F11E" w14:textId="0169DBA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DBFBE3F" w14:textId="551BE0D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34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FF2797D" w14:textId="298D962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42B7AF7" w14:textId="37C58F9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63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319254E" w14:textId="3122434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6B8F76E" w14:textId="0A7C208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37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50F9057C" w14:textId="56F8F98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2,582</w:t>
            </w:r>
          </w:p>
        </w:tc>
      </w:tr>
      <w:tr w:rsidR="00DF023D" w:rsidRPr="00DF023D" w14:paraId="0059E1A6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934A157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31E6924" w14:textId="28891D5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0B43816" w14:textId="2F36502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,07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CD86BB3" w14:textId="51AE4DB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57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5A89C59" w14:textId="26E9873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34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082F8DE" w14:textId="67F4C88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B924447" w14:textId="34BDDFC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92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5521349" w14:textId="733F7F8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8BAB9E6" w14:textId="660B755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37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3E7A995A" w14:textId="60A27A9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6,690</w:t>
            </w:r>
          </w:p>
        </w:tc>
      </w:tr>
      <w:tr w:rsidR="00DF023D" w:rsidRPr="00DF023D" w14:paraId="2CAE9B34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13324984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B3B06E1" w14:textId="54455B0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28390E0" w14:textId="03C1FE8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72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C59DB0A" w14:textId="444E327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57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E34EFD0" w14:textId="06F4077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34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FE0EEF5" w14:textId="5ACFCF4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33BF229" w14:textId="714EB4B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92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DC601D7" w14:textId="7377FB5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40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0413AA6" w14:textId="5CF131A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37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6173A5DB" w14:textId="2C0AF52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3,887</w:t>
            </w:r>
          </w:p>
        </w:tc>
      </w:tr>
      <w:tr w:rsidR="00DF023D" w:rsidRPr="00DF023D" w14:paraId="7C224C44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184D72F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03FEFE1" w14:textId="3B6B2A4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FE2615B" w14:textId="1941316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72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ABDB900" w14:textId="7511B0F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B6EFFC8" w14:textId="42BF889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34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C5759C6" w14:textId="48E7E8F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E1BCAAA" w14:textId="03E20D7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92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B3A850B" w14:textId="122BB37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F0ED40E" w14:textId="31900A1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37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26EA0DDB" w14:textId="7DE0AB0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5,172</w:t>
            </w:r>
          </w:p>
        </w:tc>
      </w:tr>
      <w:tr w:rsidR="00DF023D" w:rsidRPr="00DF023D" w14:paraId="7BDBC001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AD4D85E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27D7E2A" w14:textId="2F0D7FF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35E004E" w14:textId="33F1D8C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72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83E6B28" w14:textId="6015314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57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DA1A790" w14:textId="2810C12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DA60478" w14:textId="25CF6DE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5066289" w14:textId="21B91F1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63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0FEEDAD" w14:textId="55EAE18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EF0B965" w14:textId="2EDB54B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240556B2" w14:textId="2F4D7AF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15,982</w:t>
            </w:r>
          </w:p>
        </w:tc>
      </w:tr>
      <w:tr w:rsidR="00DF023D" w:rsidRPr="00DF023D" w14:paraId="0BA5A70F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3861E24C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E3341DF" w14:textId="4A73666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F72CDB2" w14:textId="482CE70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249FCA7" w14:textId="7DA8787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57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B6E8E73" w14:textId="43228DE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B5BAE50" w14:textId="1FA9B50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73B196A" w14:textId="4C9186A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63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14AD624" w14:textId="05E8BE9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40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F060CBA" w14:textId="4CE3961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37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062319E9" w14:textId="5201F34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18,478</w:t>
            </w:r>
          </w:p>
        </w:tc>
      </w:tr>
      <w:tr w:rsidR="00DF023D" w:rsidRPr="00DF023D" w14:paraId="6CC3CA06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6D06B2C1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5047AD1" w14:textId="2FDDEAF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7E88290" w14:textId="6F8BE43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,07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DE59198" w14:textId="64BEEDB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B0F78C4" w14:textId="0BB185B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34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B98DD7B" w14:textId="3464160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2758F46" w14:textId="7EADBBC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92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306573B" w14:textId="6A095B5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54D545E" w14:textId="0403071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81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52AA5D22" w14:textId="0333739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5,263</w:t>
            </w:r>
          </w:p>
        </w:tc>
      </w:tr>
      <w:tr w:rsidR="00DF023D" w:rsidRPr="00DF023D" w14:paraId="644AC444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2E2A3EDE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5BA99B3" w14:textId="67E736B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2A733B6" w14:textId="2C2AB47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3776BC3" w14:textId="7D59391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57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76DFCD8" w14:textId="62F0836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189D59E" w14:textId="3FEE8C2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FD4DEA6" w14:textId="3D832CF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92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46E4E64" w14:textId="6C613BD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6C1FBC3" w14:textId="6942DE0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81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3AE452D7" w14:textId="454CDB3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17,163</w:t>
            </w:r>
          </w:p>
        </w:tc>
      </w:tr>
      <w:tr w:rsidR="00DF023D" w:rsidRPr="00DF023D" w14:paraId="17A51313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23584D74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DA0326F" w14:textId="3082553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5BB9740" w14:textId="130C44C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8A664AB" w14:textId="58B81ED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57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270B59C" w14:textId="2A8360E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8F3F211" w14:textId="0D28D54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19A728F" w14:textId="728C004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63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D299F81" w14:textId="7FF48A8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40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0D9039D" w14:textId="6374115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37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406C5927" w14:textId="76CB54B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1,359</w:t>
            </w:r>
          </w:p>
        </w:tc>
      </w:tr>
      <w:tr w:rsidR="00DF023D" w:rsidRPr="00DF023D" w14:paraId="6C2640B8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32D97494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B5A1FD7" w14:textId="717E875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B845F49" w14:textId="1E1BD75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,07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04847BE" w14:textId="2D204B3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57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FF4FDCB" w14:textId="4AF2626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4B9304F" w14:textId="4FB713E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F7F1F31" w14:textId="3D83DEC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92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ADC6223" w14:textId="07078D2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40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3AD8932" w14:textId="47BE145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37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73750AA5" w14:textId="621F0FE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5,295</w:t>
            </w:r>
          </w:p>
        </w:tc>
      </w:tr>
      <w:tr w:rsidR="00DF023D" w:rsidRPr="00DF023D" w14:paraId="6D906F5B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128DB886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1ECB2E3" w14:textId="5CB27AB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0978FDF" w14:textId="4619CDB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72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1773CF2" w14:textId="66F5B12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669EF13" w14:textId="7A9A36E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905799B" w14:textId="093920E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216F0A6" w14:textId="6FB0D1E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92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51AD2C4" w14:textId="6D707DE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40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1148777" w14:textId="0F9AE6C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37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7B9DBE0A" w14:textId="449339E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5,106</w:t>
            </w:r>
          </w:p>
        </w:tc>
      </w:tr>
      <w:tr w:rsidR="00DF023D" w:rsidRPr="00DF023D" w14:paraId="495AF8EA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590CDB49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D4568A4" w14:textId="5F20365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ACC55B6" w14:textId="71D0A98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72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C0103CE" w14:textId="6D0378C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DFBC3C2" w14:textId="393E407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E91E614" w14:textId="243CEA8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E34902A" w14:textId="4FFE253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63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18B81AF" w14:textId="63E5B51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FFAFC1B" w14:textId="7E605F6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81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2AA65015" w14:textId="523A14B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1,273</w:t>
            </w:r>
          </w:p>
        </w:tc>
      </w:tr>
      <w:tr w:rsidR="00DF023D" w:rsidRPr="00DF023D" w14:paraId="045A8A39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20C0731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27CC900" w14:textId="193A9AC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837FBE9" w14:textId="784FE73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72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6C7FD99" w14:textId="2C66ABB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158BC44" w14:textId="79D6208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34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43B1C79" w14:textId="26AB032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AC02866" w14:textId="09A5ECA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92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8DA9936" w14:textId="3D73AC1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5348362" w14:textId="199CB7E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81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2AA12D7B" w14:textId="2C480DC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3,916</w:t>
            </w:r>
          </w:p>
        </w:tc>
      </w:tr>
      <w:tr w:rsidR="00DF023D" w:rsidRPr="00DF023D" w14:paraId="127C13FF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20756B93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3ACA916" w14:textId="63467F7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1DFA429" w14:textId="2294B3B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72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BA97357" w14:textId="3DBFA29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57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EBA9E28" w14:textId="7BCD414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34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8523E4B" w14:textId="0C4E83D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62CB450" w14:textId="3B24550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92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C0E3E92" w14:textId="7BDEAE6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40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9835B40" w14:textId="28D6975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37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3F509BF6" w14:textId="4B78B54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3,823</w:t>
            </w:r>
          </w:p>
        </w:tc>
      </w:tr>
      <w:tr w:rsidR="00DF023D" w:rsidRPr="00DF023D" w14:paraId="4D94CA63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3D17D921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6F1A95E" w14:textId="70D03CD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FFB67F3" w14:textId="7FBBC7B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72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ACF7EDD" w14:textId="61E9CB2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542B6DB" w14:textId="6123E4B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34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B6DCFD8" w14:textId="390963B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ECB549B" w14:textId="384368A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92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9798E8E" w14:textId="0D11B9B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75ECC07" w14:textId="7C0E510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81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6AC61EB4" w14:textId="4C48936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5,316</w:t>
            </w:r>
          </w:p>
        </w:tc>
      </w:tr>
      <w:tr w:rsidR="00DF023D" w:rsidRPr="00DF023D" w14:paraId="56AA97CF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6025207D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B5C442A" w14:textId="174BA01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DAFB02F" w14:textId="4B48C19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72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806EC5F" w14:textId="4137525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57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CA69E34" w14:textId="025D911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34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F0FF260" w14:textId="5A940AE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1D243A3" w14:textId="7C72265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63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A799A50" w14:textId="4234D45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91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6219739" w14:textId="7FC291B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01B34D56" w14:textId="665D660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19,070</w:t>
            </w:r>
          </w:p>
        </w:tc>
      </w:tr>
      <w:tr w:rsidR="00DF023D" w:rsidRPr="00DF023D" w14:paraId="71D32507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698EC98C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5D6FF8A" w14:textId="28203C9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4161864" w14:textId="77C2289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EB28434" w14:textId="6E9C866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1868A7E" w14:textId="05DD950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34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17BE82D" w14:textId="20AC205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986EF78" w14:textId="0662674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63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89DC8B9" w14:textId="0821D4C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82A6441" w14:textId="14EDC8E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81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6D5505F9" w14:textId="0140957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19,854</w:t>
            </w:r>
          </w:p>
        </w:tc>
      </w:tr>
      <w:tr w:rsidR="00DF023D" w:rsidRPr="00DF023D" w14:paraId="20B40388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C407C3F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0EB5CB8" w14:textId="25B1D5E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050E4E5" w14:textId="3267240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A6A0E2A" w14:textId="39DE1F9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,01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1AE4D74" w14:textId="196E831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34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6DE4012" w14:textId="3FA6DC9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74CBFB7" w14:textId="7F68AC1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92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663ACC5" w14:textId="6DA00E5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40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8E7BA84" w14:textId="3053A4E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37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3CEB0F3A" w14:textId="13E9344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5,032</w:t>
            </w:r>
          </w:p>
        </w:tc>
      </w:tr>
      <w:tr w:rsidR="00DF023D" w:rsidRPr="00DF023D" w14:paraId="6C66B3B1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34F83B9E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213F39E" w14:textId="7486D71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275B85C" w14:textId="73F664A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72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92E7199" w14:textId="4E7FFF4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5C8BBB2" w14:textId="1F724CC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0D56F96" w14:textId="7EF8F27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72691C0" w14:textId="2F79CC1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63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DB25ECB" w14:textId="6E967B1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91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EEB8F1A" w14:textId="1DFE310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37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6DDDADF0" w14:textId="3BAB883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1,389</w:t>
            </w:r>
          </w:p>
        </w:tc>
      </w:tr>
      <w:tr w:rsidR="00DF023D" w:rsidRPr="00DF023D" w14:paraId="57533901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3B086F88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DAB9357" w14:textId="3E95D2C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A404FC4" w14:textId="14C37DC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72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040DFE8" w14:textId="2ABDD7B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57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3DA889E" w14:textId="50099B2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1B7FE3A" w14:textId="1B9274A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AA0AF0B" w14:textId="5C90D3D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63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16806C5" w14:textId="3B1C0EB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ED8A23C" w14:textId="3E6E398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17D4BC94" w14:textId="25A109B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17,455</w:t>
            </w:r>
          </w:p>
        </w:tc>
      </w:tr>
      <w:tr w:rsidR="00DF023D" w:rsidRPr="00DF023D" w14:paraId="35063620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2EBEC0E4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6FAC963" w14:textId="2DFDA07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E0CBDA5" w14:textId="7602EFC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72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9D44540" w14:textId="69B524E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F7167B7" w14:textId="655628C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34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CA4AB8D" w14:textId="3568541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456126B" w14:textId="7E6E7D0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63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50D76AD" w14:textId="6FBF2F6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40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08EA296" w14:textId="1489CB8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37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5B00493B" w14:textId="05509B9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3,821</w:t>
            </w:r>
          </w:p>
        </w:tc>
      </w:tr>
      <w:tr w:rsidR="00DF023D" w:rsidRPr="00DF023D" w14:paraId="22F45AD6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A572D5C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D74040F" w14:textId="006D71C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6CC5A90" w14:textId="01B3BB0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72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8BB191B" w14:textId="671B21E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57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CBF1600" w14:textId="16EFC9B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9BBB4C5" w14:textId="081AE85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112E14D" w14:textId="0B514B6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92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C5A2ADB" w14:textId="48C6351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A2ACBE8" w14:textId="76EF6D3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37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76DD4D88" w14:textId="5A3D200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2,595</w:t>
            </w:r>
          </w:p>
        </w:tc>
      </w:tr>
      <w:tr w:rsidR="00DF023D" w:rsidRPr="00DF023D" w14:paraId="775325DC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134D841C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FD1DAC6" w14:textId="7603B3E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0C2A509" w14:textId="071926D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72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6423292" w14:textId="6AF4E1F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49ADEE2" w14:textId="4F8EDB3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34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46567C3" w14:textId="367B9B7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14A4748" w14:textId="3F08656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99D6BC6" w14:textId="4026B7D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40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73C63E0" w14:textId="2868BA3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37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32D02CCB" w14:textId="54BD499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6,323</w:t>
            </w:r>
          </w:p>
        </w:tc>
      </w:tr>
      <w:tr w:rsidR="00DF023D" w:rsidRPr="00DF023D" w14:paraId="7B183A01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BE05904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8C3BE19" w14:textId="7CBC1B3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860C883" w14:textId="576DCBA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3F8EDC9" w14:textId="2A2A8D1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57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FC6E13A" w14:textId="3D72EFB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65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BBB6A88" w14:textId="7D6302D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FF28BA5" w14:textId="5A70D74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63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6E4012D" w14:textId="35FEE13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40DD2B8" w14:textId="0E128D1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5159BF99" w14:textId="78BC69B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18,812</w:t>
            </w:r>
          </w:p>
        </w:tc>
      </w:tr>
      <w:tr w:rsidR="00DF023D" w:rsidRPr="00DF023D" w14:paraId="5F3D83CB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6B762801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lastRenderedPageBreak/>
              <w:t>3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EE9A114" w14:textId="6F30D66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3D559B3" w14:textId="3F9DA1A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ADF1546" w14:textId="1D4F701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57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B3FF1D4" w14:textId="0B8BF5D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34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F2D0BDB" w14:textId="136286D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E2CD973" w14:textId="45DB516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63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99F0B96" w14:textId="09CF975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91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58C483F" w14:textId="7BEDCF2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81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71BC48B0" w14:textId="6D30F03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17,484</w:t>
            </w:r>
          </w:p>
        </w:tc>
      </w:tr>
      <w:tr w:rsidR="00DF023D" w:rsidRPr="00DF023D" w14:paraId="768D2CF0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55F5E653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591E75A" w14:textId="097D7C1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965426F" w14:textId="2E0DC0F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CB274E4" w14:textId="60B18CD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57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53B1D22" w14:textId="1673FEC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7D94DB5" w14:textId="7B01CB6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68706F8" w14:textId="0EE4B6E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63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5235FB7" w14:textId="7748EA2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91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91BC0A1" w14:textId="434C6D4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81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28B9AF77" w14:textId="660A229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16,201</w:t>
            </w:r>
          </w:p>
        </w:tc>
      </w:tr>
      <w:tr w:rsidR="00DF023D" w:rsidRPr="00DF023D" w14:paraId="1A1D827C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2101E2AF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06211D7" w14:textId="2DDD480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D533CC6" w14:textId="1D22151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72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D4F3F55" w14:textId="3F8F91D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43DA40E" w14:textId="01DB667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34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BCB7073" w14:textId="58F77A6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6A5AA91" w14:textId="2920066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92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C8D5EC1" w14:textId="4CA2A2B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6790966" w14:textId="164925A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81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7C6A6E7C" w14:textId="0F35D24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3,916</w:t>
            </w:r>
          </w:p>
        </w:tc>
      </w:tr>
      <w:tr w:rsidR="00DF023D" w:rsidRPr="00DF023D" w14:paraId="7EC1A6F5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79239733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56C7CA8" w14:textId="1ED0D57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DF72010" w14:textId="4C9B2B9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72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C95AFEC" w14:textId="77E46AD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57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58ACDB8" w14:textId="10E3A74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34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902F5A4" w14:textId="08951B4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19680B3" w14:textId="5B44F78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63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5D430FC" w14:textId="7FD96D8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8682B35" w14:textId="534BD2A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7F4E6D3D" w14:textId="1EDDE96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15,275</w:t>
            </w:r>
          </w:p>
        </w:tc>
      </w:tr>
      <w:tr w:rsidR="00DF023D" w:rsidRPr="00DF023D" w14:paraId="7C705B67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662EF120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1E536A9" w14:textId="4250C56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16EC9A9" w14:textId="2FB0D85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23B312F" w14:textId="2E68E4C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,01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3DABB48" w14:textId="091DE90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34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94F7F84" w14:textId="5B81B4F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9DBB3EF" w14:textId="1A08588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63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C92AE84" w14:textId="4D37E82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40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23DDDDC" w14:textId="74D1650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37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7A752DF0" w14:textId="201E718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5,146</w:t>
            </w:r>
          </w:p>
        </w:tc>
      </w:tr>
      <w:tr w:rsidR="00DF023D" w:rsidRPr="00DF023D" w14:paraId="680973BA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7D6F6B23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66E0D22" w14:textId="4AF503F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6FAAF16" w14:textId="34A59A4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72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A1BC1BF" w14:textId="501C928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5E4A5AA" w14:textId="732EEF4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34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FB4261A" w14:textId="6A9D8E1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D2687E4" w14:textId="3961F85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63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A380480" w14:textId="7E8089C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2119810" w14:textId="24327A4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37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6803776D" w14:textId="3F89A75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2,468</w:t>
            </w:r>
          </w:p>
        </w:tc>
      </w:tr>
      <w:tr w:rsidR="00DF023D" w:rsidRPr="00DF023D" w14:paraId="48E9C040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DA98C53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C791940" w14:textId="1EE4D11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CCAA8EE" w14:textId="4B36A3E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72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5BF95E5" w14:textId="0A3A4CA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57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1E62717" w14:textId="799C636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5768056" w14:textId="7F9F8A5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E263B22" w14:textId="268A1BF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92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BB763AA" w14:textId="1B5FCB2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91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5774235" w14:textId="4500F9F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3B33AFBD" w14:textId="518198E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17,546</w:t>
            </w:r>
          </w:p>
        </w:tc>
      </w:tr>
      <w:tr w:rsidR="00DF023D" w:rsidRPr="00DF023D" w14:paraId="4C9AAA75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A8121E1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6FD8B48" w14:textId="73D37D2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7D51B20" w14:textId="13762E7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72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57E8FE4" w14:textId="37E0921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57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362DB93" w14:textId="3D50A16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34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28E3D4B" w14:textId="594C65E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5D22424" w14:textId="62EE09F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63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9C12DE9" w14:textId="6101014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30AE9EF" w14:textId="7E9BC62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81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64BD48B1" w14:textId="390CD40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19,982</w:t>
            </w:r>
          </w:p>
        </w:tc>
      </w:tr>
      <w:tr w:rsidR="00DF023D" w:rsidRPr="00DF023D" w14:paraId="6A049303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648A2384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2817711" w14:textId="3C2FDE8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BC1812B" w14:textId="13779DE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72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9853F17" w14:textId="6EF28D9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57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7D2217B" w14:textId="6A2F142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35B5A80" w14:textId="2B23FF0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2ABD336" w14:textId="1EFC26A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4D2C257" w14:textId="4A63D6D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91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4766A08" w14:textId="7334FD5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2DCE9A5C" w14:textId="52E7141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13,213</w:t>
            </w:r>
          </w:p>
        </w:tc>
      </w:tr>
      <w:tr w:rsidR="00DF023D" w:rsidRPr="00DF023D" w14:paraId="78832783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C88C0E4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55CCCC3" w14:textId="05FBC14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42817D3" w14:textId="2633913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72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126E254" w14:textId="235700E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BC580D6" w14:textId="5BCAD63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2EC8728" w14:textId="0F89DC1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709D536" w14:textId="36CC665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92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F453DA1" w14:textId="5A7E321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91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E5A0821" w14:textId="3653FE6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81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1EF6AE23" w14:textId="4F52DCA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1,428</w:t>
            </w:r>
          </w:p>
        </w:tc>
      </w:tr>
      <w:tr w:rsidR="00DF023D" w:rsidRPr="00DF023D" w14:paraId="546534D1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5A8FD2A3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A908F67" w14:textId="38E6DCF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6DA5A9A" w14:textId="0BB7A65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72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1D2AD46" w14:textId="1F75B47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A4E1C7C" w14:textId="019A31E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1A7BAE2" w14:textId="1378FC2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AB93111" w14:textId="236E357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63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D9C1F28" w14:textId="5605FEA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9643466" w14:textId="3F06CB0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37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343AF211" w14:textId="02A8C8C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19,649</w:t>
            </w:r>
          </w:p>
        </w:tc>
      </w:tr>
      <w:tr w:rsidR="00DF023D" w:rsidRPr="00DF023D" w14:paraId="71F6B1F6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9A80A12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E972DB4" w14:textId="202B5B5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8C13214" w14:textId="3A5B619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6AADB05" w14:textId="5EBC821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3A119AC" w14:textId="00D6FC0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34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662A091" w14:textId="528F6C5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0B6C6A6" w14:textId="633B15C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92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EEF9E67" w14:textId="6CBE402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91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99CB5EE" w14:textId="59AF734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5BFC1D23" w14:textId="3AE7431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17,420</w:t>
            </w:r>
          </w:p>
        </w:tc>
      </w:tr>
      <w:tr w:rsidR="00DF023D" w:rsidRPr="00DF023D" w14:paraId="5A27F3E8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201619F0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AEDD180" w14:textId="5505955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08ACFA6" w14:textId="523EBEC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72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84CFD54" w14:textId="4C29135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C9F5A2E" w14:textId="5ED8861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65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8536850" w14:textId="339C054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2D5711F" w14:textId="0382689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92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161849B" w14:textId="3CF3BB8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529200C" w14:textId="6D6F07B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81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45BF6239" w14:textId="5788864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6,620</w:t>
            </w:r>
          </w:p>
        </w:tc>
      </w:tr>
      <w:tr w:rsidR="00DF023D" w:rsidRPr="00DF023D" w14:paraId="0020A2F9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9C4E4E5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18E0853" w14:textId="2B93F04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0E2178A" w14:textId="65761DF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72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CADFC99" w14:textId="7F67CFA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57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9C04FE7" w14:textId="4C96852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34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1C60DFD" w14:textId="457FCFB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61357D0" w14:textId="5350541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63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F1C832E" w14:textId="4BB670B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91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3E16A88" w14:textId="310FC49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81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49C0AFAF" w14:textId="44F5F56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0,251</w:t>
            </w:r>
          </w:p>
        </w:tc>
      </w:tr>
      <w:tr w:rsidR="00DF023D" w:rsidRPr="00DF023D" w14:paraId="5128ADB9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7F18C820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4C27121" w14:textId="2AD53A4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27AF0CD" w14:textId="5128996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,07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174E561" w14:textId="1D92747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C908C36" w14:textId="168BB85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34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05FC284" w14:textId="092C1F7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4B6260F" w14:textId="7CC0496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63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ADEDAB2" w14:textId="77CE176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278E948" w14:textId="3865338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37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039A4A7F" w14:textId="1D76527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3,815</w:t>
            </w:r>
          </w:p>
        </w:tc>
      </w:tr>
      <w:tr w:rsidR="00DF023D" w:rsidRPr="00DF023D" w14:paraId="5ABDE476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209D65E7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15B24A3" w14:textId="5F45FD8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0995343" w14:textId="1B1B6E7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51C0736" w14:textId="0669D04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F4D5C3D" w14:textId="24690A9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34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5D85DC8" w14:textId="6CC81CE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892C8C1" w14:textId="540A49F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92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22C5AC6" w14:textId="29C3BC6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AA31C6B" w14:textId="551EAB8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37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5E862171" w14:textId="14A84A0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3,877</w:t>
            </w:r>
          </w:p>
        </w:tc>
      </w:tr>
      <w:tr w:rsidR="00DF023D" w:rsidRPr="00DF023D" w14:paraId="42F672E7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1F258BC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9430449" w14:textId="172C56B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B080BC8" w14:textId="1B078D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72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EB8D864" w14:textId="0BCABFB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,01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4523AFD" w14:textId="7C2871E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34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1ADBA66" w14:textId="36A719F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0D4C7A0" w14:textId="439AF6D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DFB2688" w14:textId="2AFB4F3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7020E58" w14:textId="061BFAE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81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74ECFEC3" w14:textId="7A745F2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4,924</w:t>
            </w:r>
          </w:p>
        </w:tc>
      </w:tr>
      <w:tr w:rsidR="00DF023D" w:rsidRPr="00DF023D" w14:paraId="2B3BB48D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03A2EFB3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CD24919" w14:textId="5D735E1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A4AF7DB" w14:textId="2DEC989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72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9137A1B" w14:textId="68A7316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B4026B7" w14:textId="711EEDA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71A0A35" w14:textId="4A8FB9B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D0650EC" w14:textId="06D58FF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92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65B3404" w14:textId="4A006CF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3E765D4" w14:textId="0D620E9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37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6F3A50D3" w14:textId="05D660D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5,225</w:t>
            </w:r>
          </w:p>
        </w:tc>
      </w:tr>
      <w:tr w:rsidR="00DF023D" w:rsidRPr="00DF023D" w14:paraId="01682720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2C8A4F7A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117D562" w14:textId="0C4D00F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A61F72E" w14:textId="012B428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72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B546CBD" w14:textId="73A2ED8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,01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0DC5E03" w14:textId="4C7E793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34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10F5A48" w14:textId="2AFDAC1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50730AF" w14:textId="60C0D30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92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FE369B6" w14:textId="606C0B4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25B5789" w14:textId="2BFA9AC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37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653A1C9A" w14:textId="4810D6A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4,973</w:t>
            </w:r>
          </w:p>
        </w:tc>
      </w:tr>
      <w:tr w:rsidR="00DF023D" w:rsidRPr="00DF023D" w14:paraId="79259B63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13B1AEAD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286D13B" w14:textId="4906AE8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915941F" w14:textId="2061B12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,07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BE036A0" w14:textId="5ED51B2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39C73A7" w14:textId="307F6AA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40D8F75" w14:textId="232C61F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7454169" w14:textId="78B60E0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6EB450B" w14:textId="7B44F43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40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AC4800D" w14:textId="1F59BB8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37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3F715062" w14:textId="507BB98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7,796</w:t>
            </w:r>
          </w:p>
        </w:tc>
      </w:tr>
      <w:tr w:rsidR="00DF023D" w:rsidRPr="00DF023D" w14:paraId="1E69ED4E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32C7125C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A1834C2" w14:textId="358A471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98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DACA815" w14:textId="14D51FC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72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3B8EA8B" w14:textId="4F3115D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,01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80ACA2F" w14:textId="2920DA2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34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0FB584C" w14:textId="6C5E420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57732C0" w14:textId="7718701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92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8E2D31B" w14:textId="7F91294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0C9871B" w14:textId="7EEA4E0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81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1E50D78D" w14:textId="7DC15C4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5,230</w:t>
            </w:r>
          </w:p>
        </w:tc>
      </w:tr>
      <w:tr w:rsidR="00DF023D" w:rsidRPr="00DF023D" w14:paraId="382CD214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60C17BD6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9B8AAEA" w14:textId="7DFD1C7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C81BB9C" w14:textId="723A5FB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72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8071907" w14:textId="4475EE6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,01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357F4B7" w14:textId="7B46DA6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65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053DBCA" w14:textId="6836639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C23768D" w14:textId="0998339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787D278" w14:textId="2F00BCA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0A22640" w14:textId="4A51B8A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47A24B3A" w14:textId="3C2650D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7,921</w:t>
            </w:r>
          </w:p>
        </w:tc>
      </w:tr>
      <w:tr w:rsidR="00DF023D" w:rsidRPr="00DF023D" w14:paraId="795EC3A4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2A841339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7E22FE6" w14:textId="24F7FDF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98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B545B41" w14:textId="58D750A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,07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E3D9824" w14:textId="573E525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C027A83" w14:textId="0CEA940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65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622E0D7" w14:textId="1E3C922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318454B" w14:textId="14BFA6F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526EFAA" w14:textId="1774AEB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1C5270C" w14:textId="7260692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81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1377E37C" w14:textId="77AF6EA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9,351</w:t>
            </w:r>
          </w:p>
        </w:tc>
      </w:tr>
      <w:tr w:rsidR="00DF023D" w:rsidRPr="00DF023D" w14:paraId="5DD99E88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384623D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8B99B25" w14:textId="203533B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381C43E" w14:textId="340DEA1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4524447" w14:textId="14DA62C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3125C1F" w14:textId="190D224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65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264BC58" w14:textId="27E89C1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D9A66D1" w14:textId="21B7FA5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92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7673A84" w14:textId="2A0B9DF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91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E3CA494" w14:textId="1AB8F09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81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2782BEAC" w14:textId="43F1B59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1,377</w:t>
            </w:r>
          </w:p>
        </w:tc>
      </w:tr>
      <w:tr w:rsidR="00DF023D" w:rsidRPr="00DF023D" w14:paraId="1A065D34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00A39D47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FD5666A" w14:textId="2AD0C75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98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8C6BE22" w14:textId="267CFC4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B790A96" w14:textId="23E6D9D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,01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D97F1C3" w14:textId="6A3F700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65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9229470" w14:textId="1EB9D0D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EA57B49" w14:textId="598D1A6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92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D7756E4" w14:textId="153A9C8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64D4B95" w14:textId="049419A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81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0E597C68" w14:textId="40A9B68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5,220</w:t>
            </w:r>
          </w:p>
        </w:tc>
      </w:tr>
      <w:tr w:rsidR="00DF023D" w:rsidRPr="00DF023D" w14:paraId="2B60A775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013248F2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125101C" w14:textId="49CC00C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5E7AB63" w14:textId="3245D04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,07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3A6B032" w14:textId="3B54A1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CC23458" w14:textId="38C3325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15EEDF5" w14:textId="336FF55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1DBAF9D" w14:textId="69242FD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63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3ECEB2F" w14:textId="2C4B78F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40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307390C" w14:textId="666D326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81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57246C6E" w14:textId="0632EDD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3,974</w:t>
            </w:r>
          </w:p>
        </w:tc>
      </w:tr>
      <w:tr w:rsidR="00DF023D" w:rsidRPr="00DF023D" w14:paraId="15E00699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3604F1C5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8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6BBEA3B" w14:textId="6ADA02F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215C735" w14:textId="48B1166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887F3C7" w14:textId="4CB612C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,01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29FE39F" w14:textId="7FFAA16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34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AEC2BCB" w14:textId="4D0EA8B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158ED34" w14:textId="466C16A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63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B90B14B" w14:textId="3BAED7A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8EE5613" w14:textId="3D93A4E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2A68E9D9" w14:textId="6429916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2,756</w:t>
            </w:r>
          </w:p>
        </w:tc>
      </w:tr>
      <w:tr w:rsidR="00DF023D" w:rsidRPr="00DF023D" w14:paraId="043F8296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4E69CA1D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B7B8CA8" w14:textId="29BBD65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DCFE5DE" w14:textId="261A8AB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BB25184" w14:textId="63496B4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2EDDC97" w14:textId="12A5248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65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A346A12" w14:textId="6476856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7D5E685" w14:textId="31E811F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92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3F935B7" w14:textId="2F05F2E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A8E6634" w14:textId="1243FD9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81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13F39FA0" w14:textId="5563EE0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2,453</w:t>
            </w:r>
          </w:p>
        </w:tc>
      </w:tr>
      <w:tr w:rsidR="00DF023D" w:rsidRPr="00DF023D" w14:paraId="11C423C2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13817695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6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8AEED8B" w14:textId="75B0806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98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9DBEF46" w14:textId="0F39D54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72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5771AFC" w14:textId="38B85FC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6553051E" w14:textId="14405F9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CF84C5B" w14:textId="049F0F9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C960D96" w14:textId="6525425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92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4393F4C1" w14:textId="616E9F1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E2171F9" w14:textId="6BDA9BA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81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041E197B" w14:textId="3C93705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2,673</w:t>
            </w:r>
          </w:p>
        </w:tc>
      </w:tr>
      <w:tr w:rsidR="00DF023D" w:rsidRPr="00DF023D" w14:paraId="19D44242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2C9C7310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61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8F6FF63" w14:textId="7F49F63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6B032E3" w14:textId="5376E3A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2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09CF19A" w14:textId="1307A74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57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FED7132" w14:textId="27A9181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347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31C533F" w14:textId="1D0D5D1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0B267B0" w14:textId="24B9A43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63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7408F93" w14:textId="00DE59F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2D0BC90" w14:textId="6D2DBC6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4CDEC910" w14:textId="0EA1C8A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16,862</w:t>
            </w:r>
          </w:p>
        </w:tc>
      </w:tr>
      <w:tr w:rsidR="00DF023D" w:rsidRPr="00DF023D" w14:paraId="7ABF7047" w14:textId="77777777" w:rsidTr="00DF023D">
        <w:trPr>
          <w:trHeight w:val="315"/>
        </w:trPr>
        <w:tc>
          <w:tcPr>
            <w:tcW w:w="552" w:type="dxa"/>
            <w:shd w:val="clear" w:color="auto" w:fill="auto"/>
            <w:noWrap/>
            <w:vAlign w:val="center"/>
            <w:hideMark/>
          </w:tcPr>
          <w:p w14:paraId="7EFE907A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6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6F9827F" w14:textId="6F9BC98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98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2D100473" w14:textId="468FC4A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723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5A878019" w14:textId="1477BE3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575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B4A347F" w14:textId="50C825E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652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08CCB7D1" w14:textId="29621EE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9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30B491F0" w14:textId="3448488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5,196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1A4F62D5" w14:textId="541431B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4</w:t>
            </w:r>
          </w:p>
        </w:tc>
        <w:tc>
          <w:tcPr>
            <w:tcW w:w="737" w:type="dxa"/>
            <w:shd w:val="clear" w:color="auto" w:fill="auto"/>
            <w:noWrap/>
            <w:vAlign w:val="bottom"/>
          </w:tcPr>
          <w:p w14:paraId="728F3328" w14:textId="25C5552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37</w:t>
            </w:r>
          </w:p>
        </w:tc>
        <w:tc>
          <w:tcPr>
            <w:tcW w:w="928" w:type="dxa"/>
            <w:shd w:val="clear" w:color="auto" w:fill="FFFF00"/>
            <w:noWrap/>
            <w:vAlign w:val="bottom"/>
          </w:tcPr>
          <w:p w14:paraId="7AAA850E" w14:textId="1E5FF70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8,031</w:t>
            </w:r>
          </w:p>
        </w:tc>
      </w:tr>
    </w:tbl>
    <w:p w14:paraId="42E1A7CD" w14:textId="77777777" w:rsidR="00DF023D" w:rsidRDefault="00DF023D" w:rsidP="00DF023D">
      <w:pPr>
        <w:pStyle w:val="ListParagraph"/>
        <w:spacing w:line="36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14:paraId="0E261AD9" w14:textId="77777777" w:rsidR="004120DF" w:rsidRDefault="004120DF" w:rsidP="00DF023D">
      <w:pPr>
        <w:pStyle w:val="ListParagraph"/>
        <w:spacing w:line="36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14:paraId="66E0B372" w14:textId="77777777" w:rsidR="004120DF" w:rsidRDefault="004120DF" w:rsidP="00DF023D">
      <w:pPr>
        <w:pStyle w:val="ListParagraph"/>
        <w:spacing w:line="36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14:paraId="55511A98" w14:textId="77777777" w:rsidR="004120DF" w:rsidRDefault="004120DF" w:rsidP="00DF023D">
      <w:pPr>
        <w:pStyle w:val="ListParagraph"/>
        <w:spacing w:line="36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14:paraId="23760E90" w14:textId="77777777" w:rsidR="004120DF" w:rsidRDefault="004120DF" w:rsidP="00DF023D">
      <w:pPr>
        <w:pStyle w:val="ListParagraph"/>
        <w:spacing w:line="36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14:paraId="03197FE2" w14:textId="77777777" w:rsidR="004120DF" w:rsidRPr="00AB0C2B" w:rsidRDefault="004120DF" w:rsidP="00DF023D">
      <w:pPr>
        <w:pStyle w:val="ListParagraph"/>
        <w:spacing w:line="36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14:paraId="0E18DA41" w14:textId="32DAE324" w:rsidR="00AB0C2B" w:rsidRDefault="00AB0C2B" w:rsidP="008310A6">
      <w:pPr>
        <w:pStyle w:val="ListParagraph"/>
        <w:numPr>
          <w:ilvl w:val="0"/>
          <w:numId w:val="104"/>
        </w:numPr>
        <w:spacing w:line="360" w:lineRule="auto"/>
        <w:ind w:left="284" w:hanging="284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Data Penelitian Variabel Budaya Organisasi (X3)</w:t>
      </w:r>
    </w:p>
    <w:tbl>
      <w:tblPr>
        <w:tblW w:w="7087" w:type="dxa"/>
        <w:tblInd w:w="274" w:type="dxa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ook w:val="04A0" w:firstRow="1" w:lastRow="0" w:firstColumn="1" w:lastColumn="0" w:noHBand="0" w:noVBand="1"/>
      </w:tblPr>
      <w:tblGrid>
        <w:gridCol w:w="553"/>
        <w:gridCol w:w="483"/>
        <w:gridCol w:w="525"/>
        <w:gridCol w:w="483"/>
        <w:gridCol w:w="509"/>
        <w:gridCol w:w="483"/>
        <w:gridCol w:w="510"/>
        <w:gridCol w:w="483"/>
        <w:gridCol w:w="509"/>
        <w:gridCol w:w="483"/>
        <w:gridCol w:w="626"/>
        <w:gridCol w:w="607"/>
        <w:gridCol w:w="833"/>
      </w:tblGrid>
      <w:tr w:rsidR="00DF023D" w:rsidRPr="00DF023D" w14:paraId="40F97408" w14:textId="77777777" w:rsidTr="00DF023D">
        <w:trPr>
          <w:trHeight w:val="283"/>
        </w:trPr>
        <w:tc>
          <w:tcPr>
            <w:tcW w:w="553" w:type="dxa"/>
            <w:vMerge w:val="restart"/>
            <w:shd w:val="clear" w:color="auto" w:fill="auto"/>
            <w:vAlign w:val="center"/>
          </w:tcPr>
          <w:p w14:paraId="4B4229FF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No</w:t>
            </w:r>
          </w:p>
        </w:tc>
        <w:tc>
          <w:tcPr>
            <w:tcW w:w="5701" w:type="dxa"/>
            <w:gridSpan w:val="11"/>
            <w:shd w:val="clear" w:color="auto" w:fill="auto"/>
            <w:vAlign w:val="center"/>
          </w:tcPr>
          <w:p w14:paraId="445209C8" w14:textId="04A45C01" w:rsidR="00DF023D" w:rsidRPr="00DF023D" w:rsidRDefault="001A35D3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Budaya Organisasi</w:t>
            </w:r>
          </w:p>
        </w:tc>
        <w:tc>
          <w:tcPr>
            <w:tcW w:w="833" w:type="dxa"/>
            <w:vMerge w:val="restart"/>
            <w:shd w:val="clear" w:color="auto" w:fill="auto"/>
            <w:vAlign w:val="center"/>
          </w:tcPr>
          <w:p w14:paraId="1A4E17F3" w14:textId="6B8D368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∑</w:t>
            </w:r>
          </w:p>
        </w:tc>
      </w:tr>
      <w:tr w:rsidR="00DF023D" w:rsidRPr="00DF023D" w14:paraId="7D69F2CE" w14:textId="77777777" w:rsidTr="00DF023D">
        <w:trPr>
          <w:trHeight w:val="283"/>
        </w:trPr>
        <w:tc>
          <w:tcPr>
            <w:tcW w:w="553" w:type="dxa"/>
            <w:vMerge/>
            <w:shd w:val="clear" w:color="auto" w:fill="auto"/>
            <w:vAlign w:val="center"/>
            <w:hideMark/>
          </w:tcPr>
          <w:p w14:paraId="3CE53DEF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483" w:type="dxa"/>
            <w:shd w:val="clear" w:color="auto" w:fill="auto"/>
            <w:vAlign w:val="center"/>
            <w:hideMark/>
          </w:tcPr>
          <w:p w14:paraId="4185CA4C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1</w:t>
            </w:r>
          </w:p>
        </w:tc>
        <w:tc>
          <w:tcPr>
            <w:tcW w:w="525" w:type="dxa"/>
            <w:shd w:val="clear" w:color="auto" w:fill="auto"/>
            <w:vAlign w:val="center"/>
            <w:hideMark/>
          </w:tcPr>
          <w:p w14:paraId="44AEA298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2</w:t>
            </w:r>
          </w:p>
        </w:tc>
        <w:tc>
          <w:tcPr>
            <w:tcW w:w="483" w:type="dxa"/>
            <w:shd w:val="clear" w:color="auto" w:fill="auto"/>
            <w:vAlign w:val="center"/>
            <w:hideMark/>
          </w:tcPr>
          <w:p w14:paraId="7AA08B04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3</w:t>
            </w:r>
          </w:p>
        </w:tc>
        <w:tc>
          <w:tcPr>
            <w:tcW w:w="509" w:type="dxa"/>
            <w:shd w:val="clear" w:color="auto" w:fill="auto"/>
            <w:vAlign w:val="center"/>
            <w:hideMark/>
          </w:tcPr>
          <w:p w14:paraId="7C020492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4</w:t>
            </w:r>
          </w:p>
        </w:tc>
        <w:tc>
          <w:tcPr>
            <w:tcW w:w="483" w:type="dxa"/>
            <w:shd w:val="clear" w:color="auto" w:fill="auto"/>
            <w:vAlign w:val="center"/>
            <w:hideMark/>
          </w:tcPr>
          <w:p w14:paraId="7476596F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5</w:t>
            </w:r>
          </w:p>
        </w:tc>
        <w:tc>
          <w:tcPr>
            <w:tcW w:w="510" w:type="dxa"/>
            <w:shd w:val="clear" w:color="auto" w:fill="auto"/>
            <w:vAlign w:val="center"/>
            <w:hideMark/>
          </w:tcPr>
          <w:p w14:paraId="7B51F606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6</w:t>
            </w:r>
          </w:p>
        </w:tc>
        <w:tc>
          <w:tcPr>
            <w:tcW w:w="483" w:type="dxa"/>
            <w:shd w:val="clear" w:color="auto" w:fill="auto"/>
            <w:vAlign w:val="center"/>
            <w:hideMark/>
          </w:tcPr>
          <w:p w14:paraId="12584A61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7</w:t>
            </w:r>
          </w:p>
        </w:tc>
        <w:tc>
          <w:tcPr>
            <w:tcW w:w="509" w:type="dxa"/>
            <w:shd w:val="clear" w:color="auto" w:fill="auto"/>
            <w:vAlign w:val="center"/>
            <w:hideMark/>
          </w:tcPr>
          <w:p w14:paraId="602A2B00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8</w:t>
            </w:r>
          </w:p>
        </w:tc>
        <w:tc>
          <w:tcPr>
            <w:tcW w:w="483" w:type="dxa"/>
            <w:shd w:val="clear" w:color="auto" w:fill="auto"/>
            <w:vAlign w:val="center"/>
            <w:hideMark/>
          </w:tcPr>
          <w:p w14:paraId="4CC08EF1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9</w:t>
            </w:r>
          </w:p>
        </w:tc>
        <w:tc>
          <w:tcPr>
            <w:tcW w:w="626" w:type="dxa"/>
          </w:tcPr>
          <w:p w14:paraId="12389BA1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10</w:t>
            </w:r>
          </w:p>
        </w:tc>
        <w:tc>
          <w:tcPr>
            <w:tcW w:w="607" w:type="dxa"/>
          </w:tcPr>
          <w:p w14:paraId="20B72E6E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11</w:t>
            </w:r>
          </w:p>
        </w:tc>
        <w:tc>
          <w:tcPr>
            <w:tcW w:w="833" w:type="dxa"/>
            <w:vMerge/>
            <w:shd w:val="clear" w:color="auto" w:fill="auto"/>
            <w:vAlign w:val="center"/>
            <w:hideMark/>
          </w:tcPr>
          <w:p w14:paraId="6B42D172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DF023D" w:rsidRPr="00DF023D" w14:paraId="6F1FAC47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6494B45B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7D7FA13" w14:textId="5271863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73A17DC5" w14:textId="6837C2D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562EABA" w14:textId="3E3B063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0ED3944D" w14:textId="796AC18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5ED0053" w14:textId="0F8F257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50324C63" w14:textId="019C525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4A962CF" w14:textId="650EC75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614067CE" w14:textId="03022D4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EDB240C" w14:textId="058EAA9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3802D4E0" w14:textId="4D345C5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5FAD5A3C" w14:textId="6CC790D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5650A6E6" w14:textId="3F0CAD2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</w:tr>
      <w:tr w:rsidR="00DF023D" w:rsidRPr="00DF023D" w14:paraId="695C976C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2D21211F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B006984" w14:textId="645C50D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09DCE332" w14:textId="449547F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A049A8D" w14:textId="2DF72AC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1DAA0591" w14:textId="7E3199F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EA44659" w14:textId="4FEB977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1F2B806D" w14:textId="1C1F16F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2EAA2FF" w14:textId="6FBFB31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5E7C02D3" w14:textId="2845E17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68551F6" w14:textId="1BE6FB3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53A62721" w14:textId="0740C2F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2837F1E2" w14:textId="5A84C1A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5F2A005B" w14:textId="3206969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</w:tr>
      <w:tr w:rsidR="00DF023D" w:rsidRPr="00DF023D" w14:paraId="258B2CC2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2029E773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2A0D8C2" w14:textId="41CBCDB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6FA843DE" w14:textId="429EA09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540A11A" w14:textId="5A82CD6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3B7119D1" w14:textId="670E52B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CF849AE" w14:textId="2B87103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5C2F817C" w14:textId="7785E57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58753D5" w14:textId="66C218F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53A7C76D" w14:textId="3F44C83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69A9183" w14:textId="4CC1FC4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52CD4487" w14:textId="48F8649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27CAC523" w14:textId="7C38008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0F720DE1" w14:textId="0B78DE5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</w:tr>
      <w:tr w:rsidR="00DF023D" w:rsidRPr="00DF023D" w14:paraId="3F7CD0BE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6740D4E8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D34BE98" w14:textId="36F6520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2B809FCB" w14:textId="22B48BC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07EE8AB" w14:textId="03638A4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1FB0AB42" w14:textId="1CBD24C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7A6D33A" w14:textId="1F38D5B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36022BA7" w14:textId="626B84C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C518415" w14:textId="51D1A21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2E44C803" w14:textId="7243C6A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FB9DF47" w14:textId="2D2922B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38B76582" w14:textId="1E26119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6EBE0756" w14:textId="357E77E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78B7D53F" w14:textId="4FCB61F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</w:tr>
      <w:tr w:rsidR="00DF023D" w:rsidRPr="00DF023D" w14:paraId="79AE5973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3260D06E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728E9C5" w14:textId="48791FC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079D144B" w14:textId="69C5359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020400A" w14:textId="4DA4C37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60457B59" w14:textId="44EB39C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499FC9E" w14:textId="0F14F5D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027D19D6" w14:textId="3229065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454D174" w14:textId="6AE3FB8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14F41727" w14:textId="473593C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328ECA3" w14:textId="6D723CF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040B0F45" w14:textId="529A82A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37558CD4" w14:textId="0C92810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534E30AE" w14:textId="6B6DC7C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</w:tr>
      <w:tr w:rsidR="00DF023D" w:rsidRPr="00DF023D" w14:paraId="2FF15CA1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30AA939A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AED5A7B" w14:textId="6D9536D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1EB4EADD" w14:textId="1066B0F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DA2F362" w14:textId="4E9F2D1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0F5FBAF1" w14:textId="4B9100B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69355D6" w14:textId="14D5BCB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3D50EBFA" w14:textId="66B53D2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479AB9C" w14:textId="51F6D88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2AB97F0D" w14:textId="05DCAB9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94BE779" w14:textId="7DAEF0A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5FFBC6F3" w14:textId="3B53371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590C48BE" w14:textId="02757A7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3552436C" w14:textId="6FE7426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</w:tr>
      <w:tr w:rsidR="00DF023D" w:rsidRPr="00DF023D" w14:paraId="58AEC47F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597B5086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ACCFBD2" w14:textId="15EA4A5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54E58AA5" w14:textId="5833114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504B064" w14:textId="3A2A753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1FEF94A4" w14:textId="09DF56B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52626C7" w14:textId="580F340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63AA79E8" w14:textId="5A4BC03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E139C6A" w14:textId="2718F4D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71644DE5" w14:textId="03768CB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00D3DA8" w14:textId="760023E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07032C6D" w14:textId="7E6F8C8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1FCC15A3" w14:textId="186EBE8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44AA69EF" w14:textId="6B9036C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</w:tr>
      <w:tr w:rsidR="00DF023D" w:rsidRPr="00DF023D" w14:paraId="07795589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43B531B3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94079A5" w14:textId="169171A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59876BB5" w14:textId="64C261C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B3BE482" w14:textId="102E9D3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03BA1C55" w14:textId="6750F84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5DD98D6" w14:textId="2850A9D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713D06CE" w14:textId="3990308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D3B0E76" w14:textId="6BA1ED2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6DA6A7FF" w14:textId="3E13C9A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D87C764" w14:textId="182C1FC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4CF91494" w14:textId="6FCCD94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0A975606" w14:textId="20B888E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1D6359D0" w14:textId="626804F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</w:tr>
      <w:tr w:rsidR="00DF023D" w:rsidRPr="00DF023D" w14:paraId="1E8DD1C1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54D31B7F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1D2AFDA" w14:textId="4B9360C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4AB11A6F" w14:textId="6FF4A57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74FDECF" w14:textId="177C5A5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1E234D72" w14:textId="18A17C9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B5EC244" w14:textId="06366CC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0D4F78DB" w14:textId="70F8BF2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CDC2E58" w14:textId="11CAFED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65EAB611" w14:textId="33A00BC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8578AAE" w14:textId="1DF07A3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5170339D" w14:textId="2D8CFD7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5878F85B" w14:textId="14E4E9F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78E5AF95" w14:textId="2CF08ED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</w:tr>
      <w:tr w:rsidR="00DF023D" w:rsidRPr="00DF023D" w14:paraId="7866F280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41B49EDF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93FAEF9" w14:textId="23A5578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2B2857C1" w14:textId="191AB19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5BB6406" w14:textId="301B39B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40F91D03" w14:textId="1F819E6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FDAC5F8" w14:textId="4AA6EAD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76E998AD" w14:textId="008B81D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A932007" w14:textId="0300B8C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79409E0E" w14:textId="4DBD491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EFC867B" w14:textId="71A9CF6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78BFFF36" w14:textId="1A8798E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78AEB559" w14:textId="5F01F67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726DC68D" w14:textId="6959FD1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</w:tr>
      <w:tr w:rsidR="00DF023D" w:rsidRPr="00DF023D" w14:paraId="2BCCD3F5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20720C44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24D589B" w14:textId="3C4E3EF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7C4D0C38" w14:textId="20D2F9C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2DABF59" w14:textId="58C6066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0CEB8EAE" w14:textId="3FF0DB4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3CD586A" w14:textId="1619640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37C5C4FB" w14:textId="671E1DB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922AF4B" w14:textId="09675E9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02ABAF7C" w14:textId="5DA4573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F77D65B" w14:textId="04B1BD3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03671E48" w14:textId="31B45BE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260163A2" w14:textId="6F36182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6090BDC3" w14:textId="0949D10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</w:tr>
      <w:tr w:rsidR="00DF023D" w:rsidRPr="00DF023D" w14:paraId="63EE6584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6BEC29FB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E136310" w14:textId="6FE50EB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28CC57C6" w14:textId="4172C1D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24FFD2E" w14:textId="6A83785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11B094AC" w14:textId="50ADCCD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E443E7C" w14:textId="36986FB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5B1DF722" w14:textId="11033D0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79EB642" w14:textId="444975E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0EC2D2D4" w14:textId="513C435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31EC21D" w14:textId="0FF0D54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2E09CE18" w14:textId="2531ADE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4934365A" w14:textId="7DE92C7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7D4F3D44" w14:textId="755CB2B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</w:tr>
      <w:tr w:rsidR="00DF023D" w:rsidRPr="00DF023D" w14:paraId="463077E0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4BB9770F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51948D4" w14:textId="0041FC4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560BA057" w14:textId="7E777D1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71313B5" w14:textId="4905D02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51E7C205" w14:textId="7F0ECA9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30B2DA8" w14:textId="757E268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1EE358D4" w14:textId="039984B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2D38BD8" w14:textId="3385B28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58A8943D" w14:textId="2B1DDE0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64BDFE5" w14:textId="33DB59E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37D93812" w14:textId="0113F47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2348E940" w14:textId="7595558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1758D6AD" w14:textId="7CFE60D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</w:tr>
      <w:tr w:rsidR="00DF023D" w:rsidRPr="00DF023D" w14:paraId="4AC3DB9B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4C739BB9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A29EFC3" w14:textId="45D65D8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05DFC05E" w14:textId="4BCF68F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3E39649" w14:textId="6EFA08B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7D095AF0" w14:textId="092E526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AF2A318" w14:textId="511B996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7967BDEF" w14:textId="2AD9AEE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BEE8186" w14:textId="7C18D37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27EBA35C" w14:textId="5F75C23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5E6C44F" w14:textId="43A7A7B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5105D3E7" w14:textId="11DB0AF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679F3083" w14:textId="1B40E25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2BDCA572" w14:textId="23376B4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</w:tr>
      <w:tr w:rsidR="00DF023D" w:rsidRPr="00DF023D" w14:paraId="0B006712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56CCB74D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6A0F7B1" w14:textId="201AAC6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684AF84C" w14:textId="3A54B4B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F2461E4" w14:textId="5EA5033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51CC18FB" w14:textId="7B79BDD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DE73505" w14:textId="0875691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49E9C081" w14:textId="1B4CFB1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78AFDD7" w14:textId="734A28A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1A38E6F1" w14:textId="7F06737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4006A1E" w14:textId="3587C21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6EF3CE12" w14:textId="342DD8E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1A358C31" w14:textId="5DE7DD8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4EA42A87" w14:textId="23297CC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</w:tr>
      <w:tr w:rsidR="00DF023D" w:rsidRPr="00DF023D" w14:paraId="1B65BA96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297ED1D7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144F6B5" w14:textId="09A57D4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4DB929D0" w14:textId="2CC38DC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385E2E9" w14:textId="65227FE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525EDB7C" w14:textId="7791A9B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C1711E5" w14:textId="2A29BC4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3C163C9B" w14:textId="1E29037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C1FEBE9" w14:textId="267739B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2FAA2F2C" w14:textId="46ECCAA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EE0898C" w14:textId="0527984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77097C2C" w14:textId="5B0A92D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41EDACA7" w14:textId="3FAF5BC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50565773" w14:textId="455FD04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</w:tr>
      <w:tr w:rsidR="00DF023D" w:rsidRPr="00DF023D" w14:paraId="734A8C54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28B3BDDF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287E264" w14:textId="07C72E5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0204C9A8" w14:textId="7F493F3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CB8F5C5" w14:textId="380B97C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2EB941D7" w14:textId="2FCB2D2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41F9337" w14:textId="2090D67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1A5F5F77" w14:textId="6F7F5E4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7DE1615" w14:textId="0450B09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7E020E83" w14:textId="2693992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FF3A8E2" w14:textId="0767302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31A2B228" w14:textId="1CAF30D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49996A05" w14:textId="07F19EC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6C722D8E" w14:textId="5B65A0C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</w:tr>
      <w:tr w:rsidR="00DF023D" w:rsidRPr="00DF023D" w14:paraId="1ED4D738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0DF67A84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3C6C124" w14:textId="64D67DC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3AEC5BD8" w14:textId="13A4736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88C382D" w14:textId="26EBA85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5653CD7E" w14:textId="39A5990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7FF4EFC" w14:textId="20EC545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48860F2F" w14:textId="256C93A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A015EA8" w14:textId="516945C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0199320B" w14:textId="4EA6FAD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D218FC2" w14:textId="76F3287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3B94F56C" w14:textId="6963FC7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5C97FD7C" w14:textId="3BD9A46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7498A3E7" w14:textId="27857D6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</w:tr>
      <w:tr w:rsidR="00DF023D" w:rsidRPr="00DF023D" w14:paraId="55341FA5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66515463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91F3A06" w14:textId="4727CA4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1E01CCC7" w14:textId="5C87F00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619A48A" w14:textId="66109F3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60CA2F74" w14:textId="26B8532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78B4F81" w14:textId="0859C62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4675E3F3" w14:textId="77144DC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3B6C42F" w14:textId="60F8327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05910FED" w14:textId="2CB5E0F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91CAA33" w14:textId="588451B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4BBA3BB8" w14:textId="674018E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4291EFD7" w14:textId="2108F31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531484B6" w14:textId="6F62C5F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</w:tr>
      <w:tr w:rsidR="00DF023D" w:rsidRPr="00DF023D" w14:paraId="018C24F5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4BAEDB80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E27A02F" w14:textId="3B529F2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2138E705" w14:textId="6BB07B0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F036A48" w14:textId="6C6B950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61112039" w14:textId="7641FCD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90E2344" w14:textId="5C8DE4A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5E6BCB82" w14:textId="4A8AA49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86B11F7" w14:textId="43D8928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6E9D2577" w14:textId="667A8AA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DB34649" w14:textId="06251BC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019C2255" w14:textId="58A8751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5DDDD91D" w14:textId="51A0E99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0A0BCB8A" w14:textId="252E37D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</w:tr>
      <w:tr w:rsidR="00DF023D" w:rsidRPr="00DF023D" w14:paraId="7FC3618F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78728AD7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D455104" w14:textId="792057B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4741F605" w14:textId="68D10A6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888096A" w14:textId="3689CB7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25DDFB0E" w14:textId="5F4E91B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FF50FDE" w14:textId="6438968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076E91F1" w14:textId="69F4C29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7E1794F" w14:textId="6DD90D9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5FF78C5C" w14:textId="3AEC312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6D09C42" w14:textId="12276FF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7C076CF6" w14:textId="0DFFA17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43EC032B" w14:textId="22E2FFD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2EF81ED3" w14:textId="797CD2B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</w:tr>
      <w:tr w:rsidR="00DF023D" w:rsidRPr="00DF023D" w14:paraId="468C3164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0582B426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245B966" w14:textId="44AD600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47E63C3F" w14:textId="4A49850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6A20D96" w14:textId="0181E00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71F01605" w14:textId="6E7CF92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289B88D" w14:textId="4B6F7AB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1879C115" w14:textId="0EC3247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1F0FD87" w14:textId="6F5B5B6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653ACEAD" w14:textId="1ECE344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C17AA40" w14:textId="67B8EBC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52EB2633" w14:textId="3C3AE70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22256146" w14:textId="3ABE8D7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16369203" w14:textId="3B4569A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</w:tr>
      <w:tr w:rsidR="00DF023D" w:rsidRPr="00DF023D" w14:paraId="6BD0F117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0B4F9AEE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7F74886" w14:textId="70F3866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34A5E8AA" w14:textId="49773F7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BDB8D22" w14:textId="7ECA4E0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10C24738" w14:textId="322083A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832D81C" w14:textId="2466F27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21995675" w14:textId="1C6F6D9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2968765" w14:textId="79CBBE2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33D4ECB5" w14:textId="1849B90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A89AC61" w14:textId="5F4C0E7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5EA6C9CC" w14:textId="03D4E68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3F9878AB" w14:textId="199C41A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7C628D3A" w14:textId="1A8E71A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</w:tr>
      <w:tr w:rsidR="00DF023D" w:rsidRPr="00DF023D" w14:paraId="73CE9CF4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49BDE57C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5198FB4" w14:textId="65AA643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10AAB513" w14:textId="54D452D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FF154B8" w14:textId="707A3A3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684C073C" w14:textId="1C197BA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7BE7452" w14:textId="18AA47D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70813A5D" w14:textId="579281C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8A8F40D" w14:textId="2A88BEF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74A770B5" w14:textId="5B134BF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69BD5BA" w14:textId="0E55559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336311B8" w14:textId="7AC0363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7AAB8ED1" w14:textId="3AEC27E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4C9E667D" w14:textId="10C3BFF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</w:tr>
      <w:tr w:rsidR="00DF023D" w:rsidRPr="00DF023D" w14:paraId="563FE787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58682AC9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F3E3B76" w14:textId="40A8CBB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017BDA90" w14:textId="269BE28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77C7EBD" w14:textId="454F287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4E16C385" w14:textId="08D056F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A57A6C2" w14:textId="3BA6081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6FA5561D" w14:textId="6B92496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4E5771E" w14:textId="6617D55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621798FB" w14:textId="3B5FE5B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E54C248" w14:textId="68FD3E8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54AE099D" w14:textId="56559E9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33B3B47C" w14:textId="2DB1A18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6D079083" w14:textId="128EAB5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</w:tr>
      <w:tr w:rsidR="00DF023D" w:rsidRPr="00DF023D" w14:paraId="6A83039C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6CA1FC48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D5858FC" w14:textId="0650B0C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615A74B7" w14:textId="609B942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63C8105" w14:textId="4B8F29F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3A2E9647" w14:textId="4E495FA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847E621" w14:textId="6FE7D76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69544CA3" w14:textId="2C401BD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20D0272" w14:textId="32788CE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2823CB92" w14:textId="55C146B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045790F" w14:textId="72C1BB8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0441DFD6" w14:textId="0D452CD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6E34CEBC" w14:textId="31D5666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1EDB9F82" w14:textId="62C66FC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</w:tr>
      <w:tr w:rsidR="00DF023D" w:rsidRPr="00DF023D" w14:paraId="0EB49966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3F2E5927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7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01F1311" w14:textId="71BA465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732B7493" w14:textId="122A0BF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5241FEA" w14:textId="7218F23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35E93F3B" w14:textId="4210333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02B9180" w14:textId="028AABA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3279B7E3" w14:textId="1CE85FF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29057E2" w14:textId="19B5697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76883976" w14:textId="5F9B943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3116532" w14:textId="6E92766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2D640D5A" w14:textId="03D4EE2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7260F588" w14:textId="1AC1834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27B2BACA" w14:textId="0CD5C8E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</w:tr>
      <w:tr w:rsidR="00DF023D" w:rsidRPr="00DF023D" w14:paraId="40573723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416D9281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8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39A3E66" w14:textId="00883F4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6F58993B" w14:textId="05F02A9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4FB65E5" w14:textId="699F75C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2B80C69A" w14:textId="2575D66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64FD592" w14:textId="34AEDAC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3FC0EA6D" w14:textId="330ACD7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6EE2DC3" w14:textId="407946A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5A5E8DB2" w14:textId="0797D77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86EC92A" w14:textId="6731106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4D2858DA" w14:textId="604EE6A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1FE58222" w14:textId="4DF481F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1A080291" w14:textId="3829E77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</w:tr>
      <w:tr w:rsidR="00DF023D" w:rsidRPr="00DF023D" w14:paraId="720D28F1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6CEB17F9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9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20398A1" w14:textId="3AA2D10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2F0324FE" w14:textId="13399D8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6AEE936" w14:textId="245C654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1F35744B" w14:textId="07A5777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0BB1326" w14:textId="71E3AAB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03DA7199" w14:textId="46196D6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E44B76C" w14:textId="5886B50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5D3D96F4" w14:textId="42DA9DC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ED4FE10" w14:textId="57E316B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6C23631B" w14:textId="3DEBFC6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249E04F6" w14:textId="213F71B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631D31D2" w14:textId="19FA089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</w:tr>
      <w:tr w:rsidR="00DF023D" w:rsidRPr="00DF023D" w14:paraId="782F5EB4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7DE895B7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EC48A89" w14:textId="2829636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350389C1" w14:textId="56D71D4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3C87EBD" w14:textId="158A920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1DB2F965" w14:textId="00118FC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6165E45" w14:textId="3CC4BE3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532B8150" w14:textId="62C1714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70CCAD4" w14:textId="3222EA7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50CE0F04" w14:textId="00888F0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C22EACB" w14:textId="11E3A5D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32961529" w14:textId="655DAF4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42B68E33" w14:textId="56190B8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44BBEAE6" w14:textId="19DCBB3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</w:tr>
      <w:tr w:rsidR="00DF023D" w:rsidRPr="00DF023D" w14:paraId="78D6AB4D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4C5127D6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1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0720DBD" w14:textId="440655F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1285F310" w14:textId="421DA92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7CA79C4" w14:textId="06EFC3C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6DAE1C95" w14:textId="37370F2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B8B6BCD" w14:textId="564DEF5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3EB37210" w14:textId="06E2B23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52B9A72" w14:textId="41DBE63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74D0B797" w14:textId="2C1C681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6201432" w14:textId="58D2CB9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17B36ADA" w14:textId="29DA573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5916F8DF" w14:textId="3851E67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5A333074" w14:textId="3903A0F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</w:tr>
      <w:tr w:rsidR="00DF023D" w:rsidRPr="00DF023D" w14:paraId="3E943A03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5E76AF05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2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A252B03" w14:textId="5B4260D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4EEFBD8C" w14:textId="1C892A4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E478B2F" w14:textId="55271B3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79B3766B" w14:textId="584CD74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4D2D9BC" w14:textId="16EB18F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57F7ECAB" w14:textId="54292CE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D3F4133" w14:textId="4AAC286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5EB51CA3" w14:textId="4995ED4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518949F" w14:textId="17BB8C3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7B0A77D1" w14:textId="10FDE26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5BA387E2" w14:textId="76E388D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4C3C40F1" w14:textId="1206ABB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</w:tr>
      <w:tr w:rsidR="00DF023D" w:rsidRPr="00DF023D" w14:paraId="08F7B37A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57826479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0555890" w14:textId="24F6DAC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253367A7" w14:textId="2D3501A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01C3541" w14:textId="658E38D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1533D250" w14:textId="1C26842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017F66C" w14:textId="0CA8273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325538EB" w14:textId="29F5C73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A75653E" w14:textId="54E87F7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54B9C2C8" w14:textId="766DF28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5724287" w14:textId="72FF2FF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3B6F2702" w14:textId="42E0E73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32385C35" w14:textId="4913B90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2BD7983A" w14:textId="14AEC97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</w:tr>
      <w:tr w:rsidR="00DF023D" w:rsidRPr="00DF023D" w14:paraId="4E811FA9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21AD10F6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7706558" w14:textId="1072C3D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7DEC8861" w14:textId="1DD046D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638DFE8" w14:textId="5A3A1B8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7EF2AC0E" w14:textId="023F65E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EBFA121" w14:textId="5534666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58953532" w14:textId="5648FB9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F26A091" w14:textId="48E9E5D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37EADFF9" w14:textId="502261B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89F32B1" w14:textId="520B545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1E6884F9" w14:textId="17AF638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2AC201AD" w14:textId="3E8AD8D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706785B3" w14:textId="6FAC6D1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</w:tr>
      <w:tr w:rsidR="00DF023D" w:rsidRPr="00DF023D" w14:paraId="2803321C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4AA86525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lastRenderedPageBreak/>
              <w:t>3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93D129C" w14:textId="44E1064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76FFC029" w14:textId="07BAE19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C7BEEC3" w14:textId="276CDA6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49839112" w14:textId="1603BA5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7613E66" w14:textId="2810B7C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48A3A73F" w14:textId="246655A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953EDB5" w14:textId="04EFFE9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33D32015" w14:textId="0607DA4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5828B9D" w14:textId="764D985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3C32D28A" w14:textId="19D9B3B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04C3BD12" w14:textId="4FD1692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0E1A74E5" w14:textId="2FBBAA9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</w:tr>
      <w:tr w:rsidR="00DF023D" w:rsidRPr="00DF023D" w14:paraId="5052507D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1DA62980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A92D85D" w14:textId="4D8BA61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3E83187D" w14:textId="016F8E4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64F4FCC" w14:textId="2FB2366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6BB51D86" w14:textId="62DDC38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E3A8469" w14:textId="70A289D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45F664D2" w14:textId="268EC80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8869A5E" w14:textId="4E9CCD5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7EDCC5F6" w14:textId="707DAAA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6A368F2" w14:textId="200825F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75FE1268" w14:textId="73A5BDE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2F1521C8" w14:textId="3873888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2CB5AA48" w14:textId="4349B10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</w:tr>
      <w:tr w:rsidR="00DF023D" w:rsidRPr="00DF023D" w14:paraId="7C72843B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00E6BE6E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7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F242E78" w14:textId="7D1961C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1A178764" w14:textId="51C8583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3B1C57C" w14:textId="0DED493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25F1E015" w14:textId="631E99E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B2E4009" w14:textId="2802DB0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485B7685" w14:textId="1098960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7DE94FE" w14:textId="48C023C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3106DBD2" w14:textId="0E2A04C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F2BD164" w14:textId="7D052A1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7F0CDBD1" w14:textId="4A2BB2B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2B59CFBF" w14:textId="097480C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72212417" w14:textId="557D521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</w:tr>
      <w:tr w:rsidR="00DF023D" w:rsidRPr="00DF023D" w14:paraId="154EB029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5047D1A1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8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E41F39D" w14:textId="43C4447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732BBDFA" w14:textId="5B83042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024080B" w14:textId="4C427F1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31558150" w14:textId="2E118C8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84EA285" w14:textId="72494A0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3BBD9498" w14:textId="00AA85E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2FA619C" w14:textId="28DEC23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0A7F8813" w14:textId="04CD515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993F1AE" w14:textId="53B511D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1BAB8392" w14:textId="64792D0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1DE325F9" w14:textId="17C1E44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7F59062C" w14:textId="046027A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</w:tr>
      <w:tr w:rsidR="00DF023D" w:rsidRPr="00DF023D" w14:paraId="1A3229D3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06C8D736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9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1F4DC93" w14:textId="77DD142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09BEE8D2" w14:textId="775B96C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BF6659A" w14:textId="0FB526F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36A4B052" w14:textId="33A3B7C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70CF881" w14:textId="2ACD368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77A647F9" w14:textId="1DB2144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12416DD" w14:textId="53C131A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208DFC6C" w14:textId="359A942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2197070" w14:textId="0633919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24FB2AD1" w14:textId="0365F2E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52A65B42" w14:textId="79244A9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318A1AC8" w14:textId="004EE91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</w:tr>
      <w:tr w:rsidR="00DF023D" w:rsidRPr="00DF023D" w14:paraId="19DE7099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117B3BDA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FB3D683" w14:textId="6E51B80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713941E5" w14:textId="500EC59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CA1D405" w14:textId="61BFAF5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274F97F6" w14:textId="11B662E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3859188" w14:textId="1CFC86D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262CEE17" w14:textId="1ECDC0E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4B6C079" w14:textId="566ED6E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1202ACD0" w14:textId="75374C7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BAC6CA6" w14:textId="657D1DF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70D0E1E9" w14:textId="0BF3512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18779E09" w14:textId="107CA5B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1F730047" w14:textId="18ED92C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</w:tr>
      <w:tr w:rsidR="00DF023D" w:rsidRPr="00DF023D" w14:paraId="5DD9A375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05925808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1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A47D218" w14:textId="6D24B27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1053BC7C" w14:textId="33DF2E5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772ABBF" w14:textId="1402630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0533C244" w14:textId="3A9CE03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DB05231" w14:textId="2F51DF4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604DF113" w14:textId="72EF0C4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926467D" w14:textId="57B6815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3C6AE20E" w14:textId="0F8DC5F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B6F1936" w14:textId="4CEFA3B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20271C90" w14:textId="206966C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177F822D" w14:textId="0699717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3EDA757A" w14:textId="47A35F9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</w:tr>
      <w:tr w:rsidR="00DF023D" w:rsidRPr="00DF023D" w14:paraId="729B3AEA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0160AD0E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2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4DB94A0" w14:textId="6195F60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26E1B437" w14:textId="510C0E6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BCB6B30" w14:textId="5692926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05DBD5AD" w14:textId="5006C68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DA0FB07" w14:textId="2EFB8F8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03CB29B1" w14:textId="03BDD70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40B1F3A" w14:textId="24EF0F1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59B9C930" w14:textId="0222E69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7681D77" w14:textId="0FF5AED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003F2EB5" w14:textId="5F40279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12EF8C61" w14:textId="3B3CE93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445E5978" w14:textId="2ACC80E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</w:tr>
      <w:tr w:rsidR="00DF023D" w:rsidRPr="00DF023D" w14:paraId="5516C5C3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4830198B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850D11E" w14:textId="027A238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4F73741E" w14:textId="22B153A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B3A856F" w14:textId="07E1DE5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2F1DA155" w14:textId="7F1BAFC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EC30196" w14:textId="643469D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3A20AAD0" w14:textId="49CE698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245C6CE" w14:textId="0EB4226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19E88D21" w14:textId="2F97F37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97AD8A0" w14:textId="73645C0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48D516FD" w14:textId="6C2C123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31DFCFD6" w14:textId="71C3004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3C34EA8C" w14:textId="60EE5DD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</w:tr>
      <w:tr w:rsidR="00DF023D" w:rsidRPr="00DF023D" w14:paraId="3E45A34D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65ADBFED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5A8CB20" w14:textId="3393B86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47857745" w14:textId="4517494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63D7A71" w14:textId="2963D3A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5F8F1BDD" w14:textId="75BCA9B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02CCCD2" w14:textId="61C7430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21BA5E78" w14:textId="3462EE8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5C6F4B1" w14:textId="5266B25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3CA5EEA3" w14:textId="48D3F3D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4C0AFDE" w14:textId="063E693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2F27AA85" w14:textId="2356D18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1FC5861D" w14:textId="54B0CF2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55D74382" w14:textId="1E08045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</w:tr>
      <w:tr w:rsidR="00DF023D" w:rsidRPr="00DF023D" w14:paraId="0C783873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109688FB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A11CE03" w14:textId="349AD95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18193836" w14:textId="3390BBB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A8E317B" w14:textId="527F396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5C0D088F" w14:textId="75C9BB9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B0E3DB9" w14:textId="572DAEB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6C62D1FF" w14:textId="0E95C60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61F2424" w14:textId="22D9EE6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13BA4057" w14:textId="1D9CB22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B42F31D" w14:textId="1F6C356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02759181" w14:textId="1548733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735BBFFA" w14:textId="1779394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1F229343" w14:textId="209673D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</w:tr>
      <w:tr w:rsidR="00DF023D" w:rsidRPr="00DF023D" w14:paraId="1AA71700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7B1A55B6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6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C572153" w14:textId="46E7CBC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75A650E1" w14:textId="4581CA7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879BEE1" w14:textId="1F40248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419C6A05" w14:textId="7AC5E97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89C2912" w14:textId="159B653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09E0568F" w14:textId="058590D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E655635" w14:textId="70118C7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10A91A2E" w14:textId="6C46E30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25E11FB" w14:textId="7680AB7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2DE497A9" w14:textId="413E839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359B0131" w14:textId="164B1AD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6411D1B6" w14:textId="5A515B8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</w:tr>
      <w:tr w:rsidR="00DF023D" w:rsidRPr="00DF023D" w14:paraId="7C7B4D9D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172A1359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7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4350796" w14:textId="7E32524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4170DF8E" w14:textId="6B8BDCD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23D312A" w14:textId="6FA3022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2093E549" w14:textId="5B97B13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4CFF0DE" w14:textId="6575A93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18585C34" w14:textId="6DE8E1C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0D5EB6B" w14:textId="1A2B018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79B52802" w14:textId="7EE6C80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5CCC126" w14:textId="7695680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0B1AA25A" w14:textId="5CC57F9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17D31E7B" w14:textId="1FBC4E4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1D4BB569" w14:textId="1613906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</w:tr>
      <w:tr w:rsidR="00DF023D" w:rsidRPr="00DF023D" w14:paraId="4E6D4D89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215D8363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8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B86307A" w14:textId="0798538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05FE850D" w14:textId="79C9492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042F734" w14:textId="3A07E7E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74123132" w14:textId="5C57A20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8F64AEA" w14:textId="28F04AC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1BA4E7AC" w14:textId="2571726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0588448" w14:textId="0C3EEFE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7ED78CFA" w14:textId="6585340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E485652" w14:textId="4229A73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2824593D" w14:textId="5301BFE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15803DA6" w14:textId="052CCF1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3F9190D0" w14:textId="2311D06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</w:tr>
      <w:tr w:rsidR="00DF023D" w:rsidRPr="00DF023D" w14:paraId="54167FEB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52444FAB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9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1B1373A" w14:textId="7D7566A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26A07953" w14:textId="1BEFB69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55B230A" w14:textId="563D637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445C382F" w14:textId="0C1D186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0E43F2A" w14:textId="533D26C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6F57EACC" w14:textId="6C050BC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AD78B53" w14:textId="18A11A8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5A08A254" w14:textId="778342B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8484CAE" w14:textId="01A293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28B272B9" w14:textId="54FFE5D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60E7EFEF" w14:textId="7820557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581FB959" w14:textId="0B7CD4E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</w:tr>
      <w:tr w:rsidR="00DF023D" w:rsidRPr="00DF023D" w14:paraId="09ADB2D8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7E364C7C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0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4212364" w14:textId="4EFFC3B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06576E00" w14:textId="4504D0C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323B217" w14:textId="64CA0EB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6B74101E" w14:textId="36A3C46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E9B4116" w14:textId="43B233D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051CE24E" w14:textId="267B1D6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02280BC" w14:textId="5C2342D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06B18132" w14:textId="4FC8372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2B606EC" w14:textId="4EF9A9F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7C346891" w14:textId="5AFA42C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019C84E8" w14:textId="4DE14C5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4587E6CA" w14:textId="5739D92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</w:tr>
      <w:tr w:rsidR="00DF023D" w:rsidRPr="00DF023D" w14:paraId="0B948DF1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67B2CBAD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1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13CA96D" w14:textId="614D890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1F3CA4EC" w14:textId="768FEBF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48FC1E8" w14:textId="0A5D96E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4A0EC8C2" w14:textId="4372690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4388E79" w14:textId="1734980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78BE832F" w14:textId="57B8ED8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FBB8A00" w14:textId="6C7D3B9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18A9F972" w14:textId="1B64111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BD33CEA" w14:textId="68F11F6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01D4C72F" w14:textId="054DE5F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5AEA184F" w14:textId="187D10A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7C98C398" w14:textId="10F38B5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</w:tr>
      <w:tr w:rsidR="00DF023D" w:rsidRPr="00DF023D" w14:paraId="72F2F98D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5D16036E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2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08E8B99" w14:textId="6A3456F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678E30FD" w14:textId="74F88EC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4FA53E4" w14:textId="7E8A54B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227146F1" w14:textId="1BE0C40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EBB61B7" w14:textId="18CD086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25A0A557" w14:textId="0CC8125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EF3B7D3" w14:textId="7273580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06DFDC7E" w14:textId="4E061ED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51A8226" w14:textId="5BDA5E2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74FFC45E" w14:textId="635AA02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131D3ED1" w14:textId="26C016B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0A622A07" w14:textId="323577E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</w:tr>
      <w:tr w:rsidR="00DF023D" w:rsidRPr="00DF023D" w14:paraId="473F0ABC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6E5C7A19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CC5163A" w14:textId="48459C9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5FF2A6BB" w14:textId="3194B46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AF330EB" w14:textId="30DAB18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5EA8912B" w14:textId="50DA8D5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3D60ABF" w14:textId="6B6E47D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4566F8FC" w14:textId="00C78E4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A6AACD9" w14:textId="02AAEFA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0975B762" w14:textId="72B783D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408E713" w14:textId="05490B8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6495676B" w14:textId="5E4D264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52AD5175" w14:textId="50C1FD2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122F9A4C" w14:textId="3D1ABEE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</w:tr>
      <w:tr w:rsidR="00DF023D" w:rsidRPr="00DF023D" w14:paraId="4BDEA9CD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588B9FD1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F7F06BD" w14:textId="461B758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47327D7E" w14:textId="2679417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70515EC" w14:textId="14D1689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1927060F" w14:textId="40A74EF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92022BA" w14:textId="6D8C295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30E0F2AB" w14:textId="351B253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0CA4D55" w14:textId="6D6F2F0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2C058D19" w14:textId="5D6D0CE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C02BC0A" w14:textId="3B947AB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3FF4C22B" w14:textId="4A35A4C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2BC9D340" w14:textId="06FFA41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7A7DEC49" w14:textId="1846BD8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</w:tr>
      <w:tr w:rsidR="00DF023D" w:rsidRPr="00DF023D" w14:paraId="27A15A61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3824EBEC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B7B9D63" w14:textId="6CE0CBB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5051EB4E" w14:textId="06F3FAC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1BCF16A" w14:textId="58E79ED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788666CA" w14:textId="48C5B16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7225A2D" w14:textId="63340D6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5BEA67DB" w14:textId="5EF2A60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A9F31E5" w14:textId="1DD7EED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584A0943" w14:textId="7FF2DD4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B523ED6" w14:textId="23202D4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0D415603" w14:textId="2476156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1E8D6265" w14:textId="6120AA2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355F648E" w14:textId="3D2C4C7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</w:tr>
      <w:tr w:rsidR="00DF023D" w:rsidRPr="00DF023D" w14:paraId="63E84C95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7414F6F4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6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352E5ED" w14:textId="677D86A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7E4B9587" w14:textId="55A4B62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4B4537B" w14:textId="2AEDA49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04F35DD8" w14:textId="79CF9F7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763D7E0" w14:textId="2D26D44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1C5D6CE4" w14:textId="45A9AB0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727295D" w14:textId="191367E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446ABA03" w14:textId="1886483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D6EEE24" w14:textId="728D0F0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33B2A7E1" w14:textId="2886E12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67DF438B" w14:textId="59786C0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55922D7F" w14:textId="7BD4769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</w:tr>
      <w:tr w:rsidR="00DF023D" w:rsidRPr="00DF023D" w14:paraId="7BEE30CD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61CEDC19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7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7DEA178" w14:textId="20D5A3D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12E55223" w14:textId="3EFA6E9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28CBE84" w14:textId="2871F67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6C759176" w14:textId="3708277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55A4EF5" w14:textId="4EDFC9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2493FDEC" w14:textId="7A40B90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C811662" w14:textId="20069FA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5F448AA9" w14:textId="392885C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3886629" w14:textId="62A17D5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02C41AE6" w14:textId="685215B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3848A187" w14:textId="3019217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4133D138" w14:textId="4F26C83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</w:tr>
      <w:tr w:rsidR="00DF023D" w:rsidRPr="00DF023D" w14:paraId="4CC8079D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7BD3120B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8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B682DA6" w14:textId="1DDB15C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16AC2AAD" w14:textId="78E0726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65EDDB94" w14:textId="5591A8D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710DA776" w14:textId="50072EA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3DE4CE2" w14:textId="3E9486E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72384D0B" w14:textId="6307BFB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4F0A21E" w14:textId="3B52454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4E88544E" w14:textId="5E390D1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F171478" w14:textId="4DB8D43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13791B29" w14:textId="46B25B8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2813A606" w14:textId="436D6B0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254114CF" w14:textId="57B005D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</w:tr>
      <w:tr w:rsidR="00DF023D" w:rsidRPr="00DF023D" w14:paraId="1AF6C43F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30D8F7A4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9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EA10DBF" w14:textId="16DC230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53991095" w14:textId="16399AC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21E06D0" w14:textId="3AF414E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44F81581" w14:textId="40D2630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C5DDBB0" w14:textId="622E6C4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37C1E95F" w14:textId="29FC73A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522B3DC" w14:textId="54ED865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3F5ACA4D" w14:textId="3746913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90FBB79" w14:textId="293CCE6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0B97E016" w14:textId="1CC6475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5C7C5846" w14:textId="7DAAAD5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627AC57A" w14:textId="17C9B8C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</w:tr>
      <w:tr w:rsidR="00DF023D" w:rsidRPr="00DF023D" w14:paraId="5CA7DD80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07D36015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60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319CC23" w14:textId="30C37F9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1FB931A2" w14:textId="5702AC0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EB1E24E" w14:textId="1C8D8EA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294384A2" w14:textId="7DA5C8B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E43FA78" w14:textId="5C1336C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30EC893D" w14:textId="682A5A9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D59B31C" w14:textId="3BE175C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75394416" w14:textId="5370D60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30F5F734" w14:textId="2ACF5F8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67195F6E" w14:textId="70906C1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536EDB1F" w14:textId="6F90D64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43EC55E4" w14:textId="227A175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</w:tr>
      <w:tr w:rsidR="00DF023D" w:rsidRPr="00DF023D" w14:paraId="467F5C85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2EE950E4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61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7D1090E" w14:textId="40DD8C6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395529D7" w14:textId="0E60A05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1332E916" w14:textId="2BF4F22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2324AB83" w14:textId="6EFB220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0D4951C" w14:textId="3356430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066928D2" w14:textId="0F5682E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B4FA502" w14:textId="04E9324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0979F15B" w14:textId="0139F35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262CE94E" w14:textId="2739BAA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23FF267C" w14:textId="6CBB902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0E743206" w14:textId="7295556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62E356A1" w14:textId="65FA725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</w:tr>
      <w:tr w:rsidR="00DF023D" w:rsidRPr="00DF023D" w14:paraId="132864D5" w14:textId="77777777" w:rsidTr="00DF023D">
        <w:trPr>
          <w:trHeight w:val="315"/>
        </w:trPr>
        <w:tc>
          <w:tcPr>
            <w:tcW w:w="553" w:type="dxa"/>
            <w:shd w:val="clear" w:color="auto" w:fill="auto"/>
            <w:noWrap/>
            <w:vAlign w:val="center"/>
            <w:hideMark/>
          </w:tcPr>
          <w:p w14:paraId="1F0D21BA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62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5D39404" w14:textId="54013B5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25" w:type="dxa"/>
            <w:shd w:val="clear" w:color="auto" w:fill="auto"/>
            <w:noWrap/>
            <w:vAlign w:val="center"/>
          </w:tcPr>
          <w:p w14:paraId="30E2472E" w14:textId="4E4D3F6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73D16E7F" w14:textId="04856BD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44890695" w14:textId="0D86FDC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57CE5320" w14:textId="0EC1CF7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shd w:val="clear" w:color="auto" w:fill="auto"/>
            <w:noWrap/>
            <w:vAlign w:val="center"/>
          </w:tcPr>
          <w:p w14:paraId="2157DA07" w14:textId="3C41203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42540B7F" w14:textId="297C930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09" w:type="dxa"/>
            <w:shd w:val="clear" w:color="auto" w:fill="auto"/>
            <w:noWrap/>
            <w:vAlign w:val="center"/>
          </w:tcPr>
          <w:p w14:paraId="2D49CF85" w14:textId="2B203E5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83" w:type="dxa"/>
            <w:shd w:val="clear" w:color="auto" w:fill="auto"/>
            <w:noWrap/>
            <w:vAlign w:val="center"/>
          </w:tcPr>
          <w:p w14:paraId="03AAE6A1" w14:textId="0F056E0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26" w:type="dxa"/>
            <w:shd w:val="clear" w:color="auto" w:fill="auto"/>
            <w:vAlign w:val="center"/>
          </w:tcPr>
          <w:p w14:paraId="4E5E62A3" w14:textId="5E5B8A4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07" w:type="dxa"/>
            <w:shd w:val="clear" w:color="auto" w:fill="auto"/>
            <w:vAlign w:val="center"/>
          </w:tcPr>
          <w:p w14:paraId="15FAF13E" w14:textId="78D5211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33" w:type="dxa"/>
            <w:shd w:val="clear" w:color="auto" w:fill="FFFF00"/>
            <w:noWrap/>
            <w:vAlign w:val="center"/>
          </w:tcPr>
          <w:p w14:paraId="32D43CAC" w14:textId="2363FC0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</w:tr>
    </w:tbl>
    <w:p w14:paraId="46A1E104" w14:textId="77777777" w:rsidR="00DF023D" w:rsidRDefault="00DF023D" w:rsidP="00DF023D">
      <w:pPr>
        <w:pStyle w:val="ListParagraph"/>
        <w:spacing w:line="36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14:paraId="3194E083" w14:textId="77777777" w:rsidR="004120DF" w:rsidRDefault="004120DF" w:rsidP="00DF023D">
      <w:pPr>
        <w:pStyle w:val="ListParagraph"/>
        <w:spacing w:line="36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14:paraId="3775D2F6" w14:textId="77777777" w:rsidR="004120DF" w:rsidRDefault="004120DF" w:rsidP="00DF023D">
      <w:pPr>
        <w:pStyle w:val="ListParagraph"/>
        <w:spacing w:line="36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14:paraId="3E2B0B3F" w14:textId="77777777" w:rsidR="004120DF" w:rsidRDefault="004120DF" w:rsidP="00DF023D">
      <w:pPr>
        <w:pStyle w:val="ListParagraph"/>
        <w:spacing w:line="36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14:paraId="145B4E99" w14:textId="77777777" w:rsidR="004120DF" w:rsidRDefault="004120DF" w:rsidP="00DF023D">
      <w:pPr>
        <w:pStyle w:val="ListParagraph"/>
        <w:spacing w:line="36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14:paraId="0DE30DD7" w14:textId="77777777" w:rsidR="004120DF" w:rsidRDefault="004120DF" w:rsidP="00DF023D">
      <w:pPr>
        <w:pStyle w:val="ListParagraph"/>
        <w:spacing w:line="36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14:paraId="5A96A4CE" w14:textId="77777777" w:rsidR="004120DF" w:rsidRDefault="004120DF" w:rsidP="00DF023D">
      <w:pPr>
        <w:pStyle w:val="ListParagraph"/>
        <w:spacing w:line="36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14:paraId="603D5969" w14:textId="77777777" w:rsidR="004120DF" w:rsidRDefault="004120DF" w:rsidP="00DF023D">
      <w:pPr>
        <w:pStyle w:val="ListParagraph"/>
        <w:spacing w:line="36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tbl>
      <w:tblPr>
        <w:tblW w:w="9900" w:type="dxa"/>
        <w:tblInd w:w="-1003" w:type="dxa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ook w:val="04A0" w:firstRow="1" w:lastRow="0" w:firstColumn="1" w:lastColumn="0" w:noHBand="0" w:noVBand="1"/>
      </w:tblPr>
      <w:tblGrid>
        <w:gridCol w:w="708"/>
        <w:gridCol w:w="756"/>
        <w:gridCol w:w="756"/>
        <w:gridCol w:w="756"/>
        <w:gridCol w:w="756"/>
        <w:gridCol w:w="756"/>
        <w:gridCol w:w="756"/>
        <w:gridCol w:w="756"/>
        <w:gridCol w:w="756"/>
        <w:gridCol w:w="756"/>
        <w:gridCol w:w="756"/>
        <w:gridCol w:w="756"/>
        <w:gridCol w:w="876"/>
      </w:tblGrid>
      <w:tr w:rsidR="00DF023D" w:rsidRPr="00DF023D" w14:paraId="3E11E11E" w14:textId="77777777" w:rsidTr="004120DF">
        <w:trPr>
          <w:trHeight w:val="283"/>
        </w:trPr>
        <w:tc>
          <w:tcPr>
            <w:tcW w:w="708" w:type="dxa"/>
            <w:vMerge w:val="restart"/>
            <w:shd w:val="clear" w:color="auto" w:fill="auto"/>
            <w:vAlign w:val="center"/>
          </w:tcPr>
          <w:p w14:paraId="252273F0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lastRenderedPageBreak/>
              <w:t>No</w:t>
            </w:r>
          </w:p>
        </w:tc>
        <w:tc>
          <w:tcPr>
            <w:tcW w:w="8316" w:type="dxa"/>
            <w:gridSpan w:val="11"/>
            <w:shd w:val="clear" w:color="auto" w:fill="auto"/>
            <w:vAlign w:val="center"/>
          </w:tcPr>
          <w:p w14:paraId="35C675EF" w14:textId="24C6FC6D" w:rsidR="00DF023D" w:rsidRPr="00DF023D" w:rsidRDefault="001A35D3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Budaya Organisasi</w:t>
            </w:r>
          </w:p>
        </w:tc>
        <w:tc>
          <w:tcPr>
            <w:tcW w:w="876" w:type="dxa"/>
            <w:vMerge w:val="restart"/>
            <w:shd w:val="clear" w:color="auto" w:fill="auto"/>
            <w:vAlign w:val="center"/>
          </w:tcPr>
          <w:p w14:paraId="19A73110" w14:textId="3C4F299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∑</w:t>
            </w:r>
          </w:p>
        </w:tc>
      </w:tr>
      <w:tr w:rsidR="00DF023D" w:rsidRPr="00DF023D" w14:paraId="5C73C548" w14:textId="77777777" w:rsidTr="004120DF">
        <w:trPr>
          <w:trHeight w:val="283"/>
        </w:trPr>
        <w:tc>
          <w:tcPr>
            <w:tcW w:w="708" w:type="dxa"/>
            <w:vMerge/>
            <w:shd w:val="clear" w:color="auto" w:fill="auto"/>
            <w:vAlign w:val="center"/>
            <w:hideMark/>
          </w:tcPr>
          <w:p w14:paraId="4EF61F7A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56" w:type="dxa"/>
            <w:shd w:val="clear" w:color="auto" w:fill="auto"/>
            <w:vAlign w:val="center"/>
            <w:hideMark/>
          </w:tcPr>
          <w:p w14:paraId="53227485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1</w:t>
            </w:r>
          </w:p>
        </w:tc>
        <w:tc>
          <w:tcPr>
            <w:tcW w:w="756" w:type="dxa"/>
            <w:shd w:val="clear" w:color="auto" w:fill="auto"/>
            <w:vAlign w:val="center"/>
            <w:hideMark/>
          </w:tcPr>
          <w:p w14:paraId="6BDCED0D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2</w:t>
            </w:r>
          </w:p>
        </w:tc>
        <w:tc>
          <w:tcPr>
            <w:tcW w:w="756" w:type="dxa"/>
            <w:shd w:val="clear" w:color="auto" w:fill="auto"/>
            <w:vAlign w:val="center"/>
            <w:hideMark/>
          </w:tcPr>
          <w:p w14:paraId="157F0AA7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3</w:t>
            </w:r>
          </w:p>
        </w:tc>
        <w:tc>
          <w:tcPr>
            <w:tcW w:w="756" w:type="dxa"/>
            <w:shd w:val="clear" w:color="auto" w:fill="auto"/>
            <w:vAlign w:val="center"/>
            <w:hideMark/>
          </w:tcPr>
          <w:p w14:paraId="45C8771E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4</w:t>
            </w:r>
          </w:p>
        </w:tc>
        <w:tc>
          <w:tcPr>
            <w:tcW w:w="756" w:type="dxa"/>
            <w:shd w:val="clear" w:color="auto" w:fill="auto"/>
            <w:vAlign w:val="center"/>
            <w:hideMark/>
          </w:tcPr>
          <w:p w14:paraId="368E9A8F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5</w:t>
            </w:r>
          </w:p>
        </w:tc>
        <w:tc>
          <w:tcPr>
            <w:tcW w:w="756" w:type="dxa"/>
            <w:shd w:val="clear" w:color="auto" w:fill="auto"/>
            <w:vAlign w:val="center"/>
            <w:hideMark/>
          </w:tcPr>
          <w:p w14:paraId="17CC1F91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6</w:t>
            </w:r>
          </w:p>
        </w:tc>
        <w:tc>
          <w:tcPr>
            <w:tcW w:w="756" w:type="dxa"/>
            <w:shd w:val="clear" w:color="auto" w:fill="auto"/>
            <w:vAlign w:val="center"/>
            <w:hideMark/>
          </w:tcPr>
          <w:p w14:paraId="0CE3B952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7</w:t>
            </w:r>
          </w:p>
        </w:tc>
        <w:tc>
          <w:tcPr>
            <w:tcW w:w="756" w:type="dxa"/>
            <w:shd w:val="clear" w:color="auto" w:fill="auto"/>
            <w:vAlign w:val="center"/>
            <w:hideMark/>
          </w:tcPr>
          <w:p w14:paraId="174948BF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8</w:t>
            </w:r>
          </w:p>
        </w:tc>
        <w:tc>
          <w:tcPr>
            <w:tcW w:w="756" w:type="dxa"/>
            <w:shd w:val="clear" w:color="auto" w:fill="auto"/>
            <w:vAlign w:val="center"/>
            <w:hideMark/>
          </w:tcPr>
          <w:p w14:paraId="71788593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9</w:t>
            </w:r>
          </w:p>
        </w:tc>
        <w:tc>
          <w:tcPr>
            <w:tcW w:w="756" w:type="dxa"/>
          </w:tcPr>
          <w:p w14:paraId="37A94F77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10</w:t>
            </w:r>
          </w:p>
        </w:tc>
        <w:tc>
          <w:tcPr>
            <w:tcW w:w="756" w:type="dxa"/>
          </w:tcPr>
          <w:p w14:paraId="755A53D5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11</w:t>
            </w:r>
          </w:p>
        </w:tc>
        <w:tc>
          <w:tcPr>
            <w:tcW w:w="876" w:type="dxa"/>
            <w:vMerge/>
            <w:shd w:val="clear" w:color="auto" w:fill="auto"/>
            <w:vAlign w:val="center"/>
            <w:hideMark/>
          </w:tcPr>
          <w:p w14:paraId="77C1AF6C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DF023D" w:rsidRPr="00DF023D" w14:paraId="70AAEFD1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60644F85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34B7E88" w14:textId="46AD42E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789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241D963" w14:textId="7FEC01E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84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33D645D" w14:textId="1C11523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5401381" w14:textId="5F8C898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15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6391841" w14:textId="2D84258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6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76427AB" w14:textId="41A09C1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4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8528B7C" w14:textId="498FDA7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1BDEF03" w14:textId="2EBDF4F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8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E870D33" w14:textId="486B250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18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6E121F76" w14:textId="51788F6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04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484DEC13" w14:textId="19233B8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04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68145FC5" w14:textId="77AFE90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35,183</w:t>
            </w:r>
          </w:p>
        </w:tc>
      </w:tr>
      <w:tr w:rsidR="00DF023D" w:rsidRPr="00DF023D" w14:paraId="3816979E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68BF0A4D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3FB230A" w14:textId="328BD82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5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47BDBCC" w14:textId="39F15BB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94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EABFE8C" w14:textId="7B5850B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75107BF" w14:textId="061EA45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2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AA2D76C" w14:textId="6093D90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04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42F0413" w14:textId="22F8B9B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ABC55CC" w14:textId="3AF90D0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634478E" w14:textId="7F7588D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EA9E144" w14:textId="5B0F0B3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2633968A" w14:textId="6B2D89C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04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242305C0" w14:textId="4D0C7B5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04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75DCF101" w14:textId="72E50B8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18,971</w:t>
            </w:r>
          </w:p>
        </w:tc>
      </w:tr>
      <w:tr w:rsidR="00DF023D" w:rsidRPr="00DF023D" w14:paraId="2498E977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55C363BC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3D60D3F" w14:textId="57F8201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7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5C6FD96" w14:textId="64F421D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3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DFB12D9" w14:textId="04C32F3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40EE0E0" w14:textId="4EF813D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2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9D5ED9C" w14:textId="1E1E39C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04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F09334C" w14:textId="089A9DB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4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F0191DF" w14:textId="2EA1784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A45F8BF" w14:textId="039127B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8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9647E0B" w14:textId="72ADA07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3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7F4450D9" w14:textId="09F1371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5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7ADE8166" w14:textId="05DC3D9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04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718F6169" w14:textId="6D32719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31,163</w:t>
            </w:r>
          </w:p>
        </w:tc>
      </w:tr>
      <w:tr w:rsidR="00DF023D" w:rsidRPr="00DF023D" w14:paraId="37E164B6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19413880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62137CD" w14:textId="433D65A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7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366A13D" w14:textId="2570CA5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94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344A569" w14:textId="730F91A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B8A778D" w14:textId="3753549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A191DDC" w14:textId="12DFE84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04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09B5F42" w14:textId="32DE24E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3A234C1" w14:textId="0F3ADEE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992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0CE986C" w14:textId="6087139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0BA2593" w14:textId="3907A4D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3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70405709" w14:textId="754B477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5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6F57DDEA" w14:textId="640149A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079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6173F095" w14:textId="2073E9D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4,180</w:t>
            </w:r>
          </w:p>
        </w:tc>
      </w:tr>
      <w:tr w:rsidR="00DF023D" w:rsidRPr="00DF023D" w14:paraId="3F4047FC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5CE17920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0F0A6C0" w14:textId="19DE598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7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B3A03B2" w14:textId="021CB4D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3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BAC8560" w14:textId="22530D3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485992D" w14:textId="672F317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452435D" w14:textId="188A0A2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6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2EF35D5" w14:textId="02B39B0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4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DF0E758" w14:textId="3F4E81B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DE8194D" w14:textId="41D2B86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8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C1F5C09" w14:textId="4BF9020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18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0A1AC6E6" w14:textId="2ACF089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25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404D2252" w14:textId="6388E74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285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6DCBD1E6" w14:textId="161DCD5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32,026</w:t>
            </w:r>
          </w:p>
        </w:tc>
      </w:tr>
      <w:tr w:rsidR="00DF023D" w:rsidRPr="00DF023D" w14:paraId="10EB1F2D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201669E3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6E8ED0E" w14:textId="105B32B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789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0DADF6C" w14:textId="15B53B2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84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7B9E196" w14:textId="64A9E74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1102FE7" w14:textId="651A98E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2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50A9240" w14:textId="48680D3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48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1997937" w14:textId="5AD0AFA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21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7CC1643" w14:textId="12EF995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37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B7ED5AB" w14:textId="0CDAB29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9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BD7C5FB" w14:textId="3D021AB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18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5FD30540" w14:textId="14C8438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04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3D7D44A3" w14:textId="61D3C32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04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625924F1" w14:textId="13F3581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39,119</w:t>
            </w:r>
          </w:p>
        </w:tc>
      </w:tr>
      <w:tr w:rsidR="00DF023D" w:rsidRPr="00DF023D" w14:paraId="3E840D65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2717AADC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2028586" w14:textId="7987FDF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789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5C94A15" w14:textId="7125E33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94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62BF0C1" w14:textId="558B692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EBFEFE1" w14:textId="604E272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4628DC9" w14:textId="3141EF0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48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3E64C62" w14:textId="497B6E7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21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50D28D1" w14:textId="1F49379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992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4E38BE7" w14:textId="56E6D22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9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87AFCAE" w14:textId="70191FB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413C57EF" w14:textId="0EE3CCB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5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4306328F" w14:textId="5431325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285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25D38438" w14:textId="7E66083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32,324</w:t>
            </w:r>
          </w:p>
        </w:tc>
      </w:tr>
      <w:tr w:rsidR="00DF023D" w:rsidRPr="00DF023D" w14:paraId="656D8854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6B02A63E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FB08E75" w14:textId="2B568F3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7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3561B1D" w14:textId="32C1B58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94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95ADDA2" w14:textId="4C5D055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DF56F3C" w14:textId="27A358B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2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BB93367" w14:textId="408E2F9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6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AF5D1C1" w14:textId="29C514B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21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37CC310" w14:textId="08B88E4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45410A9" w14:textId="2B37969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80FE0B0" w14:textId="0E999D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242B89BE" w14:textId="363A99F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5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355014A4" w14:textId="0130D03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04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6CB7E232" w14:textId="48B014F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9,607</w:t>
            </w:r>
          </w:p>
        </w:tc>
      </w:tr>
      <w:tr w:rsidR="00DF023D" w:rsidRPr="00DF023D" w14:paraId="00D2AA43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3613FB92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7A6EFF3" w14:textId="2620F27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7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A5003F0" w14:textId="5901AC8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3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AB3CCAE" w14:textId="3044517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EBFF56C" w14:textId="47F72D2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15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536EB48" w14:textId="708D38D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48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6ECE1B9" w14:textId="74C9947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21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89C7BBA" w14:textId="7451CB2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37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64382C9" w14:textId="00ECB33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8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6FD285F" w14:textId="13A37F6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18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390285B3" w14:textId="025A432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5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30CFFEEB" w14:textId="5BCF9DE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079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1CB903C7" w14:textId="46EA725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36,451</w:t>
            </w:r>
          </w:p>
        </w:tc>
      </w:tr>
      <w:tr w:rsidR="00DF023D" w:rsidRPr="00DF023D" w14:paraId="6926A1AB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2CDA6BF6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26C88DF" w14:textId="2B324A1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789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8CBA373" w14:textId="4351AC0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94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74A3910" w14:textId="2F404CB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57BDCD3" w14:textId="50CB3A8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15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BD36577" w14:textId="1F92370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48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7E865C3" w14:textId="4755A81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21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994DA63" w14:textId="3C1D413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37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E8AB4B3" w14:textId="495B6E7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9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A42FB5D" w14:textId="53A9876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3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16B1EB71" w14:textId="29BC286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25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42A1FA8F" w14:textId="3267A54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04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18149862" w14:textId="4D3D74A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40,079</w:t>
            </w:r>
          </w:p>
        </w:tc>
      </w:tr>
      <w:tr w:rsidR="00DF023D" w:rsidRPr="00DF023D" w14:paraId="07B81E5B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0A15148F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5C279F4" w14:textId="49B12A4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7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0CD74D5" w14:textId="2CAF7FB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94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507FE80" w14:textId="63C389D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EBB365C" w14:textId="5F8BC85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2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F215AAA" w14:textId="10914CC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04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D9FED52" w14:textId="313C523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B603A27" w14:textId="722A66C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5A3E26E" w14:textId="5FB61B5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8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B325DE4" w14:textId="6842B44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18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6648DC0D" w14:textId="620B47C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5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142ED1F7" w14:textId="65CCC54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04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78058B26" w14:textId="7BB8180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7,363</w:t>
            </w:r>
          </w:p>
        </w:tc>
      </w:tr>
      <w:tr w:rsidR="00DF023D" w:rsidRPr="00DF023D" w14:paraId="5C1921E6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3D712BC0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9A84269" w14:textId="607F382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7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70891EF" w14:textId="0B995DF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3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ED344DB" w14:textId="15B6E95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A0566E4" w14:textId="25222D7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2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C4910DE" w14:textId="2B37AC1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6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A18FEE6" w14:textId="11D1B11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4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BF786E9" w14:textId="34849FA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1FF6BD0" w14:textId="5EEE3FC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8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ED7FC3A" w14:textId="7512B61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3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6EF42C09" w14:textId="69E1BFD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5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284A55EC" w14:textId="148A843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04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5332BA12" w14:textId="20FDE56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32,288</w:t>
            </w:r>
          </w:p>
        </w:tc>
      </w:tr>
      <w:tr w:rsidR="00DF023D" w:rsidRPr="00DF023D" w14:paraId="78C17581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4B365AD5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F4774E4" w14:textId="4757651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789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35C5506" w14:textId="7ECDB25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3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836AD4F" w14:textId="343F9A0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4A3795B" w14:textId="07050A7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15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E7360BE" w14:textId="676E22E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48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B5313D8" w14:textId="073D1AC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21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D2D0F7F" w14:textId="4E394CF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37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4B866A9" w14:textId="074A5F3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9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1472DF8" w14:textId="4B32D53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18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32BB755C" w14:textId="782B30F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25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5C922456" w14:textId="2C03641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285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5BE19943" w14:textId="19232B0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41,078</w:t>
            </w:r>
          </w:p>
        </w:tc>
      </w:tr>
      <w:tr w:rsidR="00DF023D" w:rsidRPr="00DF023D" w14:paraId="4981E8F0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30C5D1B9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00B636D" w14:textId="7535BA1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7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FF20F6F" w14:textId="2931512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3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446F010" w14:textId="64026F8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0746E60" w14:textId="4C7D504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2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DBB4D8A" w14:textId="7E7DA38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6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59A79ED" w14:textId="34F6ABC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21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2446E4A" w14:textId="7628234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37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647C3A8" w14:textId="7CDECAB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8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A29D566" w14:textId="0A1399A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18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31ECB44C" w14:textId="2CF9BCE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04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60CDA664" w14:textId="03D00C9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079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2FC8E83B" w14:textId="5F7E975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31,429</w:t>
            </w:r>
          </w:p>
        </w:tc>
      </w:tr>
      <w:tr w:rsidR="00DF023D" w:rsidRPr="00DF023D" w14:paraId="4393B70C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17D2204C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32DC6AB" w14:textId="1681238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7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E2B7DC4" w14:textId="733C9E9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94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584948F" w14:textId="779E3CE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A43E8F2" w14:textId="0C92A58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2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A4C7231" w14:textId="70E44C5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6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1C59950" w14:textId="015240F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4979842" w14:textId="4B93DC3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37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6B9021C" w14:textId="0272F2B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8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2928F64" w14:textId="0ED5E3D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18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4B93B10A" w14:textId="3E91AF8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25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7BFBB1EF" w14:textId="7606CBE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74F3AF29" w14:textId="7DC8D67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8,904</w:t>
            </w:r>
          </w:p>
        </w:tc>
      </w:tr>
      <w:tr w:rsidR="00DF023D" w:rsidRPr="00DF023D" w14:paraId="05EDF5EB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14E22AA4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38AA2E7" w14:textId="1CD8C87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7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8986324" w14:textId="438FFF8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3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9203325" w14:textId="0649FC7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356EED3" w14:textId="5F680E3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15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915136E" w14:textId="35F646C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48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89749AF" w14:textId="4405D7E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4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EF2BFE7" w14:textId="2F384E5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37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1B8C807" w14:textId="1E22843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9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8DE767A" w14:textId="2D375B0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18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09742088" w14:textId="3FABA04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04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4710BEC6" w14:textId="3630153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079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2870AEC8" w14:textId="6DA9AD0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34,076</w:t>
            </w:r>
          </w:p>
        </w:tc>
      </w:tr>
      <w:tr w:rsidR="00DF023D" w:rsidRPr="00DF023D" w14:paraId="7EFA5D28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14FFE1E2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78966B4" w14:textId="215FB02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5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D35EBCC" w14:textId="6EF65E8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3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8A3B3E0" w14:textId="7C95330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B3845C9" w14:textId="02D2EF8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15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8D9E659" w14:textId="713AF39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48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A668BE5" w14:textId="7DA0C06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21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B11A66F" w14:textId="1B011AD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37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F2ACCC9" w14:textId="146F563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9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7FF1A68" w14:textId="0E4C3B7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30A4C406" w14:textId="1D927E9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5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3C00F585" w14:textId="180EC3A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04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5EEB2BC0" w14:textId="0974362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34,746</w:t>
            </w:r>
          </w:p>
        </w:tc>
      </w:tr>
      <w:tr w:rsidR="00DF023D" w:rsidRPr="00DF023D" w14:paraId="1BCA5D14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65D4C3C3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E66EFF9" w14:textId="4A4F671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7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E10FF05" w14:textId="6333ACA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3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D143B4F" w14:textId="5073A32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C340D07" w14:textId="7F475EF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15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3E4C2BF" w14:textId="701237D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48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A10074F" w14:textId="05F5095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21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3F52728" w14:textId="247477D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37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EEC11FC" w14:textId="2327660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9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17AABF7" w14:textId="3980EC7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18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4A23FE25" w14:textId="21FD2CC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5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61D99BFE" w14:textId="08AAF4E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04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38C5EAB8" w14:textId="2182276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37,383</w:t>
            </w:r>
          </w:p>
        </w:tc>
      </w:tr>
      <w:tr w:rsidR="00DF023D" w:rsidRPr="00DF023D" w14:paraId="05FEE534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3D617FA3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06A72F8" w14:textId="192D3F1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789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EC97D5E" w14:textId="77DAAF3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84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2DB60DB" w14:textId="1B81E5D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51F8600" w14:textId="615A6C5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15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564A309" w14:textId="64FB81F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48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0CF85FC" w14:textId="1FB6200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4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453D5BD" w14:textId="28F7559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F3B6830" w14:textId="339BE3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8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518B993" w14:textId="7E7222F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3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609428D2" w14:textId="7BB5778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25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2EEEFA20" w14:textId="7BB6C59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285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30BE0CD4" w14:textId="2DC6119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38,505</w:t>
            </w:r>
          </w:p>
        </w:tc>
      </w:tr>
      <w:tr w:rsidR="00DF023D" w:rsidRPr="00DF023D" w14:paraId="6C94EE49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1EABBA9C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D22A76C" w14:textId="229D6D1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5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57DAF46" w14:textId="0C6F4E7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3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1BA16D9" w14:textId="25222B2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B0B7DF1" w14:textId="2ADD938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2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2EB4ACF" w14:textId="1170F2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6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7A1D33F" w14:textId="35128BF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4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631EEE2" w14:textId="23900FD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4A60328" w14:textId="68BCA32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8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FD3F212" w14:textId="27CB757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18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70FA5C86" w14:textId="43664AD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5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4FBC8587" w14:textId="4651260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04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3694267A" w14:textId="322D3FF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9,651</w:t>
            </w:r>
          </w:p>
        </w:tc>
      </w:tr>
      <w:tr w:rsidR="00DF023D" w:rsidRPr="00DF023D" w14:paraId="053C42E2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288649CD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2CA0AE0" w14:textId="0CFC145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7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C0FFF33" w14:textId="3DA5222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CBE40D5" w14:textId="031AFB4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9CA2E81" w14:textId="3D26512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15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C66DFE8" w14:textId="0203D27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48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1A8A757" w14:textId="67ACBC9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21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E288933" w14:textId="68CB1B7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37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4244625" w14:textId="52EA4AD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9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EA39A08" w14:textId="014648C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18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655925A2" w14:textId="00624A3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04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28059417" w14:textId="55C4FC1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079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4288629F" w14:textId="0108C05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32,820</w:t>
            </w:r>
          </w:p>
        </w:tc>
      </w:tr>
      <w:tr w:rsidR="00DF023D" w:rsidRPr="00DF023D" w14:paraId="39711D4E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73DE98C3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D9767AD" w14:textId="47C8530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789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47134FB" w14:textId="6B250F1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3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60A78EC" w14:textId="07C03CA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ACDB366" w14:textId="74E4543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2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0683CB3" w14:textId="767EE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6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9ED8767" w14:textId="7D82B03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870553B" w14:textId="19B0500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88297F8" w14:textId="1BFA1E9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8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50CCF46" w14:textId="657453B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3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67788386" w14:textId="3ABD14B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5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155A9661" w14:textId="02D0538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04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27F33CD2" w14:textId="0D21FC0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33,858</w:t>
            </w:r>
          </w:p>
        </w:tc>
      </w:tr>
      <w:tr w:rsidR="00DF023D" w:rsidRPr="00DF023D" w14:paraId="0A090BBF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437E0B15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57C04FC" w14:textId="6BCD532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789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1D82804" w14:textId="3EFD11F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94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C83ED95" w14:textId="0DA75B5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C3E3595" w14:textId="6868094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99A87C5" w14:textId="7A3989A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6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85766F6" w14:textId="0C623B0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4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C15AF66" w14:textId="2F7F95D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6F6D990" w14:textId="4CA3730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8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7052662" w14:textId="3581AAC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18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3B9E3280" w14:textId="4A81E4E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5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3F043B7B" w14:textId="7436F30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04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7CA96809" w14:textId="7B16BC4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9,721</w:t>
            </w:r>
          </w:p>
        </w:tc>
      </w:tr>
      <w:tr w:rsidR="00DF023D" w:rsidRPr="00DF023D" w14:paraId="751675F9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18145636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F3C1574" w14:textId="324183C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789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F0FFA0E" w14:textId="166A162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94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2F8A8AD" w14:textId="7EDFD4D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86BDA86" w14:textId="6BF528A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2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CAB332D" w14:textId="3726565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6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ED71FCA" w14:textId="54CABA7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4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DEB4512" w14:textId="006155C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37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5C5C8AF" w14:textId="3124A39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8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FB0D93C" w14:textId="65A57C3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7E8AAFC8" w14:textId="189B9C2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25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29867575" w14:textId="24C2714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04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7F442A44" w14:textId="5280032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33,453</w:t>
            </w:r>
          </w:p>
        </w:tc>
      </w:tr>
      <w:tr w:rsidR="00DF023D" w:rsidRPr="00DF023D" w14:paraId="37CCC34E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79B8DAA6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3A9029F" w14:textId="1406245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7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5D67264" w14:textId="4AAD25C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3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EEF3DFE" w14:textId="6F8E122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B2A270B" w14:textId="385B9FD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15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B28AECF" w14:textId="2E0EBE3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48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2C6FE8F" w14:textId="06A3FAA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21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720991A" w14:textId="5BD4AF9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37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89E5C86" w14:textId="0962020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9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E5077F7" w14:textId="0FF4F19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18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20171F2A" w14:textId="42E5951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25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32135F68" w14:textId="7C95354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285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73E87491" w14:textId="032A895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41,169</w:t>
            </w:r>
          </w:p>
        </w:tc>
      </w:tr>
      <w:tr w:rsidR="00DF023D" w:rsidRPr="00DF023D" w14:paraId="29C36C53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456D5F14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FE550A5" w14:textId="11E2A0B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789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B537D44" w14:textId="3E3BB65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3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CF983CC" w14:textId="13CE104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B42311C" w14:textId="6352446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15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562A65D" w14:textId="66165B5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48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494F130" w14:textId="02BAD62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21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0F58924" w14:textId="54B541F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37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69B0796" w14:textId="48B0B7B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9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47EF9B5" w14:textId="3E84B22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3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063E641B" w14:textId="03B4929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25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22932100" w14:textId="4168525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04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16D5F923" w14:textId="5A2BC93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42,719</w:t>
            </w:r>
          </w:p>
        </w:tc>
      </w:tr>
      <w:tr w:rsidR="00DF023D" w:rsidRPr="00DF023D" w14:paraId="5E7E6665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491F7B9D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7D614DB" w14:textId="5CD4301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7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AEAFD69" w14:textId="53465AD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408758B" w14:textId="4D16EA0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3922B84" w14:textId="031DE4A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99C2E82" w14:textId="2CDA35D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6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7B11CF9" w14:textId="4A5011A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0B15DF0" w14:textId="7CC3473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992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F6DA616" w14:textId="6A90886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8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C899B64" w14:textId="45CE063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18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261B3FD8" w14:textId="0BD1AFF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25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7E6D0640" w14:textId="065983B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079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2300530A" w14:textId="331E87D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6,483</w:t>
            </w:r>
          </w:p>
        </w:tc>
      </w:tr>
      <w:tr w:rsidR="00DF023D" w:rsidRPr="00DF023D" w14:paraId="60CA1835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322B20A3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B8FCEED" w14:textId="354D980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789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7023F67" w14:textId="7CCDE70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3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C471C12" w14:textId="022426D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F0CCD95" w14:textId="3FF314B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937AE51" w14:textId="6B6DBD8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6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826FD18" w14:textId="6C0D55E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4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AC846E1" w14:textId="56A5B25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053F252" w14:textId="2DB8C18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8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F83D954" w14:textId="23E60C4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18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7035456E" w14:textId="4B72A3C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04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46B573FD" w14:textId="0802509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079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79BCF32E" w14:textId="5BDB041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7,520</w:t>
            </w:r>
          </w:p>
        </w:tc>
      </w:tr>
      <w:tr w:rsidR="00DF023D" w:rsidRPr="00DF023D" w14:paraId="08178C16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440F83B1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29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23C005C" w14:textId="7C384ED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5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2E681D7" w14:textId="1734F38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94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0100CB2" w14:textId="656E89A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2C3B83E" w14:textId="5CA2E9A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15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980097A" w14:textId="70EAE21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48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FF856D2" w14:textId="7DF17E0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21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527BDC2" w14:textId="347D9AF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37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0A7A4E7" w14:textId="51AE619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9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A6DFB47" w14:textId="29E2239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3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384D7F9A" w14:textId="637B190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25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10250240" w14:textId="047B6FC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285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5DD9D043" w14:textId="0E7C813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38,728</w:t>
            </w:r>
          </w:p>
        </w:tc>
      </w:tr>
      <w:tr w:rsidR="00DF023D" w:rsidRPr="00DF023D" w14:paraId="78CDEF20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0A65D122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F14AE1C" w14:textId="5975AC8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7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768612E" w14:textId="12680AC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A650909" w14:textId="3C71A74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1188A9D" w14:textId="6F2AC00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58A9BE6" w14:textId="5615D51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6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18BB1ED" w14:textId="1E9B9ED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4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735B61A" w14:textId="5329FB7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37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297D797" w14:textId="0CA00D9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9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6369506" w14:textId="733751F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18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16FFC081" w14:textId="2C51772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5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6C88C69D" w14:textId="4C560DE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04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3939C882" w14:textId="1C6144B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9,745</w:t>
            </w:r>
          </w:p>
        </w:tc>
      </w:tr>
      <w:tr w:rsidR="00DF023D" w:rsidRPr="00DF023D" w14:paraId="14823E49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0F5B9EE8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1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8EBDC8F" w14:textId="5A9617D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5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B792F38" w14:textId="4B1D7A8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3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31545F2" w14:textId="44F19A2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2291D25" w14:textId="03B49F1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E4FF22D" w14:textId="4348210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6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C0A8B1B" w14:textId="4127E40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4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B874DDF" w14:textId="3264D71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992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0C32D4A" w14:textId="619D27D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9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AAD6273" w14:textId="650E0E5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18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28A6A534" w14:textId="6748F20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5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1C1C840D" w14:textId="7479C8E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04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5A7D5066" w14:textId="7F1C9E3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8,672</w:t>
            </w:r>
          </w:p>
        </w:tc>
      </w:tr>
      <w:tr w:rsidR="00DF023D" w:rsidRPr="00DF023D" w14:paraId="2D4B7DA2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639C3934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2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B4B730D" w14:textId="07EE26E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5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889C0E5" w14:textId="5657490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94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7B9DEBD" w14:textId="6D9A6F7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0A2F8CA" w14:textId="58B2BF6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15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72F283C" w14:textId="5C64F16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48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727713E" w14:textId="278D343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21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F3043A4" w14:textId="6F17EB6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99FEEE7" w14:textId="03ADCF3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9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79CE55D" w14:textId="3DF2547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3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59180BA2" w14:textId="149ED53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25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0A832098" w14:textId="2C654D4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285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0DF5E47E" w14:textId="4551A70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38,813</w:t>
            </w:r>
          </w:p>
        </w:tc>
      </w:tr>
      <w:tr w:rsidR="00DF023D" w:rsidRPr="00DF023D" w14:paraId="57BB742D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441F6ABF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44EF263" w14:textId="6880BCE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7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3B58100" w14:textId="2DDB1D0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94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522D051" w14:textId="49F5FAE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39E7BCE" w14:textId="7CA723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15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2007982" w14:textId="33088B3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48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7424ABD" w14:textId="69D2522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21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53A1EAF" w14:textId="44A604A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37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1B7FA50" w14:textId="300D186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9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A0AA7A0" w14:textId="016E789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3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35CD99CA" w14:textId="061624A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25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2B91AD1B" w14:textId="1A882F8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285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027B8574" w14:textId="7593F06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41,351</w:t>
            </w:r>
          </w:p>
        </w:tc>
      </w:tr>
      <w:tr w:rsidR="00DF023D" w:rsidRPr="00DF023D" w14:paraId="028A917D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4D64D5AA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4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065BA25" w14:textId="477A1C8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7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9A2D9AF" w14:textId="32A632C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94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785E9EA" w14:textId="2CF5CE5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76B7998" w14:textId="6CF88F6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15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1248FEA" w14:textId="16A15E8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48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2B1D9B9" w14:textId="47B4E05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21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BFA869E" w14:textId="010EA43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37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50B3144" w14:textId="29BEF0E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9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96DDDB1" w14:textId="1D2CB1B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3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56DE7690" w14:textId="56AAE97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25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2F77530C" w14:textId="75CABDC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285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3E920304" w14:textId="7DE03B8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41,351</w:t>
            </w:r>
          </w:p>
        </w:tc>
      </w:tr>
      <w:tr w:rsidR="00DF023D" w:rsidRPr="00DF023D" w14:paraId="7FB5498F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18FC2481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5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C113645" w14:textId="1E58DD8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5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B5BB188" w14:textId="52362C2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3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7B69EA6" w14:textId="0349886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3F123E3" w14:textId="37037B6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15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4FAB6A6" w14:textId="1BA265B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48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13DC976" w14:textId="402587B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21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A666E77" w14:textId="7AD3FD3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6A8805C" w14:textId="31A7599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8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950F494" w14:textId="7C23D6E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18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11C3C396" w14:textId="05F95EB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5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1E330199" w14:textId="4AB2C4C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285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6D0BFB51" w14:textId="4733F8A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36,118</w:t>
            </w:r>
          </w:p>
        </w:tc>
      </w:tr>
      <w:tr w:rsidR="00DF023D" w:rsidRPr="00DF023D" w14:paraId="5A78EC63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68D3EBF5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50FFD55" w14:textId="2FD63FB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7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1766BDC" w14:textId="4957E3D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94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714C9C9" w14:textId="4BCB9E9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38E0F65" w14:textId="5D8F121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2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BF15456" w14:textId="54B6E2E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6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43D1507" w14:textId="072AFE1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4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65C6059" w14:textId="1761F00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0E8EFA8" w14:textId="2342F1B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8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33EB1C9" w14:textId="5A3F24B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18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373736E0" w14:textId="43712FC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5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5C40F475" w14:textId="68433D0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04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0D679983" w14:textId="768873C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9,634</w:t>
            </w:r>
          </w:p>
        </w:tc>
      </w:tr>
      <w:tr w:rsidR="00DF023D" w:rsidRPr="00DF023D" w14:paraId="1E14AE1B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6C117BD6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lastRenderedPageBreak/>
              <w:t>3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5C8B3D4" w14:textId="6BCDA0E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789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FA7CC38" w14:textId="4AA1DBF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3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3525217" w14:textId="3E81435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8241CB7" w14:textId="00003C1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15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C6E6296" w14:textId="240D102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48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1C8E09E" w14:textId="24314F9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21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25DFC38" w14:textId="12C6DD3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37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AA1BCB3" w14:textId="7221A23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8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9D0D607" w14:textId="0F59991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18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7BAF8A74" w14:textId="7B51B66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25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185F8206" w14:textId="08CE909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285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3DB9DB09" w14:textId="778DB35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41,170</w:t>
            </w:r>
          </w:p>
        </w:tc>
      </w:tr>
      <w:tr w:rsidR="00DF023D" w:rsidRPr="00DF023D" w14:paraId="10E25B00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1A680060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2E3300E" w14:textId="122508B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7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0B74003" w14:textId="31CB0EE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3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11F6C0A" w14:textId="5607418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D8070E8" w14:textId="6F6AC0A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2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3785F3E" w14:textId="6D6E696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48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BEA9F6B" w14:textId="3FCDF22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21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2F2BA2A" w14:textId="5AD081E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37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4DCC57B" w14:textId="0C13BDA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8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490F301" w14:textId="6C5E8CF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47C70F61" w14:textId="025405B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04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3AA5E7E9" w14:textId="6C6C8A6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04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7E189A3F" w14:textId="1B06AFD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30,953</w:t>
            </w:r>
          </w:p>
        </w:tc>
      </w:tr>
      <w:tr w:rsidR="00DF023D" w:rsidRPr="00DF023D" w14:paraId="24A273AA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56C9C912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39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633889D" w14:textId="6A93D56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5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20CB70A" w14:textId="446E4FD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94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CD6E9D3" w14:textId="56F8F3B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BD532C5" w14:textId="27ABB2A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2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D0997B7" w14:textId="00F1FA2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04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40E33E7" w14:textId="5E166E3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4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FE9F876" w14:textId="1D8E980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37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DEDB503" w14:textId="026B59B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8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3460E62" w14:textId="6B5E00D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31A2745C" w14:textId="10535B3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4056AE16" w14:textId="68DF9B1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285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2E0C3037" w14:textId="654E4F3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6,317</w:t>
            </w:r>
          </w:p>
        </w:tc>
      </w:tr>
      <w:tr w:rsidR="00DF023D" w:rsidRPr="00DF023D" w14:paraId="7D3737BE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073C17C1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767F62C" w14:textId="0843081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5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A5BAC28" w14:textId="0E99486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3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9E860E3" w14:textId="297B2AD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2D99C96" w14:textId="7526BC3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1590234" w14:textId="6A0F627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6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EB66B52" w14:textId="6B41835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4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73FE7E1" w14:textId="4B59649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9AF7A54" w14:textId="3F7504F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BF4CF51" w14:textId="074B76B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18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39C2385C" w14:textId="7515B97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04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6AF8E468" w14:textId="5D7927E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3FA6CDF0" w14:textId="0BFBC32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4,026</w:t>
            </w:r>
          </w:p>
        </w:tc>
      </w:tr>
      <w:tr w:rsidR="00DF023D" w:rsidRPr="00DF023D" w14:paraId="7635D44F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4A625FC5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1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B00EA33" w14:textId="547B400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7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D257401" w14:textId="1755477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84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0E01D2A" w14:textId="3DA31C5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0CB7CB9" w14:textId="3582D80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97C7BFB" w14:textId="77A539C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04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7AD1D8E" w14:textId="18A6C04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4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753BFF8" w14:textId="502BC2D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2F85420" w14:textId="39DF1B9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BC030F6" w14:textId="3F31FCA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18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3722FEF8" w14:textId="7BB7084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5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549C535F" w14:textId="37C59C0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079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5A89DED1" w14:textId="32FFABB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7,526</w:t>
            </w:r>
          </w:p>
        </w:tc>
      </w:tr>
      <w:tr w:rsidR="00DF023D" w:rsidRPr="00DF023D" w14:paraId="7179B562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0A1ED97B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2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C8A040C" w14:textId="156B1F9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7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5CA1B53" w14:textId="49A6A4D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3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5870643" w14:textId="190F8C0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807FA47" w14:textId="047C996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15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51949A3" w14:textId="3B16C81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48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62AD5DE" w14:textId="7407A80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21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45B95F8" w14:textId="64C5BD7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8950949" w14:textId="1101EBE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8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8920638" w14:textId="11C2B6F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18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05055DE0" w14:textId="75F1B2E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25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39EF1173" w14:textId="54689F2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04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7BA7DA96" w14:textId="4CAEA29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35,954</w:t>
            </w:r>
          </w:p>
        </w:tc>
      </w:tr>
      <w:tr w:rsidR="00DF023D" w:rsidRPr="00DF023D" w14:paraId="60B823A4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65306B68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D9569E6" w14:textId="629F50C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7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80C4C5C" w14:textId="14EA62F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94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ADA3AEA" w14:textId="7EE38FE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1130684" w14:textId="7B1523A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2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1EDB1D2" w14:textId="7506A70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6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6CBA426" w14:textId="1B43534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4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D651DFE" w14:textId="00DF5FA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B3C9176" w14:textId="146569B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DA51CD5" w14:textId="1195D92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18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324FDD5D" w14:textId="3CB9085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5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3CEC054A" w14:textId="2182FA1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079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0426D4A3" w14:textId="38C22BB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5,920</w:t>
            </w:r>
          </w:p>
        </w:tc>
      </w:tr>
      <w:tr w:rsidR="00DF023D" w:rsidRPr="00DF023D" w14:paraId="5DAA6585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133C2DC9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4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6B53E62" w14:textId="0C13C4A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789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226D837" w14:textId="6D6C04D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3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741B309" w14:textId="6402CBE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E7E4042" w14:textId="5A562DD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2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C73CB3E" w14:textId="372A97A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6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148C3E5" w14:textId="7807F09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4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F8FEEC5" w14:textId="63A61A1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FC7FFD0" w14:textId="7644A02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6ADBF54" w14:textId="41C1CFC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1291E185" w14:textId="434D528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5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0185634B" w14:textId="0863A5D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285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7B0A8557" w14:textId="71DED83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30,659</w:t>
            </w:r>
          </w:p>
        </w:tc>
      </w:tr>
      <w:tr w:rsidR="00DF023D" w:rsidRPr="00DF023D" w14:paraId="26FF005C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6D059686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5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A6C9283" w14:textId="0D189F8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5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23D5A93" w14:textId="04ACBBB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94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6C8689C" w14:textId="71A9FB6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161ECC9" w14:textId="211E606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2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4C5A9C3" w14:textId="256636D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6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E0E64B9" w14:textId="5D53095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93AE09B" w14:textId="5599EE4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992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2C75427" w14:textId="0D57D37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3F43EB3" w14:textId="7D577D3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18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0C162D66" w14:textId="206BF87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5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49D869C3" w14:textId="69285B6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04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23CDBE01" w14:textId="4C484F2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4,917</w:t>
            </w:r>
          </w:p>
        </w:tc>
      </w:tr>
      <w:tr w:rsidR="00DF023D" w:rsidRPr="00DF023D" w14:paraId="163A5D89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1FBD94A7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6FC8C3B" w14:textId="0D11238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7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19C8ACC" w14:textId="658C806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3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D85AC5E" w14:textId="5A27D10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0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C328072" w14:textId="4489F36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2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8765746" w14:textId="7B4C4AD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6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EFF0BAB" w14:textId="38DF83A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4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96F86E6" w14:textId="71C97E7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37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696EEFC" w14:textId="5A04B5C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8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75B13AF" w14:textId="01BE6F8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18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5C0F0E1E" w14:textId="01C97EE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04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489D842B" w14:textId="2A15931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079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10CCA749" w14:textId="18B80AC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31,559</w:t>
            </w:r>
          </w:p>
        </w:tc>
      </w:tr>
      <w:tr w:rsidR="00DF023D" w:rsidRPr="00DF023D" w14:paraId="6EEF5A35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58230538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28C14E0" w14:textId="67814B8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5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309C5EA" w14:textId="663C5E5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3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8FA9B78" w14:textId="34FB8AE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12B0EEE" w14:textId="310C268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BE88D1D" w14:textId="3A2E800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04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37A6467" w14:textId="24F3545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21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96ABF92" w14:textId="25F7F48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37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F44436B" w14:textId="346CFE9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9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8DB319E" w14:textId="546ECF8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18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4C0B5AC1" w14:textId="3A1B3EA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04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6AA58E94" w14:textId="423EC49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079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6341D0AD" w14:textId="7D08925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9,171</w:t>
            </w:r>
          </w:p>
        </w:tc>
      </w:tr>
      <w:tr w:rsidR="00DF023D" w:rsidRPr="00DF023D" w14:paraId="183B9589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6F648987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EFCFDFE" w14:textId="4CE4253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789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AA90683" w14:textId="6774C5F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3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16BB890" w14:textId="05DB486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C945883" w14:textId="48768A8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2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2145827" w14:textId="06AD9D2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6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186C3B4" w14:textId="4D72FD3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4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A0ED40A" w14:textId="4F6A1B1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5E96305" w14:textId="349D82C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8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588730F" w14:textId="19AF65E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3EB2E1CA" w14:textId="78E47B8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5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6F8CC5F7" w14:textId="7063972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079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6B6EE45C" w14:textId="37AA742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9,740</w:t>
            </w:r>
          </w:p>
        </w:tc>
      </w:tr>
      <w:tr w:rsidR="00DF023D" w:rsidRPr="00DF023D" w14:paraId="2B411D94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40E462D7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49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4B0A32E" w14:textId="2136026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7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770E3B7" w14:textId="3007499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84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0DCD2AD" w14:textId="229FF33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28AFF9A" w14:textId="6D423D0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15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97C9F19" w14:textId="212C0A4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48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CF047FD" w14:textId="31937D2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4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906A0CF" w14:textId="0234BA2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37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E53EE40" w14:textId="3BD5349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8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4E81145" w14:textId="7D5066D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18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05EB865F" w14:textId="1085537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5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378E9931" w14:textId="65DFD9A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04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17D6ECA4" w14:textId="57AE3C0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36,115</w:t>
            </w:r>
          </w:p>
        </w:tc>
      </w:tr>
      <w:tr w:rsidR="00DF023D" w:rsidRPr="00DF023D" w14:paraId="5BB1B0E5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7C1893F9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5F1B629" w14:textId="5240C5C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7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4E622BB" w14:textId="19EF83B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84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BCF1F9F" w14:textId="149BB31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3FCFFBC" w14:textId="3432E72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15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BEBBB92" w14:textId="1FDB976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48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D879593" w14:textId="464CB73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21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581F176" w14:textId="081CAC0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37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518F32B" w14:textId="4F00E24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8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9356E0C" w14:textId="6FF5DE8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18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01CB8965" w14:textId="4666392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25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7862A2A8" w14:textId="5AAC81A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04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6F0987F5" w14:textId="26F6219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38,590</w:t>
            </w:r>
          </w:p>
        </w:tc>
      </w:tr>
      <w:tr w:rsidR="00DF023D" w:rsidRPr="00DF023D" w14:paraId="465673D0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4ADC3ACD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1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DC89CBE" w14:textId="4B73230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7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4320FCD" w14:textId="1B138B7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3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F94D8CD" w14:textId="57DA892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C4E2C8D" w14:textId="75CD9CF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15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E1015A3" w14:textId="6C0AFE0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48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A1ABDCC" w14:textId="7CC1289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21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EEFFBB3" w14:textId="193F0A0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37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797CB89" w14:textId="2270EBB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9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5680184" w14:textId="61107DC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18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020EE805" w14:textId="50B676D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25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10E7AABC" w14:textId="02F9E26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285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4268B78D" w14:textId="476E9FF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39,765</w:t>
            </w:r>
          </w:p>
        </w:tc>
      </w:tr>
      <w:tr w:rsidR="00DF023D" w:rsidRPr="00DF023D" w14:paraId="42321D9A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7DA5D95C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2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E90A6B7" w14:textId="79FCBDA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7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E58A3E7" w14:textId="70055DA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94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994C48F" w14:textId="18E5C3E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B4594AA" w14:textId="419A3E3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2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7651B1E" w14:textId="55521CD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6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CCE342C" w14:textId="4A2897C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21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DB479F1" w14:textId="12529D6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37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FB6D310" w14:textId="066E686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8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3CBF5B7" w14:textId="54A79F9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83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429E2C58" w14:textId="3DA246D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04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49181505" w14:textId="1584579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234FA9CF" w14:textId="111FDE4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30,532</w:t>
            </w:r>
          </w:p>
        </w:tc>
      </w:tr>
      <w:tr w:rsidR="00DF023D" w:rsidRPr="00DF023D" w14:paraId="0E0BD2D5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17A667A7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5E328D0" w14:textId="0E9FB8D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7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6A1A7C6" w14:textId="2081EE0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3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2AE4C92" w14:textId="3395AD6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3BC3742" w14:textId="1029417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2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6A0BDFD" w14:textId="19C193A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6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FA552AC" w14:textId="324944B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21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461806E" w14:textId="3FDD969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B88BDD3" w14:textId="32E6F99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7E71488" w14:textId="620214C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18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370B66D2" w14:textId="04E4315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5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4B744FB8" w14:textId="4144E98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04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2F7747D7" w14:textId="0BBF0E7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9,454</w:t>
            </w:r>
          </w:p>
        </w:tc>
      </w:tr>
      <w:tr w:rsidR="00DF023D" w:rsidRPr="00DF023D" w14:paraId="47DE82C9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76A3F30B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4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AAFD9A5" w14:textId="3B9A0CA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789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73D511B" w14:textId="1FE4F37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3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65D3B32" w14:textId="2D5D9D1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1B4C474" w14:textId="7B6021F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15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EE1876E" w14:textId="3203094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48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D157960" w14:textId="39886E1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4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BDE3FCE" w14:textId="41F36AA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84272D7" w14:textId="324E5DE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8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83C7400" w14:textId="037568B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723B124B" w14:textId="4A3E3F3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25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5F39AF78" w14:textId="510C16E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04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6CCB21D9" w14:textId="57D80B7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34,574</w:t>
            </w:r>
          </w:p>
        </w:tc>
      </w:tr>
      <w:tr w:rsidR="00DF023D" w:rsidRPr="00DF023D" w14:paraId="74762212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3E4C23B9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5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A034DB9" w14:textId="163CA2C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7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BC959B2" w14:textId="2F3CADB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3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682D0F0" w14:textId="45E20D8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39667C5" w14:textId="0C2D635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2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C17CF93" w14:textId="4448A0A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6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8832088" w14:textId="3148DCC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983CAFC" w14:textId="534B50A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00F0DA0" w14:textId="0B63037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C8A7210" w14:textId="7089E24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18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4646BFD5" w14:textId="74BA67A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5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233A24B3" w14:textId="2E28465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079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20E10B2B" w14:textId="5A205AF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7,412</w:t>
            </w:r>
          </w:p>
        </w:tc>
      </w:tr>
      <w:tr w:rsidR="00DF023D" w:rsidRPr="00DF023D" w14:paraId="1B951843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7306083E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9772E88" w14:textId="264F89C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7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C40E28E" w14:textId="546495E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94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04068E8" w14:textId="31D7316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20567EC" w14:textId="27902E7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2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47081D4" w14:textId="61544FF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6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B318B97" w14:textId="7A8CBFC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4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6C4F713" w14:textId="04A5F13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37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D4757DC" w14:textId="6D24709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8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5028975" w14:textId="2A017E3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2D603522" w14:textId="1653168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5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5EE314D8" w14:textId="0C936AF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04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7643A16F" w14:textId="0E7B7B9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9,535</w:t>
            </w:r>
          </w:p>
        </w:tc>
      </w:tr>
      <w:tr w:rsidR="00DF023D" w:rsidRPr="00DF023D" w14:paraId="5B482CB8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41D07C69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6419937" w14:textId="3241455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D9FC159" w14:textId="0D0E139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94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4C9629B" w14:textId="7013554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CD87DAB" w14:textId="30BBB6E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2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859ED26" w14:textId="2C64664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6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CEBB774" w14:textId="22B3972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4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9E99F27" w14:textId="5EBA1D8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28B75FC" w14:textId="250B17D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8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B39FDB7" w14:textId="359E402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18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5AC74605" w14:textId="130F5EE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29D62747" w14:textId="4FB9664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079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7C9AD772" w14:textId="1695131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2,674</w:t>
            </w:r>
          </w:p>
        </w:tc>
      </w:tr>
      <w:tr w:rsidR="00DF023D" w:rsidRPr="00DF023D" w14:paraId="7F58FD41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7AE875DE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2FEBC7C" w14:textId="7009879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7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191BE2F" w14:textId="38A43EF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94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F39E273" w14:textId="10116F8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AB1134B" w14:textId="07EFDB3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2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63E02F5" w14:textId="17BAAD8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6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4043B43" w14:textId="6F9F928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21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1622D0B" w14:textId="57C5C66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4,37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E66BF36" w14:textId="5959F4A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8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6C247A4" w14:textId="6B0C69B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18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4643544A" w14:textId="5640554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5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20058270" w14:textId="7D14E08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079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75816051" w14:textId="24F79E4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9,799</w:t>
            </w:r>
          </w:p>
        </w:tc>
      </w:tr>
      <w:tr w:rsidR="00DF023D" w:rsidRPr="00DF023D" w14:paraId="1B8EF5AF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13F8B44E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59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729DA65" w14:textId="4A7FB27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7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BAC282A" w14:textId="1FEEE45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3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68D9413" w14:textId="2ABB88C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07654F4" w14:textId="777BB8B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2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6A5C305" w14:textId="606B71E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6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037815E" w14:textId="14FD376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C6ABD53" w14:textId="51445D9D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992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5EE129D" w14:textId="46C8240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8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94CD55F" w14:textId="071B122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18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33A26A2A" w14:textId="34938A4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04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78CFA020" w14:textId="1B2C9D2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079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1FABC41B" w14:textId="1995FFC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6,625</w:t>
            </w:r>
          </w:p>
        </w:tc>
      </w:tr>
      <w:tr w:rsidR="00DF023D" w:rsidRPr="00DF023D" w14:paraId="2CF94301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5674050D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6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BF2B2B1" w14:textId="2A82D6A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5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8BE0A83" w14:textId="7872931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94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DA6381A" w14:textId="5E810CC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CC32898" w14:textId="17D4163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2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5F91F50" w14:textId="3E6539B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04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13346EE" w14:textId="4C63CD0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14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73516DD" w14:textId="2BBCDA6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ABB069C" w14:textId="0712C9D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8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3F95ED8" w14:textId="76D596E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18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70B86BF1" w14:textId="7B0A909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046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6E11F6D5" w14:textId="5F5A53D0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04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64871338" w14:textId="274E33B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4,878</w:t>
            </w:r>
          </w:p>
        </w:tc>
      </w:tr>
      <w:tr w:rsidR="00DF023D" w:rsidRPr="00DF023D" w14:paraId="07E8E974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718C5A46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61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0701243" w14:textId="7E23F06A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5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56795E4B" w14:textId="43CAFE0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53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092347CE" w14:textId="5D80458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986542C" w14:textId="1CF951D3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2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157E784" w14:textId="23C4BB16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44596A07" w14:textId="4D49EDA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545556D" w14:textId="282EA4B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992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FEB09FE" w14:textId="2070D44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6EB357B" w14:textId="238D31B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786F9236" w14:textId="7AB9059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6B491C59" w14:textId="2718FA21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34E9C9A1" w14:textId="04409058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17,005</w:t>
            </w:r>
          </w:p>
        </w:tc>
      </w:tr>
      <w:tr w:rsidR="00DF023D" w:rsidRPr="00DF023D" w14:paraId="35F54451" w14:textId="77777777" w:rsidTr="004120DF">
        <w:trPr>
          <w:trHeight w:val="315"/>
        </w:trPr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0D50B0F4" w14:textId="7777777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F023D">
              <w:rPr>
                <w:rFonts w:ascii="Times New Roman" w:eastAsia="Times New Roman" w:hAnsi="Times New Roman" w:cs="Times New Roman"/>
                <w:sz w:val="24"/>
                <w:szCs w:val="24"/>
              </w:rPr>
              <w:t>62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BA141C0" w14:textId="3BEE36F7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77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4645D09" w14:textId="3CBF880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94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951E688" w14:textId="1AD18C3F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03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1605B518" w14:textId="73FE065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22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74010A58" w14:textId="7346B71C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168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66F6CDC0" w14:textId="7AEB964B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421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5401B4A" w14:textId="3AF1B57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6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2763A5E0" w14:textId="65CB06DE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1,000</w:t>
            </w:r>
          </w:p>
        </w:tc>
        <w:tc>
          <w:tcPr>
            <w:tcW w:w="756" w:type="dxa"/>
            <w:shd w:val="clear" w:color="auto" w:fill="auto"/>
            <w:noWrap/>
            <w:vAlign w:val="bottom"/>
          </w:tcPr>
          <w:p w14:paraId="34DF3A7F" w14:textId="38D369C9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418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72D3F5D9" w14:textId="218E1685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3,055</w:t>
            </w:r>
          </w:p>
        </w:tc>
        <w:tc>
          <w:tcPr>
            <w:tcW w:w="756" w:type="dxa"/>
            <w:shd w:val="clear" w:color="auto" w:fill="auto"/>
            <w:vAlign w:val="bottom"/>
          </w:tcPr>
          <w:p w14:paraId="488B6C42" w14:textId="63029F44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sz w:val="24"/>
                <w:szCs w:val="24"/>
              </w:rPr>
              <w:t>2,079</w:t>
            </w:r>
          </w:p>
        </w:tc>
        <w:tc>
          <w:tcPr>
            <w:tcW w:w="876" w:type="dxa"/>
            <w:shd w:val="clear" w:color="auto" w:fill="FFFF00"/>
            <w:noWrap/>
            <w:vAlign w:val="bottom"/>
          </w:tcPr>
          <w:p w14:paraId="26C385EB" w14:textId="76A4E152" w:rsidR="00DF023D" w:rsidRPr="00DF023D" w:rsidRDefault="00DF023D" w:rsidP="00DF023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023D">
              <w:rPr>
                <w:rFonts w:ascii="Times New Roman" w:hAnsi="Times New Roman" w:cs="Times New Roman"/>
                <w:bCs/>
                <w:sz w:val="24"/>
                <w:szCs w:val="24"/>
              </w:rPr>
              <w:t>28,597</w:t>
            </w:r>
          </w:p>
        </w:tc>
      </w:tr>
    </w:tbl>
    <w:p w14:paraId="50FD6BEE" w14:textId="77777777" w:rsidR="00DF023D" w:rsidRDefault="00DF023D" w:rsidP="00DF023D">
      <w:pPr>
        <w:pStyle w:val="ListParagraph"/>
        <w:spacing w:line="36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14:paraId="2C9C0489" w14:textId="77777777" w:rsidR="004120DF" w:rsidRDefault="004120DF" w:rsidP="00DF023D">
      <w:pPr>
        <w:pStyle w:val="ListParagraph"/>
        <w:spacing w:line="36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14:paraId="7866CB1E" w14:textId="77777777" w:rsidR="004120DF" w:rsidRDefault="004120DF" w:rsidP="00DF023D">
      <w:pPr>
        <w:pStyle w:val="ListParagraph"/>
        <w:spacing w:line="36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14:paraId="1A8B2574" w14:textId="77777777" w:rsidR="004120DF" w:rsidRDefault="004120DF" w:rsidP="00DF023D">
      <w:pPr>
        <w:pStyle w:val="ListParagraph"/>
        <w:spacing w:line="36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14:paraId="672887D0" w14:textId="77777777" w:rsidR="004120DF" w:rsidRDefault="004120DF" w:rsidP="00DF023D">
      <w:pPr>
        <w:pStyle w:val="ListParagraph"/>
        <w:spacing w:line="36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14:paraId="18EF2B01" w14:textId="77777777" w:rsidR="004120DF" w:rsidRDefault="004120DF" w:rsidP="00DF023D">
      <w:pPr>
        <w:pStyle w:val="ListParagraph"/>
        <w:spacing w:line="36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14:paraId="2A51832E" w14:textId="77777777" w:rsidR="004120DF" w:rsidRDefault="004120DF" w:rsidP="00DF023D">
      <w:pPr>
        <w:pStyle w:val="ListParagraph"/>
        <w:spacing w:line="36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14:paraId="14224FEF" w14:textId="77777777" w:rsidR="004120DF" w:rsidRDefault="004120DF" w:rsidP="00DF023D">
      <w:pPr>
        <w:pStyle w:val="ListParagraph"/>
        <w:spacing w:line="36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14:paraId="03613D99" w14:textId="77777777" w:rsidR="004120DF" w:rsidRDefault="004120DF" w:rsidP="00DF023D">
      <w:pPr>
        <w:pStyle w:val="ListParagraph"/>
        <w:spacing w:line="36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14:paraId="4484CBC8" w14:textId="77777777" w:rsidR="004120DF" w:rsidRDefault="004120DF" w:rsidP="00DF023D">
      <w:pPr>
        <w:pStyle w:val="ListParagraph"/>
        <w:spacing w:line="360" w:lineRule="auto"/>
        <w:ind w:left="284"/>
        <w:rPr>
          <w:rFonts w:ascii="Times New Roman" w:hAnsi="Times New Roman" w:cs="Times New Roman"/>
          <w:b/>
          <w:sz w:val="24"/>
          <w:szCs w:val="24"/>
        </w:rPr>
      </w:pPr>
    </w:p>
    <w:p w14:paraId="78F82877" w14:textId="11BF605C" w:rsidR="00DF023D" w:rsidRDefault="001438DA" w:rsidP="00DF023D">
      <w:pPr>
        <w:pStyle w:val="ListParagraph"/>
        <w:spacing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ampiran 7</w:t>
      </w:r>
    </w:p>
    <w:p w14:paraId="4EEB7CAF" w14:textId="25883984" w:rsidR="00DF023D" w:rsidRDefault="00DF023D" w:rsidP="00DF023D">
      <w:pPr>
        <w:pStyle w:val="ListParagraph"/>
        <w:spacing w:line="36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JI ASUMSI KLASIK</w:t>
      </w:r>
    </w:p>
    <w:p w14:paraId="2B6D9209" w14:textId="42483F7D" w:rsidR="00DF023D" w:rsidRDefault="00DF023D" w:rsidP="008310A6">
      <w:pPr>
        <w:pStyle w:val="ListParagraph"/>
        <w:numPr>
          <w:ilvl w:val="0"/>
          <w:numId w:val="105"/>
        </w:numPr>
        <w:spacing w:line="276" w:lineRule="auto"/>
        <w:ind w:left="284" w:hanging="284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ji Normalitas</w:t>
      </w:r>
    </w:p>
    <w:tbl>
      <w:tblPr>
        <w:tblW w:w="5983" w:type="dxa"/>
        <w:tblInd w:w="70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 w:firstRow="0" w:lastRow="0" w:firstColumn="0" w:lastColumn="0" w:noHBand="0" w:noVBand="0"/>
      </w:tblPr>
      <w:tblGrid>
        <w:gridCol w:w="2384"/>
        <w:gridCol w:w="2159"/>
        <w:gridCol w:w="1440"/>
      </w:tblGrid>
      <w:tr w:rsidR="00DF023D" w:rsidRPr="00EE3990" w14:paraId="7F82776C" w14:textId="77777777" w:rsidTr="00DF023D">
        <w:trPr>
          <w:cantSplit/>
          <w:tblHeader/>
        </w:trPr>
        <w:tc>
          <w:tcPr>
            <w:tcW w:w="598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36DAB5F0" w14:textId="77777777" w:rsidR="00DF023D" w:rsidRPr="00EE3990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EE3990">
              <w:rPr>
                <w:rFonts w:ascii="Arial" w:hAnsi="Arial" w:cs="Arial"/>
                <w:b/>
                <w:bCs/>
                <w:i/>
                <w:color w:val="000000"/>
                <w:sz w:val="18"/>
                <w:szCs w:val="18"/>
              </w:rPr>
              <w:t>One-Sample Kolmogorov-Smirnov Test</w:t>
            </w:r>
          </w:p>
        </w:tc>
      </w:tr>
      <w:tr w:rsidR="00DF023D" w:rsidRPr="00EE3990" w14:paraId="6C4A194F" w14:textId="77777777" w:rsidTr="00DF023D">
        <w:trPr>
          <w:cantSplit/>
          <w:tblHeader/>
        </w:trPr>
        <w:tc>
          <w:tcPr>
            <w:tcW w:w="238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4B2C7620" w14:textId="77777777" w:rsidR="00DF023D" w:rsidRPr="00EE3990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</w:p>
        </w:tc>
        <w:tc>
          <w:tcPr>
            <w:tcW w:w="2159" w:type="dxa"/>
            <w:tcBorders>
              <w:top w:val="single" w:sz="16" w:space="0" w:color="000000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03BC8843" w14:textId="77777777" w:rsidR="00DF023D" w:rsidRPr="00EE3990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</w:p>
        </w:tc>
        <w:tc>
          <w:tcPr>
            <w:tcW w:w="144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72C4359F" w14:textId="77777777" w:rsidR="00DF023D" w:rsidRPr="00EE3990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EE3990">
              <w:rPr>
                <w:rFonts w:ascii="Arial" w:hAnsi="Arial" w:cs="Arial"/>
                <w:i/>
                <w:color w:val="000000"/>
                <w:sz w:val="18"/>
                <w:szCs w:val="18"/>
              </w:rPr>
              <w:t>Unstandardized Residual</w:t>
            </w:r>
          </w:p>
        </w:tc>
      </w:tr>
      <w:tr w:rsidR="00DF023D" w:rsidRPr="00EE3990" w14:paraId="5D291205" w14:textId="77777777" w:rsidTr="00DF023D">
        <w:trPr>
          <w:cantSplit/>
          <w:tblHeader/>
        </w:trPr>
        <w:tc>
          <w:tcPr>
            <w:tcW w:w="4543" w:type="dxa"/>
            <w:gridSpan w:val="2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71B9D1F9" w14:textId="77777777" w:rsidR="00DF023D" w:rsidRPr="00EE3990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EE3990">
              <w:rPr>
                <w:rFonts w:ascii="Arial" w:hAnsi="Arial" w:cs="Arial"/>
                <w:i/>
                <w:color w:val="000000"/>
                <w:sz w:val="18"/>
                <w:szCs w:val="18"/>
              </w:rPr>
              <w:t>N</w:t>
            </w:r>
          </w:p>
        </w:tc>
        <w:tc>
          <w:tcPr>
            <w:tcW w:w="1440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00B93B6A" w14:textId="77777777" w:rsidR="00DF023D" w:rsidRPr="00EE3990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E3990">
              <w:rPr>
                <w:rFonts w:ascii="Arial" w:hAnsi="Arial" w:cs="Arial"/>
                <w:color w:val="000000"/>
                <w:sz w:val="18"/>
                <w:szCs w:val="18"/>
              </w:rPr>
              <w:t>62</w:t>
            </w:r>
          </w:p>
        </w:tc>
      </w:tr>
      <w:tr w:rsidR="00DF023D" w:rsidRPr="00EE3990" w14:paraId="56BA6FE8" w14:textId="77777777" w:rsidTr="00DF023D">
        <w:trPr>
          <w:cantSplit/>
          <w:tblHeader/>
        </w:trPr>
        <w:tc>
          <w:tcPr>
            <w:tcW w:w="2384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0BA532B8" w14:textId="77777777" w:rsidR="00DF023D" w:rsidRPr="00EE3990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EE3990">
              <w:rPr>
                <w:rFonts w:ascii="Arial" w:hAnsi="Arial" w:cs="Arial"/>
                <w:i/>
                <w:color w:val="000000"/>
                <w:sz w:val="18"/>
                <w:szCs w:val="18"/>
              </w:rPr>
              <w:t>Normal Parameters</w:t>
            </w:r>
            <w:r w:rsidRPr="00EE3990">
              <w:rPr>
                <w:rFonts w:ascii="Arial" w:hAnsi="Arial" w:cs="Arial"/>
                <w:i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5B97872C" w14:textId="77777777" w:rsidR="00DF023D" w:rsidRPr="00EE3990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EE3990">
              <w:rPr>
                <w:rFonts w:ascii="Arial" w:hAnsi="Arial" w:cs="Arial"/>
                <w:i/>
                <w:color w:val="000000"/>
                <w:sz w:val="18"/>
                <w:szCs w:val="18"/>
              </w:rPr>
              <w:t>Mean</w:t>
            </w:r>
          </w:p>
        </w:tc>
        <w:tc>
          <w:tcPr>
            <w:tcW w:w="144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5F298404" w14:textId="77777777" w:rsidR="00DF023D" w:rsidRPr="00EE3990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E3990">
              <w:rPr>
                <w:rFonts w:ascii="Arial" w:hAnsi="Arial" w:cs="Arial"/>
                <w:color w:val="000000"/>
                <w:sz w:val="18"/>
                <w:szCs w:val="18"/>
              </w:rPr>
              <w:t>.0000000</w:t>
            </w:r>
          </w:p>
        </w:tc>
      </w:tr>
      <w:tr w:rsidR="00DF023D" w:rsidRPr="00EE3990" w14:paraId="7F328F5C" w14:textId="77777777" w:rsidTr="00DF023D">
        <w:trPr>
          <w:cantSplit/>
          <w:tblHeader/>
        </w:trPr>
        <w:tc>
          <w:tcPr>
            <w:tcW w:w="2384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49640B0C" w14:textId="77777777" w:rsidR="00DF023D" w:rsidRPr="00EE3990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1E089730" w14:textId="77777777" w:rsidR="00DF023D" w:rsidRPr="00EE3990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EE3990">
              <w:rPr>
                <w:rFonts w:ascii="Arial" w:hAnsi="Arial" w:cs="Arial"/>
                <w:i/>
                <w:color w:val="000000"/>
                <w:sz w:val="18"/>
                <w:szCs w:val="18"/>
              </w:rPr>
              <w:t>Std. Deviation</w:t>
            </w:r>
          </w:p>
        </w:tc>
        <w:tc>
          <w:tcPr>
            <w:tcW w:w="144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4A9CDF62" w14:textId="77777777" w:rsidR="00DF023D" w:rsidRPr="00EE3990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E3990">
              <w:rPr>
                <w:rFonts w:ascii="Arial" w:hAnsi="Arial" w:cs="Arial"/>
                <w:color w:val="000000"/>
                <w:sz w:val="18"/>
                <w:szCs w:val="18"/>
              </w:rPr>
              <w:t>3.08452972</w:t>
            </w:r>
          </w:p>
        </w:tc>
      </w:tr>
      <w:tr w:rsidR="00DF023D" w:rsidRPr="00EE3990" w14:paraId="1E81A73C" w14:textId="77777777" w:rsidTr="00DF023D">
        <w:trPr>
          <w:cantSplit/>
          <w:tblHeader/>
        </w:trPr>
        <w:tc>
          <w:tcPr>
            <w:tcW w:w="2384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51B2B7AE" w14:textId="77777777" w:rsidR="00DF023D" w:rsidRPr="00EE3990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EE3990">
              <w:rPr>
                <w:rFonts w:ascii="Arial" w:hAnsi="Arial" w:cs="Arial"/>
                <w:i/>
                <w:color w:val="000000"/>
                <w:sz w:val="18"/>
                <w:szCs w:val="18"/>
              </w:rPr>
              <w:t>Most Extreme Differences</w:t>
            </w: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503D6068" w14:textId="77777777" w:rsidR="00DF023D" w:rsidRPr="00EE3990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EE3990">
              <w:rPr>
                <w:rFonts w:ascii="Arial" w:hAnsi="Arial" w:cs="Arial"/>
                <w:i/>
                <w:color w:val="000000"/>
                <w:sz w:val="18"/>
                <w:szCs w:val="18"/>
              </w:rPr>
              <w:t>Absolute</w:t>
            </w:r>
          </w:p>
        </w:tc>
        <w:tc>
          <w:tcPr>
            <w:tcW w:w="144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5DA85996" w14:textId="77777777" w:rsidR="00DF023D" w:rsidRPr="00EE3990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E3990">
              <w:rPr>
                <w:rFonts w:ascii="Arial" w:hAnsi="Arial" w:cs="Arial"/>
                <w:color w:val="000000"/>
                <w:sz w:val="18"/>
                <w:szCs w:val="18"/>
              </w:rPr>
              <w:t>.059</w:t>
            </w:r>
          </w:p>
        </w:tc>
      </w:tr>
      <w:tr w:rsidR="00DF023D" w:rsidRPr="00EE3990" w14:paraId="46DC11B5" w14:textId="77777777" w:rsidTr="00DF023D">
        <w:trPr>
          <w:cantSplit/>
          <w:tblHeader/>
        </w:trPr>
        <w:tc>
          <w:tcPr>
            <w:tcW w:w="2384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6EF9772B" w14:textId="77777777" w:rsidR="00DF023D" w:rsidRPr="00EE3990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735DACAC" w14:textId="77777777" w:rsidR="00DF023D" w:rsidRPr="00EE3990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EE3990">
              <w:rPr>
                <w:rFonts w:ascii="Arial" w:hAnsi="Arial" w:cs="Arial"/>
                <w:i/>
                <w:color w:val="000000"/>
                <w:sz w:val="18"/>
                <w:szCs w:val="18"/>
              </w:rPr>
              <w:t>Positive</w:t>
            </w:r>
          </w:p>
        </w:tc>
        <w:tc>
          <w:tcPr>
            <w:tcW w:w="144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6BB62CA8" w14:textId="77777777" w:rsidR="00DF023D" w:rsidRPr="00EE3990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E3990">
              <w:rPr>
                <w:rFonts w:ascii="Arial" w:hAnsi="Arial" w:cs="Arial"/>
                <w:color w:val="000000"/>
                <w:sz w:val="18"/>
                <w:szCs w:val="18"/>
              </w:rPr>
              <w:t>.059</w:t>
            </w:r>
          </w:p>
        </w:tc>
      </w:tr>
      <w:tr w:rsidR="00DF023D" w:rsidRPr="00EE3990" w14:paraId="562D4305" w14:textId="77777777" w:rsidTr="00DF023D">
        <w:trPr>
          <w:cantSplit/>
          <w:tblHeader/>
        </w:trPr>
        <w:tc>
          <w:tcPr>
            <w:tcW w:w="2384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03A01D28" w14:textId="77777777" w:rsidR="00DF023D" w:rsidRPr="00EE3990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308B3730" w14:textId="77777777" w:rsidR="00DF023D" w:rsidRPr="00EE3990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EE3990">
              <w:rPr>
                <w:rFonts w:ascii="Arial" w:hAnsi="Arial" w:cs="Arial"/>
                <w:i/>
                <w:color w:val="000000"/>
                <w:sz w:val="18"/>
                <w:szCs w:val="18"/>
              </w:rPr>
              <w:t>Negative</w:t>
            </w:r>
          </w:p>
        </w:tc>
        <w:tc>
          <w:tcPr>
            <w:tcW w:w="144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67D0F3FE" w14:textId="77777777" w:rsidR="00DF023D" w:rsidRPr="00EE3990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E3990">
              <w:rPr>
                <w:rFonts w:ascii="Arial" w:hAnsi="Arial" w:cs="Arial"/>
                <w:color w:val="000000"/>
                <w:sz w:val="18"/>
                <w:szCs w:val="18"/>
              </w:rPr>
              <w:t>-.059</w:t>
            </w:r>
          </w:p>
        </w:tc>
      </w:tr>
      <w:tr w:rsidR="00DF023D" w:rsidRPr="00EE3990" w14:paraId="3E93B9A1" w14:textId="77777777" w:rsidTr="00DF023D">
        <w:trPr>
          <w:cantSplit/>
          <w:tblHeader/>
        </w:trPr>
        <w:tc>
          <w:tcPr>
            <w:tcW w:w="4543" w:type="dxa"/>
            <w:gridSpan w:val="2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2170F84D" w14:textId="77777777" w:rsidR="00DF023D" w:rsidRPr="00EE3990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EE3990">
              <w:rPr>
                <w:rFonts w:ascii="Arial" w:hAnsi="Arial" w:cs="Arial"/>
                <w:i/>
                <w:color w:val="000000"/>
                <w:sz w:val="18"/>
                <w:szCs w:val="18"/>
              </w:rPr>
              <w:t>Kolmogorov-Smirnov Z</w:t>
            </w:r>
          </w:p>
        </w:tc>
        <w:tc>
          <w:tcPr>
            <w:tcW w:w="144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05F26184" w14:textId="77777777" w:rsidR="00DF023D" w:rsidRPr="00EE3990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E3990">
              <w:rPr>
                <w:rFonts w:ascii="Arial" w:hAnsi="Arial" w:cs="Arial"/>
                <w:color w:val="000000"/>
                <w:sz w:val="18"/>
                <w:szCs w:val="18"/>
              </w:rPr>
              <w:t>.468</w:t>
            </w:r>
          </w:p>
        </w:tc>
      </w:tr>
      <w:tr w:rsidR="00DF023D" w:rsidRPr="00EE3990" w14:paraId="5694C8FE" w14:textId="77777777" w:rsidTr="00DF023D">
        <w:trPr>
          <w:cantSplit/>
          <w:tblHeader/>
        </w:trPr>
        <w:tc>
          <w:tcPr>
            <w:tcW w:w="4543" w:type="dxa"/>
            <w:gridSpan w:val="2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44452390" w14:textId="77777777" w:rsidR="00DF023D" w:rsidRPr="00EE3990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EE3990">
              <w:rPr>
                <w:rFonts w:ascii="Arial" w:hAnsi="Arial" w:cs="Arial"/>
                <w:i/>
                <w:color w:val="000000"/>
                <w:sz w:val="18"/>
                <w:szCs w:val="18"/>
              </w:rPr>
              <w:t>Asymp. Sig. (2-tailed)</w:t>
            </w:r>
          </w:p>
        </w:tc>
        <w:tc>
          <w:tcPr>
            <w:tcW w:w="1440" w:type="dxa"/>
            <w:tcBorders>
              <w:top w:val="nil"/>
              <w:left w:val="single" w:sz="16" w:space="0" w:color="000000"/>
              <w:bottom w:val="single" w:sz="12" w:space="0" w:color="auto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2B722F7E" w14:textId="77777777" w:rsidR="00DF023D" w:rsidRPr="00EE3990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E3990">
              <w:rPr>
                <w:rFonts w:ascii="Arial" w:hAnsi="Arial" w:cs="Arial"/>
                <w:color w:val="000000"/>
                <w:sz w:val="18"/>
                <w:szCs w:val="18"/>
              </w:rPr>
              <w:t>.981</w:t>
            </w:r>
          </w:p>
        </w:tc>
      </w:tr>
      <w:tr w:rsidR="00DF023D" w:rsidRPr="00EE3990" w14:paraId="788B6D75" w14:textId="77777777" w:rsidTr="00DF023D">
        <w:trPr>
          <w:cantSplit/>
        </w:trPr>
        <w:tc>
          <w:tcPr>
            <w:tcW w:w="45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24EF9869" w14:textId="77777777" w:rsidR="00DF023D" w:rsidRPr="00EE3990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EE3990">
              <w:rPr>
                <w:rFonts w:ascii="Arial" w:hAnsi="Arial" w:cs="Arial"/>
                <w:i/>
                <w:color w:val="000000"/>
                <w:sz w:val="18"/>
                <w:szCs w:val="18"/>
              </w:rPr>
              <w:t>a. Test distribution is Normal.</w:t>
            </w:r>
          </w:p>
        </w:tc>
        <w:tc>
          <w:tcPr>
            <w:tcW w:w="144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16B6A959" w14:textId="77777777" w:rsidR="00DF023D" w:rsidRPr="00EE3990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</w:p>
        </w:tc>
      </w:tr>
    </w:tbl>
    <w:p w14:paraId="63E9A07E" w14:textId="1D537375" w:rsidR="00DF023D" w:rsidRDefault="00DF023D" w:rsidP="00DF023D">
      <w:pPr>
        <w:pStyle w:val="ListParagraph"/>
        <w:spacing w:line="36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5811F61" wp14:editId="082061E2">
            <wp:extent cx="2994029" cy="2346385"/>
            <wp:effectExtent l="0" t="0" r="0" b="0"/>
            <wp:docPr id="61" name="Picture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668" t="9363" r="6379" b="2590"/>
                    <a:stretch/>
                  </pic:blipFill>
                  <pic:spPr bwMode="auto">
                    <a:xfrm>
                      <a:off x="0" y="0"/>
                      <a:ext cx="3006334" cy="23560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715D2BE" w14:textId="77777777" w:rsidR="00DF023D" w:rsidRPr="00DF023D" w:rsidRDefault="00DF023D" w:rsidP="00DF023D">
      <w:pPr>
        <w:pStyle w:val="ListParagraph"/>
        <w:spacing w:line="360" w:lineRule="auto"/>
        <w:ind w:left="0"/>
        <w:jc w:val="center"/>
        <w:rPr>
          <w:rFonts w:ascii="Times New Roman" w:hAnsi="Times New Roman" w:cs="Times New Roman"/>
          <w:b/>
          <w:sz w:val="8"/>
          <w:szCs w:val="24"/>
        </w:rPr>
      </w:pPr>
    </w:p>
    <w:p w14:paraId="6C554874" w14:textId="2E57564C" w:rsidR="00DF023D" w:rsidRDefault="00DF023D" w:rsidP="00DF023D">
      <w:pPr>
        <w:pStyle w:val="ListParagraph"/>
        <w:spacing w:line="36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7966B56" wp14:editId="56F744C3">
            <wp:extent cx="2622744" cy="2760452"/>
            <wp:effectExtent l="0" t="0" r="6350" b="1905"/>
            <wp:docPr id="64" name="Picture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 rotWithShape="1"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746" t="9562" r="16428" b="2590"/>
                    <a:stretch/>
                  </pic:blipFill>
                  <pic:spPr bwMode="auto">
                    <a:xfrm>
                      <a:off x="0" y="0"/>
                      <a:ext cx="2641911" cy="27806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4CDB291" w14:textId="77102AFD" w:rsidR="00DF023D" w:rsidRDefault="00DF023D" w:rsidP="008310A6">
      <w:pPr>
        <w:pStyle w:val="ListParagraph"/>
        <w:numPr>
          <w:ilvl w:val="0"/>
          <w:numId w:val="105"/>
        </w:numPr>
        <w:spacing w:line="360" w:lineRule="auto"/>
        <w:ind w:left="284" w:hanging="284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Uji Multikolinearitas</w:t>
      </w:r>
    </w:p>
    <w:tbl>
      <w:tblPr>
        <w:tblW w:w="8505" w:type="dxa"/>
        <w:tblInd w:w="42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 w:firstRow="0" w:lastRow="0" w:firstColumn="0" w:lastColumn="0" w:noHBand="0" w:noVBand="0"/>
      </w:tblPr>
      <w:tblGrid>
        <w:gridCol w:w="284"/>
        <w:gridCol w:w="1701"/>
        <w:gridCol w:w="850"/>
        <w:gridCol w:w="851"/>
        <w:gridCol w:w="1276"/>
        <w:gridCol w:w="850"/>
        <w:gridCol w:w="851"/>
        <w:gridCol w:w="992"/>
        <w:gridCol w:w="850"/>
      </w:tblGrid>
      <w:tr w:rsidR="00DF023D" w:rsidRPr="00884D2F" w14:paraId="19EEC4C1" w14:textId="77777777" w:rsidTr="00DF023D">
        <w:trPr>
          <w:cantSplit/>
          <w:tblHeader/>
        </w:trPr>
        <w:tc>
          <w:tcPr>
            <w:tcW w:w="850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08254C5A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b/>
                <w:bCs/>
                <w:i/>
                <w:color w:val="000000"/>
                <w:sz w:val="18"/>
                <w:szCs w:val="18"/>
              </w:rPr>
              <w:t>Coefficients</w:t>
            </w:r>
            <w:r w:rsidRPr="00884D2F">
              <w:rPr>
                <w:rFonts w:ascii="Arial" w:hAnsi="Arial" w:cs="Arial"/>
                <w:b/>
                <w:bCs/>
                <w:i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DF023D" w:rsidRPr="00884D2F" w14:paraId="30472426" w14:textId="77777777" w:rsidTr="00DF023D">
        <w:trPr>
          <w:cantSplit/>
          <w:tblHeader/>
        </w:trPr>
        <w:tc>
          <w:tcPr>
            <w:tcW w:w="1985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77FEF275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1701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0AA86440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Unstandardized Coefficients</w:t>
            </w:r>
          </w:p>
        </w:tc>
        <w:tc>
          <w:tcPr>
            <w:tcW w:w="1276" w:type="dxa"/>
            <w:tcBorders>
              <w:top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791A9488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Standardized Coefficients</w:t>
            </w:r>
          </w:p>
        </w:tc>
        <w:tc>
          <w:tcPr>
            <w:tcW w:w="850" w:type="dxa"/>
            <w:vMerge w:val="restar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0BC128D6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t</w:t>
            </w:r>
          </w:p>
        </w:tc>
        <w:tc>
          <w:tcPr>
            <w:tcW w:w="851" w:type="dxa"/>
            <w:vMerge w:val="restar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0C483DF0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Sig.</w:t>
            </w:r>
          </w:p>
        </w:tc>
        <w:tc>
          <w:tcPr>
            <w:tcW w:w="1842" w:type="dxa"/>
            <w:gridSpan w:val="2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4A7CC966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Collinearity Statistics</w:t>
            </w:r>
          </w:p>
        </w:tc>
      </w:tr>
      <w:tr w:rsidR="00DF023D" w:rsidRPr="00884D2F" w14:paraId="1E48C76D" w14:textId="77777777" w:rsidTr="00DF023D">
        <w:trPr>
          <w:cantSplit/>
          <w:tblHeader/>
        </w:trPr>
        <w:tc>
          <w:tcPr>
            <w:tcW w:w="1985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34429455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</w:p>
        </w:tc>
        <w:tc>
          <w:tcPr>
            <w:tcW w:w="850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79414223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B</w:t>
            </w:r>
          </w:p>
        </w:tc>
        <w:tc>
          <w:tcPr>
            <w:tcW w:w="851" w:type="dxa"/>
            <w:tcBorders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579340EF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Std. Error</w:t>
            </w:r>
          </w:p>
        </w:tc>
        <w:tc>
          <w:tcPr>
            <w:tcW w:w="1276" w:type="dxa"/>
            <w:tcBorders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472EF35B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Beta</w:t>
            </w:r>
          </w:p>
        </w:tc>
        <w:tc>
          <w:tcPr>
            <w:tcW w:w="850" w:type="dxa"/>
            <w:vMerge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6F3ABE6D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</w:p>
        </w:tc>
        <w:tc>
          <w:tcPr>
            <w:tcW w:w="851" w:type="dxa"/>
            <w:vMerge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3BA849AB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</w:p>
        </w:tc>
        <w:tc>
          <w:tcPr>
            <w:tcW w:w="992" w:type="dxa"/>
            <w:tcBorders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421EF884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Tolerance</w:t>
            </w:r>
          </w:p>
        </w:tc>
        <w:tc>
          <w:tcPr>
            <w:tcW w:w="850" w:type="dxa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3930C029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VIF</w:t>
            </w:r>
          </w:p>
        </w:tc>
      </w:tr>
      <w:tr w:rsidR="00DF023D" w:rsidRPr="00884D2F" w14:paraId="31C146AB" w14:textId="77777777" w:rsidTr="00DF023D">
        <w:trPr>
          <w:cantSplit/>
          <w:tblHeader/>
        </w:trPr>
        <w:tc>
          <w:tcPr>
            <w:tcW w:w="284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691774F7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01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43EF15CD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(Constant)</w:t>
            </w:r>
          </w:p>
        </w:tc>
        <w:tc>
          <w:tcPr>
            <w:tcW w:w="85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46242CCB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-8.034</w:t>
            </w:r>
          </w:p>
        </w:tc>
        <w:tc>
          <w:tcPr>
            <w:tcW w:w="851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74D740FC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3.060</w:t>
            </w:r>
          </w:p>
        </w:tc>
        <w:tc>
          <w:tcPr>
            <w:tcW w:w="1276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00E4EA34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68F97AAB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-2.626</w:t>
            </w:r>
          </w:p>
        </w:tc>
        <w:tc>
          <w:tcPr>
            <w:tcW w:w="851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45E3F1A6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992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54BA5874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0BE02A3E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F023D" w:rsidRPr="00884D2F" w14:paraId="55807C75" w14:textId="77777777" w:rsidTr="00DF023D">
        <w:trPr>
          <w:cantSplit/>
          <w:tblHeader/>
        </w:trPr>
        <w:tc>
          <w:tcPr>
            <w:tcW w:w="28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5EC0E629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294A9D25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Motivasi Intrinsik</w:t>
            </w:r>
          </w:p>
        </w:tc>
        <w:tc>
          <w:tcPr>
            <w:tcW w:w="85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2E7B5DA6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431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4DC46E8A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069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03D177AF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544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15E915FF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6.255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29FD8B90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7EDFE86D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600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6EE4AAFC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1.668</w:t>
            </w:r>
          </w:p>
        </w:tc>
      </w:tr>
      <w:tr w:rsidR="00DF023D" w:rsidRPr="00884D2F" w14:paraId="01C71971" w14:textId="77777777" w:rsidTr="00DF023D">
        <w:trPr>
          <w:cantSplit/>
          <w:tblHeader/>
        </w:trPr>
        <w:tc>
          <w:tcPr>
            <w:tcW w:w="28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3D337889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7AA3E60D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Motivasi Ekstrinsik</w:t>
            </w:r>
          </w:p>
        </w:tc>
        <w:tc>
          <w:tcPr>
            <w:tcW w:w="85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7CBD6918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544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0975BEF9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119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052C16AD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336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076E9184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4.555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37D11DF1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6C7667BC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831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1576988D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1.203</w:t>
            </w:r>
          </w:p>
        </w:tc>
      </w:tr>
      <w:tr w:rsidR="00DF023D" w:rsidRPr="00884D2F" w14:paraId="01C94D96" w14:textId="77777777" w:rsidTr="00DF023D">
        <w:trPr>
          <w:cantSplit/>
          <w:tblHeader/>
        </w:trPr>
        <w:tc>
          <w:tcPr>
            <w:tcW w:w="28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4E27AAB7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62CCFDD4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Budaya Organisasi</w:t>
            </w:r>
          </w:p>
        </w:tc>
        <w:tc>
          <w:tcPr>
            <w:tcW w:w="85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6D32AC91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202</w:t>
            </w:r>
          </w:p>
        </w:tc>
        <w:tc>
          <w:tcPr>
            <w:tcW w:w="851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4C132EDC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084</w:t>
            </w:r>
          </w:p>
        </w:tc>
        <w:tc>
          <w:tcPr>
            <w:tcW w:w="1276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16F99540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194</w:t>
            </w:r>
          </w:p>
        </w:tc>
        <w:tc>
          <w:tcPr>
            <w:tcW w:w="850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7FDF7E3B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2.407</w:t>
            </w:r>
          </w:p>
        </w:tc>
        <w:tc>
          <w:tcPr>
            <w:tcW w:w="851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3BFA904D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019</w:t>
            </w:r>
          </w:p>
        </w:tc>
        <w:tc>
          <w:tcPr>
            <w:tcW w:w="992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167E9EFC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694</w:t>
            </w:r>
          </w:p>
        </w:tc>
        <w:tc>
          <w:tcPr>
            <w:tcW w:w="85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12A5E831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1.442</w:t>
            </w:r>
          </w:p>
        </w:tc>
      </w:tr>
      <w:tr w:rsidR="00DF023D" w:rsidRPr="00884D2F" w14:paraId="4CE1DB5B" w14:textId="77777777" w:rsidTr="00DF023D">
        <w:trPr>
          <w:cantSplit/>
        </w:trPr>
        <w:tc>
          <w:tcPr>
            <w:tcW w:w="368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22B2264C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 xml:space="preserve">a. </w:t>
            </w: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Dependent Variable</w:t>
            </w: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: Kinerja Pegawai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2773EAEF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25089B95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564564EA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3F3D5148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2E63FCB1" w14:textId="77777777" w:rsidR="00DF023D" w:rsidRPr="00884D2F" w:rsidRDefault="00DF023D" w:rsidP="00DF023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17216443" w14:textId="06DAE08F" w:rsidR="00DF023D" w:rsidRDefault="00DF023D" w:rsidP="008310A6">
      <w:pPr>
        <w:pStyle w:val="ListParagraph"/>
        <w:numPr>
          <w:ilvl w:val="0"/>
          <w:numId w:val="105"/>
        </w:numPr>
        <w:spacing w:before="240" w:line="360" w:lineRule="auto"/>
        <w:ind w:left="284" w:hanging="284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ji Heterokesdastisitas</w:t>
      </w:r>
    </w:p>
    <w:tbl>
      <w:tblPr>
        <w:tblW w:w="7088" w:type="dxa"/>
        <w:tblInd w:w="99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 w:firstRow="0" w:lastRow="0" w:firstColumn="0" w:lastColumn="0" w:noHBand="0" w:noVBand="0"/>
      </w:tblPr>
      <w:tblGrid>
        <w:gridCol w:w="284"/>
        <w:gridCol w:w="1701"/>
        <w:gridCol w:w="992"/>
        <w:gridCol w:w="992"/>
        <w:gridCol w:w="1440"/>
        <w:gridCol w:w="828"/>
        <w:gridCol w:w="851"/>
      </w:tblGrid>
      <w:tr w:rsidR="00254775" w:rsidRPr="00884D2F" w14:paraId="2D9220B9" w14:textId="77777777" w:rsidTr="005B23F5">
        <w:trPr>
          <w:cantSplit/>
          <w:tblHeader/>
        </w:trPr>
        <w:tc>
          <w:tcPr>
            <w:tcW w:w="708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415679F9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b/>
                <w:bCs/>
                <w:i/>
                <w:color w:val="000000"/>
                <w:sz w:val="18"/>
                <w:szCs w:val="18"/>
              </w:rPr>
              <w:t>Coefficients</w:t>
            </w:r>
            <w:r w:rsidRPr="00884D2F">
              <w:rPr>
                <w:rFonts w:ascii="Arial" w:hAnsi="Arial" w:cs="Arial"/>
                <w:b/>
                <w:bCs/>
                <w:i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254775" w:rsidRPr="00884D2F" w14:paraId="4D91D958" w14:textId="77777777" w:rsidTr="005B23F5">
        <w:trPr>
          <w:cantSplit/>
          <w:tblHeader/>
        </w:trPr>
        <w:tc>
          <w:tcPr>
            <w:tcW w:w="1985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59FE15D3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1984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03981779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Unstandardized Coefficients</w:t>
            </w:r>
          </w:p>
        </w:tc>
        <w:tc>
          <w:tcPr>
            <w:tcW w:w="1440" w:type="dxa"/>
            <w:tcBorders>
              <w:top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7CC92BEF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Standardized Coefficients</w:t>
            </w:r>
          </w:p>
        </w:tc>
        <w:tc>
          <w:tcPr>
            <w:tcW w:w="828" w:type="dxa"/>
            <w:vMerge w:val="restar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4CA76BC1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t</w:t>
            </w:r>
          </w:p>
        </w:tc>
        <w:tc>
          <w:tcPr>
            <w:tcW w:w="851" w:type="dxa"/>
            <w:vMerge w:val="restart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4DDDB5BC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Sig.</w:t>
            </w:r>
          </w:p>
        </w:tc>
      </w:tr>
      <w:tr w:rsidR="00254775" w:rsidRPr="00884D2F" w14:paraId="1FBA7498" w14:textId="77777777" w:rsidTr="005B23F5">
        <w:trPr>
          <w:cantSplit/>
          <w:tblHeader/>
        </w:trPr>
        <w:tc>
          <w:tcPr>
            <w:tcW w:w="1985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6F4BDBF5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</w:p>
        </w:tc>
        <w:tc>
          <w:tcPr>
            <w:tcW w:w="992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4C4241C9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B</w:t>
            </w:r>
          </w:p>
        </w:tc>
        <w:tc>
          <w:tcPr>
            <w:tcW w:w="992" w:type="dxa"/>
            <w:tcBorders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24E2988F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Std. Error</w:t>
            </w:r>
          </w:p>
        </w:tc>
        <w:tc>
          <w:tcPr>
            <w:tcW w:w="1440" w:type="dxa"/>
            <w:tcBorders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240365F1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Beta</w:t>
            </w:r>
          </w:p>
        </w:tc>
        <w:tc>
          <w:tcPr>
            <w:tcW w:w="828" w:type="dxa"/>
            <w:vMerge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316A86AC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</w:p>
        </w:tc>
        <w:tc>
          <w:tcPr>
            <w:tcW w:w="851" w:type="dxa"/>
            <w:vMerge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5EBD5032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</w:p>
        </w:tc>
      </w:tr>
      <w:tr w:rsidR="00254775" w:rsidRPr="00884D2F" w14:paraId="4AE3A6DF" w14:textId="77777777" w:rsidTr="005B23F5">
        <w:trPr>
          <w:cantSplit/>
          <w:tblHeader/>
        </w:trPr>
        <w:tc>
          <w:tcPr>
            <w:tcW w:w="284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4F17AA4F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01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59ED704A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(Constant)</w:t>
            </w:r>
          </w:p>
        </w:tc>
        <w:tc>
          <w:tcPr>
            <w:tcW w:w="992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04F9ADB0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4.713</w:t>
            </w:r>
          </w:p>
        </w:tc>
        <w:tc>
          <w:tcPr>
            <w:tcW w:w="992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7988F481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1.883</w:t>
            </w:r>
          </w:p>
        </w:tc>
        <w:tc>
          <w:tcPr>
            <w:tcW w:w="1440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1618E237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28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53AB1A71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2.503</w:t>
            </w:r>
          </w:p>
        </w:tc>
        <w:tc>
          <w:tcPr>
            <w:tcW w:w="851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66223F4F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015</w:t>
            </w:r>
          </w:p>
        </w:tc>
      </w:tr>
      <w:tr w:rsidR="00254775" w:rsidRPr="00884D2F" w14:paraId="1D8CE642" w14:textId="77777777" w:rsidTr="005B23F5">
        <w:trPr>
          <w:cantSplit/>
          <w:tblHeader/>
        </w:trPr>
        <w:tc>
          <w:tcPr>
            <w:tcW w:w="28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1A858571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0F5CFE05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Motivasi Intrinsik</w:t>
            </w:r>
          </w:p>
        </w:tc>
        <w:tc>
          <w:tcPr>
            <w:tcW w:w="99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7D89C19B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032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28D55591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042</w:t>
            </w: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1B4051B4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125</w:t>
            </w:r>
          </w:p>
        </w:tc>
        <w:tc>
          <w:tcPr>
            <w:tcW w:w="82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0D8B1872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752</w:t>
            </w:r>
          </w:p>
        </w:tc>
        <w:tc>
          <w:tcPr>
            <w:tcW w:w="85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2C358DC7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455</w:t>
            </w:r>
          </w:p>
        </w:tc>
      </w:tr>
      <w:tr w:rsidR="00254775" w:rsidRPr="00884D2F" w14:paraId="193F05C7" w14:textId="77777777" w:rsidTr="005B23F5">
        <w:trPr>
          <w:cantSplit/>
          <w:tblHeader/>
        </w:trPr>
        <w:tc>
          <w:tcPr>
            <w:tcW w:w="28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416A3915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231CC2EE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Motivasi Ekstrinsik</w:t>
            </w:r>
          </w:p>
        </w:tc>
        <w:tc>
          <w:tcPr>
            <w:tcW w:w="99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216EF84F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-.082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3938ABFE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073</w:t>
            </w: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4E2AF914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-.157</w:t>
            </w:r>
          </w:p>
        </w:tc>
        <w:tc>
          <w:tcPr>
            <w:tcW w:w="82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61A24AE2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-1.110</w:t>
            </w:r>
          </w:p>
        </w:tc>
        <w:tc>
          <w:tcPr>
            <w:tcW w:w="85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2A1F990B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272</w:t>
            </w:r>
          </w:p>
        </w:tc>
      </w:tr>
      <w:tr w:rsidR="00254775" w:rsidRPr="00884D2F" w14:paraId="7E076B89" w14:textId="77777777" w:rsidTr="005B23F5">
        <w:trPr>
          <w:cantSplit/>
          <w:tblHeader/>
        </w:trPr>
        <w:tc>
          <w:tcPr>
            <w:tcW w:w="28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21CD6169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5F1EC2DF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Budaya Organisasi</w:t>
            </w:r>
          </w:p>
        </w:tc>
        <w:tc>
          <w:tcPr>
            <w:tcW w:w="992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3A26DB06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-.052</w:t>
            </w:r>
          </w:p>
        </w:tc>
        <w:tc>
          <w:tcPr>
            <w:tcW w:w="992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7FAD523D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052</w:t>
            </w:r>
          </w:p>
        </w:tc>
        <w:tc>
          <w:tcPr>
            <w:tcW w:w="1440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3738DEEE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-.157</w:t>
            </w:r>
          </w:p>
        </w:tc>
        <w:tc>
          <w:tcPr>
            <w:tcW w:w="828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1BCD122D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-1.011</w:t>
            </w:r>
          </w:p>
        </w:tc>
        <w:tc>
          <w:tcPr>
            <w:tcW w:w="851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253F074A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316</w:t>
            </w:r>
          </w:p>
        </w:tc>
      </w:tr>
      <w:tr w:rsidR="00254775" w:rsidRPr="00884D2F" w14:paraId="793D61E4" w14:textId="77777777" w:rsidTr="005B23F5">
        <w:trPr>
          <w:cantSplit/>
        </w:trPr>
        <w:tc>
          <w:tcPr>
            <w:tcW w:w="297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7DB555CF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a</w:t>
            </w: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. Dependent Variable</w:t>
            </w: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: ABS_RES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30A9EDE5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0218423C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77B1BBAE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7879F1C7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08A61954" w14:textId="29E90449" w:rsidR="00DF023D" w:rsidRDefault="00254775" w:rsidP="00254775">
      <w:pPr>
        <w:pStyle w:val="ListParagraph"/>
        <w:spacing w:before="240" w:line="360" w:lineRule="auto"/>
        <w:ind w:left="993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noProof/>
        </w:rPr>
        <w:drawing>
          <wp:inline distT="0" distB="0" distL="0" distR="0" wp14:anchorId="6B562628" wp14:editId="6302AADD">
            <wp:extent cx="4067504" cy="3023329"/>
            <wp:effectExtent l="0" t="0" r="9525" b="5715"/>
            <wp:docPr id="65" name="Picture 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669" t="9760" r="1275" b="1993"/>
                    <a:stretch/>
                  </pic:blipFill>
                  <pic:spPr bwMode="auto">
                    <a:xfrm>
                      <a:off x="0" y="0"/>
                      <a:ext cx="4076659" cy="30301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31F72A0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24015E88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63945B06" w14:textId="1BC680DA" w:rsidR="00254775" w:rsidRDefault="001438DA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ampiran 8</w:t>
      </w:r>
    </w:p>
    <w:p w14:paraId="194D156B" w14:textId="23CE8F19" w:rsidR="00254775" w:rsidRDefault="00254775" w:rsidP="00254775">
      <w:pPr>
        <w:pStyle w:val="ListParagraph"/>
        <w:spacing w:before="240" w:line="36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JI REGRESI LINIER BERGANDA</w:t>
      </w:r>
    </w:p>
    <w:tbl>
      <w:tblPr>
        <w:tblW w:w="8505" w:type="dxa"/>
        <w:tblInd w:w="-14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 w:firstRow="0" w:lastRow="0" w:firstColumn="0" w:lastColumn="0" w:noHBand="0" w:noVBand="0"/>
      </w:tblPr>
      <w:tblGrid>
        <w:gridCol w:w="284"/>
        <w:gridCol w:w="1701"/>
        <w:gridCol w:w="850"/>
        <w:gridCol w:w="851"/>
        <w:gridCol w:w="1276"/>
        <w:gridCol w:w="850"/>
        <w:gridCol w:w="851"/>
        <w:gridCol w:w="992"/>
        <w:gridCol w:w="850"/>
      </w:tblGrid>
      <w:tr w:rsidR="00254775" w:rsidRPr="00884D2F" w14:paraId="57D17FF8" w14:textId="77777777" w:rsidTr="00254775">
        <w:trPr>
          <w:cantSplit/>
          <w:tblHeader/>
        </w:trPr>
        <w:tc>
          <w:tcPr>
            <w:tcW w:w="850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06C53D68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b/>
                <w:bCs/>
                <w:i/>
                <w:color w:val="000000"/>
                <w:sz w:val="18"/>
                <w:szCs w:val="18"/>
              </w:rPr>
              <w:t>Coefficients</w:t>
            </w:r>
            <w:r w:rsidRPr="00884D2F">
              <w:rPr>
                <w:rFonts w:ascii="Arial" w:hAnsi="Arial" w:cs="Arial"/>
                <w:b/>
                <w:bCs/>
                <w:i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254775" w:rsidRPr="00884D2F" w14:paraId="0B98679F" w14:textId="77777777" w:rsidTr="00254775">
        <w:trPr>
          <w:cantSplit/>
          <w:tblHeader/>
        </w:trPr>
        <w:tc>
          <w:tcPr>
            <w:tcW w:w="1985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1B2727FC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1701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4835AEAF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Unstandardized Coefficients</w:t>
            </w:r>
          </w:p>
        </w:tc>
        <w:tc>
          <w:tcPr>
            <w:tcW w:w="1276" w:type="dxa"/>
            <w:tcBorders>
              <w:top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4E7B5BFF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Standardized Coefficients</w:t>
            </w:r>
          </w:p>
        </w:tc>
        <w:tc>
          <w:tcPr>
            <w:tcW w:w="850" w:type="dxa"/>
            <w:vMerge w:val="restar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6D85191B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t</w:t>
            </w:r>
          </w:p>
        </w:tc>
        <w:tc>
          <w:tcPr>
            <w:tcW w:w="851" w:type="dxa"/>
            <w:vMerge w:val="restar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262107FD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Sig.</w:t>
            </w:r>
          </w:p>
        </w:tc>
        <w:tc>
          <w:tcPr>
            <w:tcW w:w="1842" w:type="dxa"/>
            <w:gridSpan w:val="2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5C3C2D08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Collinearity Statistics</w:t>
            </w:r>
          </w:p>
        </w:tc>
      </w:tr>
      <w:tr w:rsidR="00254775" w:rsidRPr="00884D2F" w14:paraId="0006E323" w14:textId="77777777" w:rsidTr="00254775">
        <w:trPr>
          <w:cantSplit/>
          <w:tblHeader/>
        </w:trPr>
        <w:tc>
          <w:tcPr>
            <w:tcW w:w="1985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70CBFED3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</w:p>
        </w:tc>
        <w:tc>
          <w:tcPr>
            <w:tcW w:w="850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5CFBCA1B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B</w:t>
            </w:r>
          </w:p>
        </w:tc>
        <w:tc>
          <w:tcPr>
            <w:tcW w:w="851" w:type="dxa"/>
            <w:tcBorders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4285458D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Std. Error</w:t>
            </w:r>
          </w:p>
        </w:tc>
        <w:tc>
          <w:tcPr>
            <w:tcW w:w="1276" w:type="dxa"/>
            <w:tcBorders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0DCA009A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Beta</w:t>
            </w:r>
          </w:p>
        </w:tc>
        <w:tc>
          <w:tcPr>
            <w:tcW w:w="850" w:type="dxa"/>
            <w:vMerge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1985C746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</w:p>
        </w:tc>
        <w:tc>
          <w:tcPr>
            <w:tcW w:w="851" w:type="dxa"/>
            <w:vMerge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3C3A8C2A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</w:p>
        </w:tc>
        <w:tc>
          <w:tcPr>
            <w:tcW w:w="992" w:type="dxa"/>
            <w:tcBorders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2D2008E4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Tolerance</w:t>
            </w:r>
          </w:p>
        </w:tc>
        <w:tc>
          <w:tcPr>
            <w:tcW w:w="850" w:type="dxa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4101E04E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VIF</w:t>
            </w:r>
          </w:p>
        </w:tc>
      </w:tr>
      <w:tr w:rsidR="00254775" w:rsidRPr="00884D2F" w14:paraId="1DC72F98" w14:textId="77777777" w:rsidTr="00254775">
        <w:trPr>
          <w:cantSplit/>
          <w:tblHeader/>
        </w:trPr>
        <w:tc>
          <w:tcPr>
            <w:tcW w:w="284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23445E2E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01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10DDC17D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(Constant)</w:t>
            </w:r>
          </w:p>
        </w:tc>
        <w:tc>
          <w:tcPr>
            <w:tcW w:w="85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2654910F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-8.034</w:t>
            </w:r>
          </w:p>
        </w:tc>
        <w:tc>
          <w:tcPr>
            <w:tcW w:w="851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154DAC37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3.060</w:t>
            </w:r>
          </w:p>
        </w:tc>
        <w:tc>
          <w:tcPr>
            <w:tcW w:w="1276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5FD4838F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76C7ED06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-2.626</w:t>
            </w:r>
          </w:p>
        </w:tc>
        <w:tc>
          <w:tcPr>
            <w:tcW w:w="851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6EDCE47B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992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2B3632B4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5943EC25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54775" w:rsidRPr="00884D2F" w14:paraId="11FC7149" w14:textId="77777777" w:rsidTr="00254775">
        <w:trPr>
          <w:cantSplit/>
          <w:tblHeader/>
        </w:trPr>
        <w:tc>
          <w:tcPr>
            <w:tcW w:w="28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7D79A020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3E00D786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Motivasi Intrinsik</w:t>
            </w:r>
          </w:p>
        </w:tc>
        <w:tc>
          <w:tcPr>
            <w:tcW w:w="85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4158F8BC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431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0D4B21F6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069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16628FCB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544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5E3325C7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6.255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6B3D249F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23B2E618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600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2131E3CA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1.668</w:t>
            </w:r>
          </w:p>
        </w:tc>
      </w:tr>
      <w:tr w:rsidR="00254775" w:rsidRPr="00884D2F" w14:paraId="72D05AED" w14:textId="77777777" w:rsidTr="00254775">
        <w:trPr>
          <w:cantSplit/>
          <w:tblHeader/>
        </w:trPr>
        <w:tc>
          <w:tcPr>
            <w:tcW w:w="28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1C92BA24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43FBA888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Motivasi Ekstrinsik</w:t>
            </w:r>
          </w:p>
        </w:tc>
        <w:tc>
          <w:tcPr>
            <w:tcW w:w="85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287D3EC0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544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67DD2151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119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29540AE7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336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1832F7AB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4.555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765413FD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128FCBF2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831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318FC048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1.203</w:t>
            </w:r>
          </w:p>
        </w:tc>
      </w:tr>
      <w:tr w:rsidR="00254775" w:rsidRPr="00884D2F" w14:paraId="7C872F7A" w14:textId="77777777" w:rsidTr="00254775">
        <w:trPr>
          <w:cantSplit/>
          <w:tblHeader/>
        </w:trPr>
        <w:tc>
          <w:tcPr>
            <w:tcW w:w="28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3E3D2EF5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4C3F4665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Budaya Organisasi</w:t>
            </w:r>
          </w:p>
        </w:tc>
        <w:tc>
          <w:tcPr>
            <w:tcW w:w="85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327C5EEB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202</w:t>
            </w:r>
          </w:p>
        </w:tc>
        <w:tc>
          <w:tcPr>
            <w:tcW w:w="851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6852291F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084</w:t>
            </w:r>
          </w:p>
        </w:tc>
        <w:tc>
          <w:tcPr>
            <w:tcW w:w="1276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33007C9A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194</w:t>
            </w:r>
          </w:p>
        </w:tc>
        <w:tc>
          <w:tcPr>
            <w:tcW w:w="850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34B900D4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2.407</w:t>
            </w:r>
          </w:p>
        </w:tc>
        <w:tc>
          <w:tcPr>
            <w:tcW w:w="851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38619989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019</w:t>
            </w:r>
          </w:p>
        </w:tc>
        <w:tc>
          <w:tcPr>
            <w:tcW w:w="992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134BF26A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694</w:t>
            </w:r>
          </w:p>
        </w:tc>
        <w:tc>
          <w:tcPr>
            <w:tcW w:w="85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639F9796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1.442</w:t>
            </w:r>
          </w:p>
        </w:tc>
      </w:tr>
      <w:tr w:rsidR="00254775" w:rsidRPr="00884D2F" w14:paraId="2641A43A" w14:textId="77777777" w:rsidTr="00254775">
        <w:trPr>
          <w:cantSplit/>
        </w:trPr>
        <w:tc>
          <w:tcPr>
            <w:tcW w:w="368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6935614A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 xml:space="preserve">a. </w:t>
            </w: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Dependent Variable</w:t>
            </w: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: Kinerja Pegawai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3FE24B65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677330AA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491ED4D5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3ED7B882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74CE37DA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3733FAD4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602A6A69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56411E5A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1B36453B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0C0A9671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0D3A34C3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0D06C9CD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58787059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1F7AECFC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49E2538B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0AABC6BA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7AF38F21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6CC6E2B7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24F47EE4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52B4C6C5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7C3A5A84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65AF69D2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157B7E79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3DAFB1FD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184BFC12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63C3099A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4C5454A7" w14:textId="75102D7E" w:rsidR="00254775" w:rsidRDefault="001438DA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ampiran 9</w:t>
      </w:r>
    </w:p>
    <w:p w14:paraId="35E7DD2D" w14:textId="6E66EBBF" w:rsidR="00254775" w:rsidRDefault="00254775" w:rsidP="00254775">
      <w:pPr>
        <w:pStyle w:val="ListParagraph"/>
        <w:spacing w:before="240" w:line="36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JI PARSIAL (Uji t)</w:t>
      </w:r>
    </w:p>
    <w:tbl>
      <w:tblPr>
        <w:tblW w:w="8505" w:type="dxa"/>
        <w:tblInd w:w="-14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 w:firstRow="0" w:lastRow="0" w:firstColumn="0" w:lastColumn="0" w:noHBand="0" w:noVBand="0"/>
      </w:tblPr>
      <w:tblGrid>
        <w:gridCol w:w="284"/>
        <w:gridCol w:w="1701"/>
        <w:gridCol w:w="850"/>
        <w:gridCol w:w="851"/>
        <w:gridCol w:w="1276"/>
        <w:gridCol w:w="850"/>
        <w:gridCol w:w="851"/>
        <w:gridCol w:w="992"/>
        <w:gridCol w:w="850"/>
      </w:tblGrid>
      <w:tr w:rsidR="00254775" w:rsidRPr="00884D2F" w14:paraId="3B238AD9" w14:textId="77777777" w:rsidTr="005B23F5">
        <w:trPr>
          <w:cantSplit/>
          <w:tblHeader/>
        </w:trPr>
        <w:tc>
          <w:tcPr>
            <w:tcW w:w="850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4E3AA6F3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b/>
                <w:bCs/>
                <w:i/>
                <w:color w:val="000000"/>
                <w:sz w:val="18"/>
                <w:szCs w:val="18"/>
              </w:rPr>
              <w:t>Coefficients</w:t>
            </w:r>
            <w:r w:rsidRPr="00884D2F">
              <w:rPr>
                <w:rFonts w:ascii="Arial" w:hAnsi="Arial" w:cs="Arial"/>
                <w:b/>
                <w:bCs/>
                <w:i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254775" w:rsidRPr="00884D2F" w14:paraId="1A01E654" w14:textId="77777777" w:rsidTr="005B23F5">
        <w:trPr>
          <w:cantSplit/>
          <w:tblHeader/>
        </w:trPr>
        <w:tc>
          <w:tcPr>
            <w:tcW w:w="1985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5D92871D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1701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59564D08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Unstandardized Coefficients</w:t>
            </w:r>
          </w:p>
        </w:tc>
        <w:tc>
          <w:tcPr>
            <w:tcW w:w="1276" w:type="dxa"/>
            <w:tcBorders>
              <w:top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5ED62284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Standardized Coefficients</w:t>
            </w:r>
          </w:p>
        </w:tc>
        <w:tc>
          <w:tcPr>
            <w:tcW w:w="850" w:type="dxa"/>
            <w:vMerge w:val="restar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57F71065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t</w:t>
            </w:r>
          </w:p>
        </w:tc>
        <w:tc>
          <w:tcPr>
            <w:tcW w:w="851" w:type="dxa"/>
            <w:vMerge w:val="restar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3C3CE8DB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Sig.</w:t>
            </w:r>
          </w:p>
        </w:tc>
        <w:tc>
          <w:tcPr>
            <w:tcW w:w="1842" w:type="dxa"/>
            <w:gridSpan w:val="2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07BDDE32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Collinearity Statistics</w:t>
            </w:r>
          </w:p>
        </w:tc>
      </w:tr>
      <w:tr w:rsidR="00254775" w:rsidRPr="00884D2F" w14:paraId="5EA8F6D3" w14:textId="77777777" w:rsidTr="005B23F5">
        <w:trPr>
          <w:cantSplit/>
          <w:tblHeader/>
        </w:trPr>
        <w:tc>
          <w:tcPr>
            <w:tcW w:w="1985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55EDE6E7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</w:p>
        </w:tc>
        <w:tc>
          <w:tcPr>
            <w:tcW w:w="850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22C00336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B</w:t>
            </w:r>
          </w:p>
        </w:tc>
        <w:tc>
          <w:tcPr>
            <w:tcW w:w="851" w:type="dxa"/>
            <w:tcBorders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3B47F98C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Std. Error</w:t>
            </w:r>
          </w:p>
        </w:tc>
        <w:tc>
          <w:tcPr>
            <w:tcW w:w="1276" w:type="dxa"/>
            <w:tcBorders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533D3BE9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Beta</w:t>
            </w:r>
          </w:p>
        </w:tc>
        <w:tc>
          <w:tcPr>
            <w:tcW w:w="850" w:type="dxa"/>
            <w:vMerge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6F30417E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</w:p>
        </w:tc>
        <w:tc>
          <w:tcPr>
            <w:tcW w:w="851" w:type="dxa"/>
            <w:vMerge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294D7589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</w:p>
        </w:tc>
        <w:tc>
          <w:tcPr>
            <w:tcW w:w="992" w:type="dxa"/>
            <w:tcBorders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1BA2DEDD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Tolerance</w:t>
            </w:r>
          </w:p>
        </w:tc>
        <w:tc>
          <w:tcPr>
            <w:tcW w:w="850" w:type="dxa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524C92CF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VIF</w:t>
            </w:r>
          </w:p>
        </w:tc>
      </w:tr>
      <w:tr w:rsidR="00254775" w:rsidRPr="00884D2F" w14:paraId="74685380" w14:textId="77777777" w:rsidTr="005B23F5">
        <w:trPr>
          <w:cantSplit/>
          <w:tblHeader/>
        </w:trPr>
        <w:tc>
          <w:tcPr>
            <w:tcW w:w="284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1311DE83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01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2F92039C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(Constant)</w:t>
            </w:r>
          </w:p>
        </w:tc>
        <w:tc>
          <w:tcPr>
            <w:tcW w:w="85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0FA13E1C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-8.034</w:t>
            </w:r>
          </w:p>
        </w:tc>
        <w:tc>
          <w:tcPr>
            <w:tcW w:w="851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37D861C2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3.060</w:t>
            </w:r>
          </w:p>
        </w:tc>
        <w:tc>
          <w:tcPr>
            <w:tcW w:w="1276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032B220D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28C606A5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-2.626</w:t>
            </w:r>
          </w:p>
        </w:tc>
        <w:tc>
          <w:tcPr>
            <w:tcW w:w="851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4FF9AB14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992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38250585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7F517E54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54775" w:rsidRPr="00884D2F" w14:paraId="03651C5A" w14:textId="77777777" w:rsidTr="005B23F5">
        <w:trPr>
          <w:cantSplit/>
          <w:tblHeader/>
        </w:trPr>
        <w:tc>
          <w:tcPr>
            <w:tcW w:w="28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6158406C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11AC50DE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Motivasi Intrinsik</w:t>
            </w:r>
          </w:p>
        </w:tc>
        <w:tc>
          <w:tcPr>
            <w:tcW w:w="85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1AA72220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431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18D4F86C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069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3D4B160F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544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049A1A97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6.255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26FABDDE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7C52AB29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600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0A7D48F9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1.668</w:t>
            </w:r>
          </w:p>
        </w:tc>
      </w:tr>
      <w:tr w:rsidR="00254775" w:rsidRPr="00884D2F" w14:paraId="5F05DB96" w14:textId="77777777" w:rsidTr="005B23F5">
        <w:trPr>
          <w:cantSplit/>
          <w:tblHeader/>
        </w:trPr>
        <w:tc>
          <w:tcPr>
            <w:tcW w:w="28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58FD5C65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0ACE7546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Motivasi Ekstrinsik</w:t>
            </w:r>
          </w:p>
        </w:tc>
        <w:tc>
          <w:tcPr>
            <w:tcW w:w="85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2D75A518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544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154B5912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119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06A4C8BB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336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7AB56274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4.555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1B8F0902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595957C9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831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53898D7D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1.203</w:t>
            </w:r>
          </w:p>
        </w:tc>
      </w:tr>
      <w:tr w:rsidR="00254775" w:rsidRPr="00884D2F" w14:paraId="1B8F331B" w14:textId="77777777" w:rsidTr="005B23F5">
        <w:trPr>
          <w:cantSplit/>
          <w:tblHeader/>
        </w:trPr>
        <w:tc>
          <w:tcPr>
            <w:tcW w:w="28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7EC5E7E6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095E5DAA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Budaya Organisasi</w:t>
            </w:r>
          </w:p>
        </w:tc>
        <w:tc>
          <w:tcPr>
            <w:tcW w:w="85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043C0705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202</w:t>
            </w:r>
          </w:p>
        </w:tc>
        <w:tc>
          <w:tcPr>
            <w:tcW w:w="851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0DE61081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084</w:t>
            </w:r>
          </w:p>
        </w:tc>
        <w:tc>
          <w:tcPr>
            <w:tcW w:w="1276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4E13D57E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194</w:t>
            </w:r>
          </w:p>
        </w:tc>
        <w:tc>
          <w:tcPr>
            <w:tcW w:w="850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69F21831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2.407</w:t>
            </w:r>
          </w:p>
        </w:tc>
        <w:tc>
          <w:tcPr>
            <w:tcW w:w="851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0796EC57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019</w:t>
            </w:r>
          </w:p>
        </w:tc>
        <w:tc>
          <w:tcPr>
            <w:tcW w:w="992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43F58598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.694</w:t>
            </w:r>
          </w:p>
        </w:tc>
        <w:tc>
          <w:tcPr>
            <w:tcW w:w="85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3D12F6B4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1.442</w:t>
            </w:r>
          </w:p>
        </w:tc>
      </w:tr>
      <w:tr w:rsidR="00254775" w:rsidRPr="00884D2F" w14:paraId="31E84F53" w14:textId="77777777" w:rsidTr="005B23F5">
        <w:trPr>
          <w:cantSplit/>
        </w:trPr>
        <w:tc>
          <w:tcPr>
            <w:tcW w:w="368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5FA852DF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 xml:space="preserve">a. </w:t>
            </w:r>
            <w:r w:rsidRPr="00884D2F">
              <w:rPr>
                <w:rFonts w:ascii="Arial" w:hAnsi="Arial" w:cs="Arial"/>
                <w:i/>
                <w:color w:val="000000"/>
                <w:sz w:val="18"/>
                <w:szCs w:val="18"/>
              </w:rPr>
              <w:t>Dependent Variable</w:t>
            </w:r>
            <w:r w:rsidRPr="00884D2F">
              <w:rPr>
                <w:rFonts w:ascii="Arial" w:hAnsi="Arial" w:cs="Arial"/>
                <w:color w:val="000000"/>
                <w:sz w:val="18"/>
                <w:szCs w:val="18"/>
              </w:rPr>
              <w:t>: Kinerja Pegawai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57801A77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68841ED2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2F9F4518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0C2A654A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517C8ADE" w14:textId="77777777" w:rsidR="00254775" w:rsidRPr="00884D2F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7D6EEEB3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3837F37A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55845E5E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52252E30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7769D2CF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31C93434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0EE4830A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6F83C96E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2DD38702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26EF2FEB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410E1C31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555C6B20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558696F8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275A9AF6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59F7944D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0A012C03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6A0220FD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6EB88910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386F0E05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17799C2D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71E2F434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2ABF752A" w14:textId="35929508" w:rsidR="00254775" w:rsidRDefault="001438DA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ampiran 10</w:t>
      </w:r>
    </w:p>
    <w:p w14:paraId="7A56FFDC" w14:textId="62629198" w:rsidR="00254775" w:rsidRDefault="00254775" w:rsidP="00254775">
      <w:pPr>
        <w:pStyle w:val="ListParagraph"/>
        <w:spacing w:before="240" w:line="36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JI SIMULTAN (Uji F)</w:t>
      </w:r>
    </w:p>
    <w:tbl>
      <w:tblPr>
        <w:tblW w:w="6670" w:type="dxa"/>
        <w:tblInd w:w="70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 w:firstRow="0" w:lastRow="0" w:firstColumn="0" w:lastColumn="0" w:noHBand="0" w:noVBand="0"/>
      </w:tblPr>
      <w:tblGrid>
        <w:gridCol w:w="284"/>
        <w:gridCol w:w="992"/>
        <w:gridCol w:w="1441"/>
        <w:gridCol w:w="685"/>
        <w:gridCol w:w="1276"/>
        <w:gridCol w:w="992"/>
        <w:gridCol w:w="1000"/>
      </w:tblGrid>
      <w:tr w:rsidR="00254775" w:rsidRPr="002A46EA" w14:paraId="4BCECEAF" w14:textId="77777777" w:rsidTr="00254775">
        <w:trPr>
          <w:cantSplit/>
          <w:tblHeader/>
        </w:trPr>
        <w:tc>
          <w:tcPr>
            <w:tcW w:w="667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1716412B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2A46EA">
              <w:rPr>
                <w:rFonts w:ascii="Arial" w:hAnsi="Arial" w:cs="Arial"/>
                <w:b/>
                <w:bCs/>
                <w:i/>
                <w:color w:val="000000"/>
                <w:sz w:val="18"/>
                <w:szCs w:val="18"/>
              </w:rPr>
              <w:t>ANOVA</w:t>
            </w:r>
            <w:r w:rsidRPr="002A46EA">
              <w:rPr>
                <w:rFonts w:ascii="Arial" w:hAnsi="Arial" w:cs="Arial"/>
                <w:b/>
                <w:bCs/>
                <w:i/>
                <w:color w:val="000000"/>
                <w:sz w:val="18"/>
                <w:szCs w:val="18"/>
                <w:vertAlign w:val="superscript"/>
              </w:rPr>
              <w:t>b</w:t>
            </w:r>
          </w:p>
        </w:tc>
      </w:tr>
      <w:tr w:rsidR="00254775" w:rsidRPr="002A46EA" w14:paraId="2F954B8A" w14:textId="77777777" w:rsidTr="00254775">
        <w:trPr>
          <w:cantSplit/>
          <w:tblHeader/>
        </w:trPr>
        <w:tc>
          <w:tcPr>
            <w:tcW w:w="1276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57DBF507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2A46EA">
              <w:rPr>
                <w:rFonts w:ascii="Arial" w:hAnsi="Arial" w:cs="Arial"/>
                <w:i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144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2C53E523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2A46EA">
              <w:rPr>
                <w:rFonts w:ascii="Arial" w:hAnsi="Arial" w:cs="Arial"/>
                <w:i/>
                <w:color w:val="000000"/>
                <w:sz w:val="18"/>
                <w:szCs w:val="18"/>
              </w:rPr>
              <w:t>Sum of Squares</w:t>
            </w:r>
          </w:p>
        </w:tc>
        <w:tc>
          <w:tcPr>
            <w:tcW w:w="68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298A3028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2A46EA">
              <w:rPr>
                <w:rFonts w:ascii="Arial" w:hAnsi="Arial" w:cs="Arial"/>
                <w:i/>
                <w:color w:val="000000"/>
                <w:sz w:val="18"/>
                <w:szCs w:val="18"/>
              </w:rPr>
              <w:t>df</w:t>
            </w:r>
          </w:p>
        </w:tc>
        <w:tc>
          <w:tcPr>
            <w:tcW w:w="12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35662A1A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2A46EA">
              <w:rPr>
                <w:rFonts w:ascii="Arial" w:hAnsi="Arial" w:cs="Arial"/>
                <w:i/>
                <w:color w:val="000000"/>
                <w:sz w:val="18"/>
                <w:szCs w:val="18"/>
              </w:rPr>
              <w:t>Mean Square</w:t>
            </w:r>
          </w:p>
        </w:tc>
        <w:tc>
          <w:tcPr>
            <w:tcW w:w="99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2B69EA6F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2A46EA">
              <w:rPr>
                <w:rFonts w:ascii="Arial" w:hAnsi="Arial" w:cs="Arial"/>
                <w:i/>
                <w:color w:val="000000"/>
                <w:sz w:val="18"/>
                <w:szCs w:val="18"/>
              </w:rPr>
              <w:t>F</w:t>
            </w:r>
          </w:p>
        </w:tc>
        <w:tc>
          <w:tcPr>
            <w:tcW w:w="100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195366A3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2A46EA">
              <w:rPr>
                <w:rFonts w:ascii="Arial" w:hAnsi="Arial" w:cs="Arial"/>
                <w:i/>
                <w:color w:val="000000"/>
                <w:sz w:val="18"/>
                <w:szCs w:val="18"/>
              </w:rPr>
              <w:t>Sig.</w:t>
            </w:r>
          </w:p>
        </w:tc>
      </w:tr>
      <w:tr w:rsidR="00254775" w:rsidRPr="002A46EA" w14:paraId="0F21E947" w14:textId="77777777" w:rsidTr="00254775">
        <w:trPr>
          <w:cantSplit/>
          <w:tblHeader/>
        </w:trPr>
        <w:tc>
          <w:tcPr>
            <w:tcW w:w="284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0D7FBC30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46EA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786322C0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2A46EA">
              <w:rPr>
                <w:rFonts w:ascii="Arial" w:hAnsi="Arial" w:cs="Arial"/>
                <w:i/>
                <w:color w:val="000000"/>
                <w:sz w:val="18"/>
                <w:szCs w:val="18"/>
              </w:rPr>
              <w:t>Regression</w:t>
            </w:r>
          </w:p>
        </w:tc>
        <w:tc>
          <w:tcPr>
            <w:tcW w:w="1441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0E390B20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46EA">
              <w:rPr>
                <w:rFonts w:ascii="Arial" w:hAnsi="Arial" w:cs="Arial"/>
                <w:color w:val="000000"/>
                <w:sz w:val="18"/>
                <w:szCs w:val="18"/>
              </w:rPr>
              <w:t>1629.963</w:t>
            </w:r>
          </w:p>
        </w:tc>
        <w:tc>
          <w:tcPr>
            <w:tcW w:w="685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3D6C8957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46EA">
              <w:rPr>
                <w:rFonts w:ascii="Arial" w:hAnsi="Arial" w:cs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07DDA9B9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46EA">
              <w:rPr>
                <w:rFonts w:ascii="Arial" w:hAnsi="Arial" w:cs="Arial"/>
                <w:color w:val="000000"/>
                <w:sz w:val="18"/>
                <w:szCs w:val="18"/>
              </w:rPr>
              <w:t>543.321</w:t>
            </w:r>
          </w:p>
        </w:tc>
        <w:tc>
          <w:tcPr>
            <w:tcW w:w="992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5DC4CCE3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46EA">
              <w:rPr>
                <w:rFonts w:ascii="Arial" w:hAnsi="Arial" w:cs="Arial"/>
                <w:color w:val="000000"/>
                <w:sz w:val="18"/>
                <w:szCs w:val="18"/>
              </w:rPr>
              <w:t>54.297</w:t>
            </w:r>
          </w:p>
        </w:tc>
        <w:tc>
          <w:tcPr>
            <w:tcW w:w="100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61F50085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46EA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  <w:r w:rsidRPr="002A46EA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254775" w:rsidRPr="002A46EA" w14:paraId="7178285E" w14:textId="77777777" w:rsidTr="00254775">
        <w:trPr>
          <w:cantSplit/>
          <w:tblHeader/>
        </w:trPr>
        <w:tc>
          <w:tcPr>
            <w:tcW w:w="28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22FEFF0B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2B8B0FF4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2A46EA">
              <w:rPr>
                <w:rFonts w:ascii="Arial" w:hAnsi="Arial" w:cs="Arial"/>
                <w:i/>
                <w:color w:val="000000"/>
                <w:sz w:val="18"/>
                <w:szCs w:val="18"/>
              </w:rPr>
              <w:t>Residual</w:t>
            </w:r>
          </w:p>
        </w:tc>
        <w:tc>
          <w:tcPr>
            <w:tcW w:w="1441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10EFDE02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46EA">
              <w:rPr>
                <w:rFonts w:ascii="Arial" w:hAnsi="Arial" w:cs="Arial"/>
                <w:color w:val="000000"/>
                <w:sz w:val="18"/>
                <w:szCs w:val="18"/>
              </w:rPr>
              <w:t>580.374</w:t>
            </w:r>
          </w:p>
        </w:tc>
        <w:tc>
          <w:tcPr>
            <w:tcW w:w="685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5D24A873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46EA">
              <w:rPr>
                <w:rFonts w:ascii="Arial" w:hAnsi="Arial" w:cs="Arial"/>
                <w:color w:val="000000"/>
                <w:sz w:val="18"/>
                <w:szCs w:val="18"/>
              </w:rPr>
              <w:t>58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625F26AE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46EA">
              <w:rPr>
                <w:rFonts w:ascii="Arial" w:hAnsi="Arial" w:cs="Arial"/>
                <w:color w:val="000000"/>
                <w:sz w:val="18"/>
                <w:szCs w:val="18"/>
              </w:rPr>
              <w:t>10.006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775BD86B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198A80B4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54775" w:rsidRPr="002A46EA" w14:paraId="6C0BF07A" w14:textId="77777777" w:rsidTr="00254775">
        <w:trPr>
          <w:cantSplit/>
          <w:tblHeader/>
        </w:trPr>
        <w:tc>
          <w:tcPr>
            <w:tcW w:w="28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29B19A15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1D70DBE4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2A46EA">
              <w:rPr>
                <w:rFonts w:ascii="Arial" w:hAnsi="Arial" w:cs="Arial"/>
                <w:i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441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0DB07F84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46EA">
              <w:rPr>
                <w:rFonts w:ascii="Arial" w:hAnsi="Arial" w:cs="Arial"/>
                <w:color w:val="000000"/>
                <w:sz w:val="18"/>
                <w:szCs w:val="18"/>
              </w:rPr>
              <w:t>2210.337</w:t>
            </w:r>
          </w:p>
        </w:tc>
        <w:tc>
          <w:tcPr>
            <w:tcW w:w="685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47189B95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46EA">
              <w:rPr>
                <w:rFonts w:ascii="Arial" w:hAnsi="Arial" w:cs="Arial"/>
                <w:color w:val="000000"/>
                <w:sz w:val="18"/>
                <w:szCs w:val="18"/>
              </w:rPr>
              <w:t>61</w:t>
            </w:r>
          </w:p>
        </w:tc>
        <w:tc>
          <w:tcPr>
            <w:tcW w:w="1276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1615788D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50BE6F65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34C45C0B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54775" w:rsidRPr="002A46EA" w14:paraId="50055B1E" w14:textId="77777777" w:rsidTr="00254775">
        <w:trPr>
          <w:cantSplit/>
          <w:tblHeader/>
        </w:trPr>
        <w:tc>
          <w:tcPr>
            <w:tcW w:w="667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21157A66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46EA">
              <w:rPr>
                <w:rFonts w:ascii="Arial" w:hAnsi="Arial" w:cs="Arial"/>
                <w:color w:val="000000"/>
                <w:sz w:val="18"/>
                <w:szCs w:val="18"/>
              </w:rPr>
              <w:t xml:space="preserve">a. </w:t>
            </w:r>
            <w:r w:rsidRPr="002A46EA">
              <w:rPr>
                <w:rFonts w:ascii="Arial" w:hAnsi="Arial" w:cs="Arial"/>
                <w:i/>
                <w:color w:val="000000"/>
                <w:sz w:val="18"/>
                <w:szCs w:val="18"/>
              </w:rPr>
              <w:t>Predictors: (Constant)</w:t>
            </w:r>
            <w:r w:rsidRPr="002A46EA">
              <w:rPr>
                <w:rFonts w:ascii="Arial" w:hAnsi="Arial" w:cs="Arial"/>
                <w:color w:val="000000"/>
                <w:sz w:val="18"/>
                <w:szCs w:val="18"/>
              </w:rPr>
              <w:t>, Budaya Organisasi, Motivasi Ekstrinsik, Motivasi Intrinsik</w:t>
            </w:r>
          </w:p>
        </w:tc>
      </w:tr>
      <w:tr w:rsidR="00254775" w:rsidRPr="002A46EA" w14:paraId="31C3DB16" w14:textId="77777777" w:rsidTr="00254775">
        <w:trPr>
          <w:cantSplit/>
        </w:trPr>
        <w:tc>
          <w:tcPr>
            <w:tcW w:w="3402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78857359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46EA">
              <w:rPr>
                <w:rFonts w:ascii="Arial" w:hAnsi="Arial" w:cs="Arial"/>
                <w:color w:val="000000"/>
                <w:sz w:val="18"/>
                <w:szCs w:val="18"/>
              </w:rPr>
              <w:t xml:space="preserve">b. </w:t>
            </w:r>
            <w:r w:rsidRPr="002A46EA">
              <w:rPr>
                <w:rFonts w:ascii="Arial" w:hAnsi="Arial" w:cs="Arial"/>
                <w:i/>
                <w:color w:val="000000"/>
                <w:sz w:val="18"/>
                <w:szCs w:val="18"/>
              </w:rPr>
              <w:t>Dependent Variable</w:t>
            </w:r>
            <w:r w:rsidRPr="002A46EA">
              <w:rPr>
                <w:rFonts w:ascii="Arial" w:hAnsi="Arial" w:cs="Arial"/>
                <w:color w:val="000000"/>
                <w:sz w:val="18"/>
                <w:szCs w:val="18"/>
              </w:rPr>
              <w:t>: Kinerja Pegawai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32A71B4A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4FCEA665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45D25997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7A786176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635236FF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6414CC4C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0CEE5C86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2F603D26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1A16A4B0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71B8AB28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548B18B6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773FEFA1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6AD8FACE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211AB2D7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184B9B47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2790BCF9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76AE6F8D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1CFA5EEC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4C185063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5BD0B8D6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714FBF88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1B73C3C9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432AC7C4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5B3E8A8F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0956806C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1507B9C9" w14:textId="77777777" w:rsidR="00254775" w:rsidRDefault="00254775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646F0432" w14:textId="061FF8F3" w:rsidR="00254775" w:rsidRDefault="001438DA" w:rsidP="00254775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ampiran 11</w:t>
      </w:r>
    </w:p>
    <w:p w14:paraId="4830FF66" w14:textId="3EB88225" w:rsidR="00254775" w:rsidRDefault="00254775" w:rsidP="00254775">
      <w:pPr>
        <w:pStyle w:val="ListParagraph"/>
        <w:spacing w:before="240" w:line="36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JI KOEFISIEN DETERMINASI</w:t>
      </w:r>
    </w:p>
    <w:tbl>
      <w:tblPr>
        <w:tblW w:w="6877" w:type="dxa"/>
        <w:tblInd w:w="70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 w:firstRow="0" w:lastRow="0" w:firstColumn="0" w:lastColumn="0" w:noHBand="0" w:noVBand="0"/>
      </w:tblPr>
      <w:tblGrid>
        <w:gridCol w:w="721"/>
        <w:gridCol w:w="1000"/>
        <w:gridCol w:w="1681"/>
        <w:gridCol w:w="1749"/>
        <w:gridCol w:w="1726"/>
      </w:tblGrid>
      <w:tr w:rsidR="00254775" w:rsidRPr="002A46EA" w14:paraId="31D14461" w14:textId="77777777" w:rsidTr="00254775">
        <w:trPr>
          <w:cantSplit/>
          <w:tblHeader/>
        </w:trPr>
        <w:tc>
          <w:tcPr>
            <w:tcW w:w="6877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0B82BE75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46E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Model Summary</w:t>
            </w:r>
            <w:r w:rsidRPr="002A46EA"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b</w:t>
            </w:r>
          </w:p>
        </w:tc>
      </w:tr>
      <w:tr w:rsidR="00254775" w:rsidRPr="002A46EA" w14:paraId="3CDD6EB3" w14:textId="77777777" w:rsidTr="00254775">
        <w:trPr>
          <w:cantSplit/>
          <w:tblHeader/>
        </w:trPr>
        <w:tc>
          <w:tcPr>
            <w:tcW w:w="72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443907B8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2A46EA">
              <w:rPr>
                <w:rFonts w:ascii="Arial" w:hAnsi="Arial" w:cs="Arial"/>
                <w:i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100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5AE9E673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2A46EA">
              <w:rPr>
                <w:rFonts w:ascii="Arial" w:hAnsi="Arial" w:cs="Arial"/>
                <w:i/>
                <w:color w:val="000000"/>
                <w:sz w:val="18"/>
                <w:szCs w:val="18"/>
              </w:rPr>
              <w:t>R</w:t>
            </w:r>
          </w:p>
        </w:tc>
        <w:tc>
          <w:tcPr>
            <w:tcW w:w="168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5A3AA3FD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2A46EA">
              <w:rPr>
                <w:rFonts w:ascii="Arial" w:hAnsi="Arial" w:cs="Arial"/>
                <w:i/>
                <w:color w:val="000000"/>
                <w:sz w:val="18"/>
                <w:szCs w:val="18"/>
              </w:rPr>
              <w:t>R Square</w:t>
            </w:r>
          </w:p>
        </w:tc>
        <w:tc>
          <w:tcPr>
            <w:tcW w:w="174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16B2156D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2A46EA">
              <w:rPr>
                <w:rFonts w:ascii="Arial" w:hAnsi="Arial" w:cs="Arial"/>
                <w:i/>
                <w:color w:val="000000"/>
                <w:sz w:val="18"/>
                <w:szCs w:val="18"/>
              </w:rPr>
              <w:t>Adjusted R Square</w:t>
            </w:r>
          </w:p>
        </w:tc>
        <w:tc>
          <w:tcPr>
            <w:tcW w:w="172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48ECBB62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i/>
                <w:color w:val="000000"/>
                <w:sz w:val="18"/>
                <w:szCs w:val="18"/>
              </w:rPr>
            </w:pPr>
            <w:r w:rsidRPr="002A46EA">
              <w:rPr>
                <w:rFonts w:ascii="Arial" w:hAnsi="Arial" w:cs="Arial"/>
                <w:i/>
                <w:color w:val="000000"/>
                <w:sz w:val="18"/>
                <w:szCs w:val="18"/>
              </w:rPr>
              <w:t>Std. Error of the Estimate</w:t>
            </w:r>
          </w:p>
        </w:tc>
      </w:tr>
      <w:tr w:rsidR="00254775" w:rsidRPr="002A46EA" w14:paraId="2D7DE726" w14:textId="77777777" w:rsidTr="00254775">
        <w:trPr>
          <w:cantSplit/>
          <w:tblHeader/>
        </w:trPr>
        <w:tc>
          <w:tcPr>
            <w:tcW w:w="72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15ECA98A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46EA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3330C4D0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46EA">
              <w:rPr>
                <w:rFonts w:ascii="Arial" w:hAnsi="Arial" w:cs="Arial"/>
                <w:color w:val="000000"/>
                <w:sz w:val="18"/>
                <w:szCs w:val="18"/>
              </w:rPr>
              <w:t>.859</w:t>
            </w:r>
            <w:r w:rsidRPr="002A46EA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68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70FB2372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46EA">
              <w:rPr>
                <w:rFonts w:ascii="Arial" w:hAnsi="Arial" w:cs="Arial"/>
                <w:color w:val="000000"/>
                <w:sz w:val="18"/>
                <w:szCs w:val="18"/>
              </w:rPr>
              <w:t>.737</w:t>
            </w:r>
          </w:p>
        </w:tc>
        <w:tc>
          <w:tcPr>
            <w:tcW w:w="174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6D8BBBFB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46EA">
              <w:rPr>
                <w:rFonts w:ascii="Arial" w:hAnsi="Arial" w:cs="Arial"/>
                <w:color w:val="000000"/>
                <w:sz w:val="18"/>
                <w:szCs w:val="18"/>
              </w:rPr>
              <w:t>.724</w:t>
            </w:r>
          </w:p>
        </w:tc>
        <w:tc>
          <w:tcPr>
            <w:tcW w:w="172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24B777DC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46EA">
              <w:rPr>
                <w:rFonts w:ascii="Arial" w:hAnsi="Arial" w:cs="Arial"/>
                <w:color w:val="000000"/>
                <w:sz w:val="18"/>
                <w:szCs w:val="18"/>
              </w:rPr>
              <w:t>3.163296</w:t>
            </w:r>
          </w:p>
        </w:tc>
      </w:tr>
      <w:tr w:rsidR="00254775" w:rsidRPr="002A46EA" w14:paraId="33A1E3DE" w14:textId="77777777" w:rsidTr="00254775">
        <w:trPr>
          <w:cantSplit/>
          <w:tblHeader/>
        </w:trPr>
        <w:tc>
          <w:tcPr>
            <w:tcW w:w="6877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5219676F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46EA">
              <w:rPr>
                <w:rFonts w:ascii="Arial" w:hAnsi="Arial" w:cs="Arial"/>
                <w:color w:val="000000"/>
                <w:sz w:val="18"/>
                <w:szCs w:val="18"/>
              </w:rPr>
              <w:t xml:space="preserve">a. </w:t>
            </w:r>
            <w:r w:rsidRPr="002A46EA">
              <w:rPr>
                <w:rFonts w:ascii="Arial" w:hAnsi="Arial" w:cs="Arial"/>
                <w:i/>
                <w:color w:val="000000"/>
                <w:sz w:val="18"/>
                <w:szCs w:val="18"/>
              </w:rPr>
              <w:t>Predictors: (Constant)</w:t>
            </w:r>
            <w:r w:rsidRPr="002A46EA">
              <w:rPr>
                <w:rFonts w:ascii="Arial" w:hAnsi="Arial" w:cs="Arial"/>
                <w:color w:val="000000"/>
                <w:sz w:val="18"/>
                <w:szCs w:val="18"/>
              </w:rPr>
              <w:t>, Budaya Organisasi, Motivasi Ekstrinsik, Motivasi Intrinsik</w:t>
            </w:r>
          </w:p>
        </w:tc>
      </w:tr>
      <w:tr w:rsidR="00254775" w:rsidRPr="002A46EA" w14:paraId="436FC680" w14:textId="77777777" w:rsidTr="00254775">
        <w:trPr>
          <w:cantSplit/>
        </w:trPr>
        <w:tc>
          <w:tcPr>
            <w:tcW w:w="515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64AF8D9E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46EA">
              <w:rPr>
                <w:rFonts w:ascii="Arial" w:hAnsi="Arial" w:cs="Arial"/>
                <w:color w:val="000000"/>
                <w:sz w:val="18"/>
                <w:szCs w:val="18"/>
              </w:rPr>
              <w:t xml:space="preserve">b. </w:t>
            </w:r>
            <w:r w:rsidRPr="002A46EA">
              <w:rPr>
                <w:rFonts w:ascii="Arial" w:hAnsi="Arial" w:cs="Arial"/>
                <w:i/>
                <w:color w:val="000000"/>
                <w:sz w:val="18"/>
                <w:szCs w:val="18"/>
              </w:rPr>
              <w:t>Dependent Variable</w:t>
            </w:r>
            <w:r w:rsidRPr="002A46EA">
              <w:rPr>
                <w:rFonts w:ascii="Arial" w:hAnsi="Arial" w:cs="Arial"/>
                <w:color w:val="000000"/>
                <w:sz w:val="18"/>
                <w:szCs w:val="18"/>
              </w:rPr>
              <w:t>: Kinerja Pegawai</w:t>
            </w:r>
          </w:p>
        </w:tc>
        <w:tc>
          <w:tcPr>
            <w:tcW w:w="172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3DD8DBA9" w14:textId="77777777" w:rsidR="00254775" w:rsidRPr="002A46EA" w:rsidRDefault="00254775" w:rsidP="005B23F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771C15F1" w14:textId="77777777" w:rsidR="00254775" w:rsidRDefault="00254775" w:rsidP="001D1F51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30D1F106" w14:textId="77777777" w:rsidR="001D1F51" w:rsidRDefault="001D1F51" w:rsidP="001D1F51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01183CB0" w14:textId="77777777" w:rsidR="001D1F51" w:rsidRDefault="001D1F51" w:rsidP="001D1F51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19DCE6AF" w14:textId="77777777" w:rsidR="001D1F51" w:rsidRDefault="001D1F51" w:rsidP="001D1F51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4A8A8AA3" w14:textId="77777777" w:rsidR="001D1F51" w:rsidRDefault="001D1F51" w:rsidP="001D1F51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3FF563FF" w14:textId="77777777" w:rsidR="001D1F51" w:rsidRDefault="001D1F51" w:rsidP="001D1F51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440A0873" w14:textId="77777777" w:rsidR="001D1F51" w:rsidRDefault="001D1F51" w:rsidP="001D1F51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4FF3034F" w14:textId="77777777" w:rsidR="001D1F51" w:rsidRDefault="001D1F51" w:rsidP="001D1F51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38D2DE3E" w14:textId="77777777" w:rsidR="001D1F51" w:rsidRDefault="001D1F51" w:rsidP="001D1F51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0CA4C39F" w14:textId="77777777" w:rsidR="001D1F51" w:rsidRDefault="001D1F51" w:rsidP="001D1F51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27F16F19" w14:textId="77777777" w:rsidR="001D1F51" w:rsidRDefault="001D1F51" w:rsidP="001D1F51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743FDEBB" w14:textId="77777777" w:rsidR="001D1F51" w:rsidRDefault="001D1F51" w:rsidP="001D1F51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5150A52B" w14:textId="77777777" w:rsidR="001D1F51" w:rsidRDefault="001D1F51" w:rsidP="001D1F51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1DDD3891" w14:textId="77777777" w:rsidR="001D1F51" w:rsidRDefault="001D1F51" w:rsidP="001D1F51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4ACFD343" w14:textId="77777777" w:rsidR="001D1F51" w:rsidRDefault="001D1F51" w:rsidP="001D1F51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21E8A136" w14:textId="77777777" w:rsidR="001D1F51" w:rsidRDefault="001D1F51" w:rsidP="001D1F51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747D4F5C" w14:textId="77777777" w:rsidR="001D1F51" w:rsidRDefault="001D1F51" w:rsidP="001D1F51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065A65DA" w14:textId="77777777" w:rsidR="001D1F51" w:rsidRDefault="001D1F51" w:rsidP="001D1F51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5501FF30" w14:textId="77777777" w:rsidR="001D1F51" w:rsidRDefault="001D1F51" w:rsidP="001D1F51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48A7A79C" w14:textId="77777777" w:rsidR="001D1F51" w:rsidRDefault="001D1F51" w:rsidP="001D1F51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62D5D6F9" w14:textId="77777777" w:rsidR="001D1F51" w:rsidRDefault="001D1F51" w:rsidP="001D1F51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40A4FD5A" w14:textId="77777777" w:rsidR="001D1F51" w:rsidRDefault="001D1F51" w:rsidP="001D1F51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149838F2" w14:textId="77777777" w:rsidR="001D1F51" w:rsidRDefault="001D1F51" w:rsidP="001D1F51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2ECD47D3" w14:textId="77777777" w:rsidR="001D1F51" w:rsidRDefault="001D1F51" w:rsidP="001D1F51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14492E11" w14:textId="347E47A8" w:rsidR="001D1F51" w:rsidRDefault="001438DA" w:rsidP="001D1F51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ampiran 12</w:t>
      </w:r>
    </w:p>
    <w:p w14:paraId="4CE8DBE3" w14:textId="6A0420D3" w:rsidR="00FE148A" w:rsidRDefault="00FE148A" w:rsidP="00FE148A">
      <w:pPr>
        <w:pStyle w:val="ListParagraph"/>
        <w:spacing w:before="240" w:line="36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EL r (df = 51 – 100)</w:t>
      </w:r>
    </w:p>
    <w:p w14:paraId="0DE29EED" w14:textId="27F80807" w:rsidR="00FE148A" w:rsidRDefault="00FE148A" w:rsidP="00FE148A">
      <w:pPr>
        <w:pStyle w:val="ListParagraph"/>
        <w:spacing w:before="240" w:line="36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noProof/>
        </w:rPr>
        <w:drawing>
          <wp:inline distT="0" distB="0" distL="0" distR="0" wp14:anchorId="7158C576" wp14:editId="6C425FA1">
            <wp:extent cx="7615512" cy="2922621"/>
            <wp:effectExtent l="3175" t="0" r="8255" b="8255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 rot="16200000">
                      <a:off x="0" y="0"/>
                      <a:ext cx="7659160" cy="29393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864412" w14:textId="2D1D1A9F" w:rsidR="001D1F51" w:rsidRDefault="001438DA" w:rsidP="001D1F51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ampiran 13</w:t>
      </w:r>
    </w:p>
    <w:p w14:paraId="495BA4D0" w14:textId="250688C5" w:rsidR="00FE148A" w:rsidRDefault="00FE148A" w:rsidP="00FE148A">
      <w:pPr>
        <w:pStyle w:val="ListParagraph"/>
        <w:spacing w:before="240" w:line="36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EL t (df = 41 – 80)</w:t>
      </w:r>
    </w:p>
    <w:p w14:paraId="06B9A864" w14:textId="7A86BD15" w:rsidR="00FE148A" w:rsidRDefault="00FE148A" w:rsidP="00FE148A">
      <w:pPr>
        <w:pStyle w:val="ListParagraph"/>
        <w:spacing w:before="240" w:line="36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noProof/>
        </w:rPr>
        <w:drawing>
          <wp:inline distT="0" distB="0" distL="0" distR="0" wp14:anchorId="1E10CC5C" wp14:editId="6B2F9908">
            <wp:extent cx="6710056" cy="4944830"/>
            <wp:effectExtent l="6350" t="0" r="1905" b="1905"/>
            <wp:docPr id="46" name="Pictur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 rot="16200000">
                      <a:off x="0" y="0"/>
                      <a:ext cx="6716343" cy="49494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77B038" w14:textId="77777777" w:rsidR="0058370E" w:rsidRDefault="0058370E" w:rsidP="001D1F51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77B040C3" w14:textId="77777777" w:rsidR="0058370E" w:rsidRDefault="0058370E" w:rsidP="001D1F51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3FB172AC" w14:textId="77777777" w:rsidR="0058370E" w:rsidRDefault="0058370E" w:rsidP="001D1F51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6E2AF926" w14:textId="694F1B04" w:rsidR="001D1F51" w:rsidRDefault="001438DA" w:rsidP="001D1F51">
      <w:pPr>
        <w:pStyle w:val="ListParagraph"/>
        <w:spacing w:before="240"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ampiran 14</w:t>
      </w:r>
    </w:p>
    <w:p w14:paraId="158917D0" w14:textId="50543530" w:rsidR="0058370E" w:rsidRDefault="0058370E" w:rsidP="0058370E">
      <w:pPr>
        <w:pStyle w:val="ListParagraph"/>
        <w:spacing w:before="240" w:line="36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EL F (df = 46 – 90)</w:t>
      </w:r>
    </w:p>
    <w:p w14:paraId="49894ED3" w14:textId="41A0EDAF" w:rsidR="0058370E" w:rsidRPr="00AB0C2B" w:rsidRDefault="00730C00" w:rsidP="0058370E">
      <w:pPr>
        <w:pStyle w:val="ListParagraph"/>
        <w:spacing w:before="240" w:line="36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noProof/>
        </w:rPr>
        <w:drawing>
          <wp:inline distT="0" distB="0" distL="0" distR="0" wp14:anchorId="55CB2525" wp14:editId="12E55618">
            <wp:extent cx="7108675" cy="5123942"/>
            <wp:effectExtent l="1587" t="0" r="0" b="0"/>
            <wp:docPr id="56" name="Picture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 rot="16200000">
                      <a:off x="0" y="0"/>
                      <a:ext cx="7116014" cy="51292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58370E" w:rsidRPr="00AB0C2B" w:rsidSect="00F738CF">
      <w:headerReference w:type="default" r:id="rId27"/>
      <w:footerReference w:type="default" r:id="rId28"/>
      <w:pgSz w:w="11906" w:h="16838" w:code="9"/>
      <w:pgMar w:top="2268" w:right="1701" w:bottom="1701" w:left="2268" w:header="720" w:footer="720" w:gutter="0"/>
      <w:pgNumType w:start="10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E48BD48" w14:textId="77777777" w:rsidR="00D433D9" w:rsidRDefault="00D433D9">
      <w:pPr>
        <w:spacing w:after="0" w:line="240" w:lineRule="auto"/>
      </w:pPr>
      <w:r>
        <w:separator/>
      </w:r>
    </w:p>
  </w:endnote>
  <w:endnote w:type="continuationSeparator" w:id="0">
    <w:p w14:paraId="1047DF57" w14:textId="77777777" w:rsidR="00D433D9" w:rsidRDefault="00D433D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C79EEF7" w14:textId="76CC60D6" w:rsidR="00F50F9D" w:rsidRDefault="00F50F9D" w:rsidP="004C3600">
    <w:pPr>
      <w:pStyle w:val="Footer"/>
    </w:pPr>
  </w:p>
  <w:p w14:paraId="7CD15E35" w14:textId="77777777" w:rsidR="00F50F9D" w:rsidRDefault="00F50F9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77927B6" w14:textId="77777777" w:rsidR="00D433D9" w:rsidRDefault="00D433D9">
      <w:pPr>
        <w:spacing w:after="0" w:line="240" w:lineRule="auto"/>
      </w:pPr>
      <w:r>
        <w:separator/>
      </w:r>
    </w:p>
  </w:footnote>
  <w:footnote w:type="continuationSeparator" w:id="0">
    <w:p w14:paraId="191AEA38" w14:textId="77777777" w:rsidR="00D433D9" w:rsidRDefault="00D433D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33147245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1BFCEFB" w14:textId="52EA5CD2" w:rsidR="00F50F9D" w:rsidRDefault="00F50F9D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738CF">
          <w:rPr>
            <w:noProof/>
          </w:rPr>
          <w:t>100</w:t>
        </w:r>
        <w:r>
          <w:rPr>
            <w:noProof/>
          </w:rPr>
          <w:fldChar w:fldCharType="end"/>
        </w:r>
      </w:p>
    </w:sdtContent>
  </w:sdt>
  <w:p w14:paraId="1CB047D1" w14:textId="77777777" w:rsidR="00F50F9D" w:rsidRDefault="00F50F9D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30710F"/>
    <w:multiLevelType w:val="hybridMultilevel"/>
    <w:tmpl w:val="5830A352"/>
    <w:lvl w:ilvl="0" w:tplc="AC60948A">
      <w:start w:val="2"/>
      <w:numFmt w:val="decimal"/>
      <w:lvlText w:val="%1.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03E67B0"/>
    <w:multiLevelType w:val="hybridMultilevel"/>
    <w:tmpl w:val="1B88AE36"/>
    <w:lvl w:ilvl="0" w:tplc="413ACF94">
      <w:start w:val="7"/>
      <w:numFmt w:val="lowerLetter"/>
      <w:lvlText w:val="%1."/>
      <w:lvlJc w:val="left"/>
      <w:pPr>
        <w:ind w:left="199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04915EF"/>
    <w:multiLevelType w:val="hybridMultilevel"/>
    <w:tmpl w:val="544422E0"/>
    <w:lvl w:ilvl="0" w:tplc="0409000F">
      <w:start w:val="1"/>
      <w:numFmt w:val="decimal"/>
      <w:lvlText w:val="%1.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">
    <w:nsid w:val="017F12FF"/>
    <w:multiLevelType w:val="hybridMultilevel"/>
    <w:tmpl w:val="0A280D20"/>
    <w:lvl w:ilvl="0" w:tplc="917E2B2E">
      <w:start w:val="1"/>
      <w:numFmt w:val="lowerLetter"/>
      <w:lvlText w:val="%1."/>
      <w:lvlJc w:val="left"/>
      <w:pPr>
        <w:ind w:left="1571" w:hanging="360"/>
      </w:pPr>
      <w:rPr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4">
    <w:nsid w:val="038B1275"/>
    <w:multiLevelType w:val="hybridMultilevel"/>
    <w:tmpl w:val="D396BEEA"/>
    <w:lvl w:ilvl="0" w:tplc="F336FE1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>
    <w:nsid w:val="03C82C17"/>
    <w:multiLevelType w:val="hybridMultilevel"/>
    <w:tmpl w:val="9BAA5082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03DE0698"/>
    <w:multiLevelType w:val="hybridMultilevel"/>
    <w:tmpl w:val="5C1047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05357489"/>
    <w:multiLevelType w:val="hybridMultilevel"/>
    <w:tmpl w:val="5138317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05EE298C"/>
    <w:multiLevelType w:val="hybridMultilevel"/>
    <w:tmpl w:val="BE16DE14"/>
    <w:lvl w:ilvl="0" w:tplc="0409000F">
      <w:start w:val="1"/>
      <w:numFmt w:val="decimal"/>
      <w:lvlText w:val="%1.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9">
    <w:nsid w:val="07033835"/>
    <w:multiLevelType w:val="hybridMultilevel"/>
    <w:tmpl w:val="F1283D24"/>
    <w:lvl w:ilvl="0" w:tplc="BE6CD16E">
      <w:start w:val="3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0A050B58"/>
    <w:multiLevelType w:val="hybridMultilevel"/>
    <w:tmpl w:val="4A88A0E8"/>
    <w:lvl w:ilvl="0" w:tplc="0409000F">
      <w:start w:val="1"/>
      <w:numFmt w:val="decimal"/>
      <w:lvlText w:val="%1.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1">
    <w:nsid w:val="0A232363"/>
    <w:multiLevelType w:val="hybridMultilevel"/>
    <w:tmpl w:val="477A9D88"/>
    <w:lvl w:ilvl="0" w:tplc="04090019">
      <w:start w:val="1"/>
      <w:numFmt w:val="lowerLetter"/>
      <w:lvlText w:val="%1.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12">
    <w:nsid w:val="0D6C29EA"/>
    <w:multiLevelType w:val="hybridMultilevel"/>
    <w:tmpl w:val="699046B6"/>
    <w:lvl w:ilvl="0" w:tplc="04090019">
      <w:start w:val="1"/>
      <w:numFmt w:val="lowerLetter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3">
    <w:nsid w:val="0E3E1501"/>
    <w:multiLevelType w:val="hybridMultilevel"/>
    <w:tmpl w:val="6F06C522"/>
    <w:lvl w:ilvl="0" w:tplc="04090017">
      <w:start w:val="1"/>
      <w:numFmt w:val="lowerLetter"/>
      <w:lvlText w:val="%1)"/>
      <w:lvlJc w:val="left"/>
      <w:pPr>
        <w:ind w:left="1440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>
    <w:nsid w:val="110E7D7F"/>
    <w:multiLevelType w:val="hybridMultilevel"/>
    <w:tmpl w:val="6F3836E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112D1AF9"/>
    <w:multiLevelType w:val="hybridMultilevel"/>
    <w:tmpl w:val="A3B019FC"/>
    <w:lvl w:ilvl="0" w:tplc="04090019">
      <w:start w:val="1"/>
      <w:numFmt w:val="lowerLetter"/>
      <w:lvlText w:val="%1.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16">
    <w:nsid w:val="140241D3"/>
    <w:multiLevelType w:val="hybridMultilevel"/>
    <w:tmpl w:val="13005D30"/>
    <w:lvl w:ilvl="0" w:tplc="04090011">
      <w:start w:val="1"/>
      <w:numFmt w:val="decimal"/>
      <w:lvlText w:val="%1)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17">
    <w:nsid w:val="15E236F2"/>
    <w:multiLevelType w:val="hybridMultilevel"/>
    <w:tmpl w:val="C8D6677E"/>
    <w:lvl w:ilvl="0" w:tplc="B8181D86">
      <w:start w:val="1"/>
      <w:numFmt w:val="lowerLetter"/>
      <w:lvlText w:val="%1."/>
      <w:lvlJc w:val="left"/>
      <w:pPr>
        <w:ind w:left="1571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18">
    <w:nsid w:val="1900516A"/>
    <w:multiLevelType w:val="hybridMultilevel"/>
    <w:tmpl w:val="076CF474"/>
    <w:lvl w:ilvl="0" w:tplc="C6FA05BE">
      <w:start w:val="1"/>
      <w:numFmt w:val="decimal"/>
      <w:lvlText w:val="%1."/>
      <w:lvlJc w:val="left"/>
      <w:pPr>
        <w:ind w:left="1146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9">
    <w:nsid w:val="19476BDF"/>
    <w:multiLevelType w:val="hybridMultilevel"/>
    <w:tmpl w:val="329CFD64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1C2F601E"/>
    <w:multiLevelType w:val="hybridMultilevel"/>
    <w:tmpl w:val="F6CC8D9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1C936B1C"/>
    <w:multiLevelType w:val="hybridMultilevel"/>
    <w:tmpl w:val="BC70C13A"/>
    <w:lvl w:ilvl="0" w:tplc="04090011">
      <w:start w:val="1"/>
      <w:numFmt w:val="decimal"/>
      <w:lvlText w:val="%1)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22">
    <w:nsid w:val="1DEA5AA9"/>
    <w:multiLevelType w:val="hybridMultilevel"/>
    <w:tmpl w:val="F8E87A66"/>
    <w:lvl w:ilvl="0" w:tplc="3AF0757E">
      <w:start w:val="1"/>
      <w:numFmt w:val="lowerLetter"/>
      <w:lvlText w:val="%1."/>
      <w:lvlJc w:val="left"/>
      <w:pPr>
        <w:ind w:left="1571" w:hanging="360"/>
      </w:pPr>
      <w:rPr>
        <w:b/>
        <w:bCs w:val="0"/>
      </w:r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23">
    <w:nsid w:val="1E7B1A78"/>
    <w:multiLevelType w:val="hybridMultilevel"/>
    <w:tmpl w:val="287A4F7C"/>
    <w:lvl w:ilvl="0" w:tplc="04090019">
      <w:start w:val="1"/>
      <w:numFmt w:val="lowerLetter"/>
      <w:lvlText w:val="%1."/>
      <w:lvlJc w:val="left"/>
      <w:pPr>
        <w:ind w:left="2138" w:hanging="360"/>
      </w:pPr>
    </w:lvl>
    <w:lvl w:ilvl="1" w:tplc="04210019" w:tentative="1">
      <w:start w:val="1"/>
      <w:numFmt w:val="lowerLetter"/>
      <w:lvlText w:val="%2."/>
      <w:lvlJc w:val="left"/>
      <w:pPr>
        <w:ind w:left="2858" w:hanging="360"/>
      </w:pPr>
    </w:lvl>
    <w:lvl w:ilvl="2" w:tplc="0421001B" w:tentative="1">
      <w:start w:val="1"/>
      <w:numFmt w:val="lowerRoman"/>
      <w:lvlText w:val="%3."/>
      <w:lvlJc w:val="right"/>
      <w:pPr>
        <w:ind w:left="3578" w:hanging="180"/>
      </w:pPr>
    </w:lvl>
    <w:lvl w:ilvl="3" w:tplc="0421000F" w:tentative="1">
      <w:start w:val="1"/>
      <w:numFmt w:val="decimal"/>
      <w:lvlText w:val="%4."/>
      <w:lvlJc w:val="left"/>
      <w:pPr>
        <w:ind w:left="4298" w:hanging="360"/>
      </w:pPr>
    </w:lvl>
    <w:lvl w:ilvl="4" w:tplc="04210019" w:tentative="1">
      <w:start w:val="1"/>
      <w:numFmt w:val="lowerLetter"/>
      <w:lvlText w:val="%5."/>
      <w:lvlJc w:val="left"/>
      <w:pPr>
        <w:ind w:left="5018" w:hanging="360"/>
      </w:pPr>
    </w:lvl>
    <w:lvl w:ilvl="5" w:tplc="0421001B" w:tentative="1">
      <w:start w:val="1"/>
      <w:numFmt w:val="lowerRoman"/>
      <w:lvlText w:val="%6."/>
      <w:lvlJc w:val="right"/>
      <w:pPr>
        <w:ind w:left="5738" w:hanging="180"/>
      </w:pPr>
    </w:lvl>
    <w:lvl w:ilvl="6" w:tplc="0421000F" w:tentative="1">
      <w:start w:val="1"/>
      <w:numFmt w:val="decimal"/>
      <w:lvlText w:val="%7."/>
      <w:lvlJc w:val="left"/>
      <w:pPr>
        <w:ind w:left="6458" w:hanging="360"/>
      </w:pPr>
    </w:lvl>
    <w:lvl w:ilvl="7" w:tplc="04210019" w:tentative="1">
      <w:start w:val="1"/>
      <w:numFmt w:val="lowerLetter"/>
      <w:lvlText w:val="%8."/>
      <w:lvlJc w:val="left"/>
      <w:pPr>
        <w:ind w:left="7178" w:hanging="360"/>
      </w:pPr>
    </w:lvl>
    <w:lvl w:ilvl="8" w:tplc="0421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24">
    <w:nsid w:val="1FE426AF"/>
    <w:multiLevelType w:val="hybridMultilevel"/>
    <w:tmpl w:val="EB1E5E0A"/>
    <w:lvl w:ilvl="0" w:tplc="21A292AC">
      <w:start w:val="1"/>
      <w:numFmt w:val="decimal"/>
      <w:lvlText w:val="%1)"/>
      <w:lvlJc w:val="left"/>
      <w:pPr>
        <w:ind w:left="2160" w:hanging="360"/>
      </w:pPr>
      <w:rPr>
        <w:rFonts w:hint="default"/>
      </w:rPr>
    </w:lvl>
    <w:lvl w:ilvl="1" w:tplc="21A292AC">
      <w:start w:val="1"/>
      <w:numFmt w:val="decimal"/>
      <w:lvlText w:val="%2)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203B3468"/>
    <w:multiLevelType w:val="hybridMultilevel"/>
    <w:tmpl w:val="6B6C662C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21AA2AD0"/>
    <w:multiLevelType w:val="hybridMultilevel"/>
    <w:tmpl w:val="6B10BC4E"/>
    <w:lvl w:ilvl="0" w:tplc="23747ADA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7">
    <w:nsid w:val="21BB469E"/>
    <w:multiLevelType w:val="hybridMultilevel"/>
    <w:tmpl w:val="05A4A3A0"/>
    <w:lvl w:ilvl="0" w:tplc="04090019">
      <w:start w:val="1"/>
      <w:numFmt w:val="lowerLetter"/>
      <w:lvlText w:val="%1.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28">
    <w:nsid w:val="21EE6C4F"/>
    <w:multiLevelType w:val="hybridMultilevel"/>
    <w:tmpl w:val="A3B019FC"/>
    <w:lvl w:ilvl="0" w:tplc="04090019">
      <w:start w:val="1"/>
      <w:numFmt w:val="lowerLetter"/>
      <w:lvlText w:val="%1.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29">
    <w:nsid w:val="23B46E7F"/>
    <w:multiLevelType w:val="hybridMultilevel"/>
    <w:tmpl w:val="88B8714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25FD08D8"/>
    <w:multiLevelType w:val="hybridMultilevel"/>
    <w:tmpl w:val="9738A928"/>
    <w:lvl w:ilvl="0" w:tplc="04090017">
      <w:start w:val="1"/>
      <w:numFmt w:val="lowerLetter"/>
      <w:lvlText w:val="%1)"/>
      <w:lvlJc w:val="left"/>
      <w:pPr>
        <w:ind w:left="1713" w:hanging="360"/>
      </w:pPr>
    </w:lvl>
    <w:lvl w:ilvl="1" w:tplc="04090019" w:tentative="1">
      <w:start w:val="1"/>
      <w:numFmt w:val="lowerLetter"/>
      <w:lvlText w:val="%2."/>
      <w:lvlJc w:val="left"/>
      <w:pPr>
        <w:ind w:left="2433" w:hanging="360"/>
      </w:pPr>
    </w:lvl>
    <w:lvl w:ilvl="2" w:tplc="0409001B" w:tentative="1">
      <w:start w:val="1"/>
      <w:numFmt w:val="lowerRoman"/>
      <w:lvlText w:val="%3."/>
      <w:lvlJc w:val="right"/>
      <w:pPr>
        <w:ind w:left="3153" w:hanging="180"/>
      </w:pPr>
    </w:lvl>
    <w:lvl w:ilvl="3" w:tplc="0409000F" w:tentative="1">
      <w:start w:val="1"/>
      <w:numFmt w:val="decimal"/>
      <w:lvlText w:val="%4."/>
      <w:lvlJc w:val="left"/>
      <w:pPr>
        <w:ind w:left="3873" w:hanging="360"/>
      </w:pPr>
    </w:lvl>
    <w:lvl w:ilvl="4" w:tplc="04090019" w:tentative="1">
      <w:start w:val="1"/>
      <w:numFmt w:val="lowerLetter"/>
      <w:lvlText w:val="%5."/>
      <w:lvlJc w:val="left"/>
      <w:pPr>
        <w:ind w:left="4593" w:hanging="360"/>
      </w:pPr>
    </w:lvl>
    <w:lvl w:ilvl="5" w:tplc="0409001B" w:tentative="1">
      <w:start w:val="1"/>
      <w:numFmt w:val="lowerRoman"/>
      <w:lvlText w:val="%6."/>
      <w:lvlJc w:val="right"/>
      <w:pPr>
        <w:ind w:left="5313" w:hanging="180"/>
      </w:pPr>
    </w:lvl>
    <w:lvl w:ilvl="6" w:tplc="0409000F" w:tentative="1">
      <w:start w:val="1"/>
      <w:numFmt w:val="decimal"/>
      <w:lvlText w:val="%7."/>
      <w:lvlJc w:val="left"/>
      <w:pPr>
        <w:ind w:left="6033" w:hanging="360"/>
      </w:pPr>
    </w:lvl>
    <w:lvl w:ilvl="7" w:tplc="04090019" w:tentative="1">
      <w:start w:val="1"/>
      <w:numFmt w:val="lowerLetter"/>
      <w:lvlText w:val="%8."/>
      <w:lvlJc w:val="left"/>
      <w:pPr>
        <w:ind w:left="6753" w:hanging="360"/>
      </w:pPr>
    </w:lvl>
    <w:lvl w:ilvl="8" w:tplc="04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31">
    <w:nsid w:val="27692AB8"/>
    <w:multiLevelType w:val="hybridMultilevel"/>
    <w:tmpl w:val="3B5A666A"/>
    <w:lvl w:ilvl="0" w:tplc="04090011">
      <w:start w:val="1"/>
      <w:numFmt w:val="decimal"/>
      <w:lvlText w:val="%1)"/>
      <w:lvlJc w:val="left"/>
      <w:pPr>
        <w:ind w:left="2705" w:hanging="360"/>
      </w:pPr>
      <w:rPr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3425" w:hanging="360"/>
      </w:pPr>
    </w:lvl>
    <w:lvl w:ilvl="2" w:tplc="0409001B" w:tentative="1">
      <w:start w:val="1"/>
      <w:numFmt w:val="lowerRoman"/>
      <w:lvlText w:val="%3."/>
      <w:lvlJc w:val="right"/>
      <w:pPr>
        <w:ind w:left="4145" w:hanging="180"/>
      </w:pPr>
    </w:lvl>
    <w:lvl w:ilvl="3" w:tplc="0409000F" w:tentative="1">
      <w:start w:val="1"/>
      <w:numFmt w:val="decimal"/>
      <w:lvlText w:val="%4."/>
      <w:lvlJc w:val="left"/>
      <w:pPr>
        <w:ind w:left="4865" w:hanging="360"/>
      </w:pPr>
    </w:lvl>
    <w:lvl w:ilvl="4" w:tplc="04090019" w:tentative="1">
      <w:start w:val="1"/>
      <w:numFmt w:val="lowerLetter"/>
      <w:lvlText w:val="%5."/>
      <w:lvlJc w:val="left"/>
      <w:pPr>
        <w:ind w:left="5585" w:hanging="360"/>
      </w:pPr>
    </w:lvl>
    <w:lvl w:ilvl="5" w:tplc="0409001B" w:tentative="1">
      <w:start w:val="1"/>
      <w:numFmt w:val="lowerRoman"/>
      <w:lvlText w:val="%6."/>
      <w:lvlJc w:val="right"/>
      <w:pPr>
        <w:ind w:left="6305" w:hanging="180"/>
      </w:pPr>
    </w:lvl>
    <w:lvl w:ilvl="6" w:tplc="0409000F" w:tentative="1">
      <w:start w:val="1"/>
      <w:numFmt w:val="decimal"/>
      <w:lvlText w:val="%7."/>
      <w:lvlJc w:val="left"/>
      <w:pPr>
        <w:ind w:left="7025" w:hanging="360"/>
      </w:pPr>
    </w:lvl>
    <w:lvl w:ilvl="7" w:tplc="04090019" w:tentative="1">
      <w:start w:val="1"/>
      <w:numFmt w:val="lowerLetter"/>
      <w:lvlText w:val="%8."/>
      <w:lvlJc w:val="left"/>
      <w:pPr>
        <w:ind w:left="7745" w:hanging="360"/>
      </w:pPr>
    </w:lvl>
    <w:lvl w:ilvl="8" w:tplc="0409001B" w:tentative="1">
      <w:start w:val="1"/>
      <w:numFmt w:val="lowerRoman"/>
      <w:lvlText w:val="%9."/>
      <w:lvlJc w:val="right"/>
      <w:pPr>
        <w:ind w:left="8465" w:hanging="180"/>
      </w:pPr>
    </w:lvl>
  </w:abstractNum>
  <w:abstractNum w:abstractNumId="32">
    <w:nsid w:val="297E06BB"/>
    <w:multiLevelType w:val="hybridMultilevel"/>
    <w:tmpl w:val="22B250FC"/>
    <w:lvl w:ilvl="0" w:tplc="0409000F">
      <w:start w:val="1"/>
      <w:numFmt w:val="decimal"/>
      <w:lvlText w:val="%1.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3">
    <w:nsid w:val="29892E0A"/>
    <w:multiLevelType w:val="hybridMultilevel"/>
    <w:tmpl w:val="13005D30"/>
    <w:lvl w:ilvl="0" w:tplc="04090011">
      <w:start w:val="1"/>
      <w:numFmt w:val="decimal"/>
      <w:lvlText w:val="%1)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34">
    <w:nsid w:val="2AE676F3"/>
    <w:multiLevelType w:val="hybridMultilevel"/>
    <w:tmpl w:val="285A4B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2B547EE7"/>
    <w:multiLevelType w:val="hybridMultilevel"/>
    <w:tmpl w:val="3158510A"/>
    <w:lvl w:ilvl="0" w:tplc="0409000F">
      <w:start w:val="1"/>
      <w:numFmt w:val="decimal"/>
      <w:lvlText w:val="%1.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6">
    <w:nsid w:val="2CD118F4"/>
    <w:multiLevelType w:val="hybridMultilevel"/>
    <w:tmpl w:val="5138317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2CFE4E6D"/>
    <w:multiLevelType w:val="hybridMultilevel"/>
    <w:tmpl w:val="55201DA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2D6B2BA1"/>
    <w:multiLevelType w:val="hybridMultilevel"/>
    <w:tmpl w:val="4736758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2EF34DFB"/>
    <w:multiLevelType w:val="hybridMultilevel"/>
    <w:tmpl w:val="518243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2FC00F4D"/>
    <w:multiLevelType w:val="hybridMultilevel"/>
    <w:tmpl w:val="F9468972"/>
    <w:lvl w:ilvl="0" w:tplc="04090011">
      <w:start w:val="1"/>
      <w:numFmt w:val="decimal"/>
      <w:lvlText w:val="%1)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41">
    <w:nsid w:val="2FCC5A74"/>
    <w:multiLevelType w:val="hybridMultilevel"/>
    <w:tmpl w:val="B0288A9C"/>
    <w:lvl w:ilvl="0" w:tplc="04090011">
      <w:start w:val="1"/>
      <w:numFmt w:val="decimal"/>
      <w:lvlText w:val="%1)"/>
      <w:lvlJc w:val="left"/>
      <w:pPr>
        <w:ind w:left="1996" w:hanging="360"/>
      </w:pPr>
    </w:lvl>
    <w:lvl w:ilvl="1" w:tplc="1034EC28">
      <w:start w:val="1"/>
      <w:numFmt w:val="decimal"/>
      <w:lvlText w:val="%2."/>
      <w:lvlJc w:val="left"/>
      <w:pPr>
        <w:ind w:left="2716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42">
    <w:nsid w:val="302E08D3"/>
    <w:multiLevelType w:val="hybridMultilevel"/>
    <w:tmpl w:val="87B23E26"/>
    <w:lvl w:ilvl="0" w:tplc="04090011">
      <w:start w:val="1"/>
      <w:numFmt w:val="decimal"/>
      <w:lvlText w:val="%1)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43">
    <w:nsid w:val="31292661"/>
    <w:multiLevelType w:val="hybridMultilevel"/>
    <w:tmpl w:val="2048BECC"/>
    <w:lvl w:ilvl="0" w:tplc="510A4968">
      <w:start w:val="1"/>
      <w:numFmt w:val="decimal"/>
      <w:lvlText w:val="%1."/>
      <w:lvlJc w:val="left"/>
      <w:pPr>
        <w:ind w:left="1146" w:hanging="360"/>
      </w:pPr>
      <w:rPr>
        <w:b/>
        <w:bCs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44">
    <w:nsid w:val="31BE0D9B"/>
    <w:multiLevelType w:val="hybridMultilevel"/>
    <w:tmpl w:val="5C8C0306"/>
    <w:lvl w:ilvl="0" w:tplc="21A292AC">
      <w:start w:val="1"/>
      <w:numFmt w:val="decimal"/>
      <w:lvlText w:val="%1)"/>
      <w:lvlJc w:val="left"/>
      <w:pPr>
        <w:ind w:left="199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45">
    <w:nsid w:val="31DA391B"/>
    <w:multiLevelType w:val="hybridMultilevel"/>
    <w:tmpl w:val="1062E6D6"/>
    <w:lvl w:ilvl="0" w:tplc="A4B8A13C">
      <w:start w:val="1"/>
      <w:numFmt w:val="lowerLetter"/>
      <w:lvlText w:val="%1."/>
      <w:lvlJc w:val="left"/>
      <w:pPr>
        <w:ind w:left="720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090011">
      <w:start w:val="1"/>
      <w:numFmt w:val="decimal"/>
      <w:lvlText w:val="%4)"/>
      <w:lvlJc w:val="left"/>
      <w:pPr>
        <w:ind w:left="2880" w:hanging="360"/>
      </w:pPr>
      <w:rPr>
        <w:b w:val="0"/>
      </w:r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>
    <w:nsid w:val="32535EC5"/>
    <w:multiLevelType w:val="hybridMultilevel"/>
    <w:tmpl w:val="03587E3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>
    <w:nsid w:val="32DF52A4"/>
    <w:multiLevelType w:val="hybridMultilevel"/>
    <w:tmpl w:val="D8CA794A"/>
    <w:lvl w:ilvl="0" w:tplc="0409000F">
      <w:start w:val="1"/>
      <w:numFmt w:val="decimal"/>
      <w:lvlText w:val="%1.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48">
    <w:nsid w:val="33F870AA"/>
    <w:multiLevelType w:val="hybridMultilevel"/>
    <w:tmpl w:val="E69460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>
    <w:nsid w:val="35680A38"/>
    <w:multiLevelType w:val="hybridMultilevel"/>
    <w:tmpl w:val="9E4C38FA"/>
    <w:lvl w:ilvl="0" w:tplc="04090019">
      <w:start w:val="1"/>
      <w:numFmt w:val="lowerLetter"/>
      <w:lvlText w:val="%1."/>
      <w:lvlJc w:val="left"/>
      <w:pPr>
        <w:ind w:left="1571" w:hanging="360"/>
      </w:pPr>
    </w:lvl>
    <w:lvl w:ilvl="1" w:tplc="04210019" w:tentative="1">
      <w:start w:val="1"/>
      <w:numFmt w:val="lowerLetter"/>
      <w:lvlText w:val="%2."/>
      <w:lvlJc w:val="left"/>
      <w:pPr>
        <w:ind w:left="2291" w:hanging="360"/>
      </w:pPr>
    </w:lvl>
    <w:lvl w:ilvl="2" w:tplc="0421001B" w:tentative="1">
      <w:start w:val="1"/>
      <w:numFmt w:val="lowerRoman"/>
      <w:lvlText w:val="%3."/>
      <w:lvlJc w:val="right"/>
      <w:pPr>
        <w:ind w:left="3011" w:hanging="180"/>
      </w:pPr>
    </w:lvl>
    <w:lvl w:ilvl="3" w:tplc="0421000F" w:tentative="1">
      <w:start w:val="1"/>
      <w:numFmt w:val="decimal"/>
      <w:lvlText w:val="%4."/>
      <w:lvlJc w:val="left"/>
      <w:pPr>
        <w:ind w:left="3731" w:hanging="360"/>
      </w:pPr>
    </w:lvl>
    <w:lvl w:ilvl="4" w:tplc="04210019" w:tentative="1">
      <w:start w:val="1"/>
      <w:numFmt w:val="lowerLetter"/>
      <w:lvlText w:val="%5."/>
      <w:lvlJc w:val="left"/>
      <w:pPr>
        <w:ind w:left="4451" w:hanging="360"/>
      </w:pPr>
    </w:lvl>
    <w:lvl w:ilvl="5" w:tplc="0421001B" w:tentative="1">
      <w:start w:val="1"/>
      <w:numFmt w:val="lowerRoman"/>
      <w:lvlText w:val="%6."/>
      <w:lvlJc w:val="right"/>
      <w:pPr>
        <w:ind w:left="5171" w:hanging="180"/>
      </w:pPr>
    </w:lvl>
    <w:lvl w:ilvl="6" w:tplc="0421000F" w:tentative="1">
      <w:start w:val="1"/>
      <w:numFmt w:val="decimal"/>
      <w:lvlText w:val="%7."/>
      <w:lvlJc w:val="left"/>
      <w:pPr>
        <w:ind w:left="5891" w:hanging="360"/>
      </w:pPr>
    </w:lvl>
    <w:lvl w:ilvl="7" w:tplc="04210019" w:tentative="1">
      <w:start w:val="1"/>
      <w:numFmt w:val="lowerLetter"/>
      <w:lvlText w:val="%8."/>
      <w:lvlJc w:val="left"/>
      <w:pPr>
        <w:ind w:left="6611" w:hanging="360"/>
      </w:pPr>
    </w:lvl>
    <w:lvl w:ilvl="8" w:tplc="0421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50">
    <w:nsid w:val="382940E9"/>
    <w:multiLevelType w:val="hybridMultilevel"/>
    <w:tmpl w:val="B7E41376"/>
    <w:lvl w:ilvl="0" w:tplc="04090011">
      <w:start w:val="1"/>
      <w:numFmt w:val="decimal"/>
      <w:lvlText w:val="%1)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51">
    <w:nsid w:val="38CC198A"/>
    <w:multiLevelType w:val="hybridMultilevel"/>
    <w:tmpl w:val="78B88A22"/>
    <w:lvl w:ilvl="0" w:tplc="04090019">
      <w:start w:val="1"/>
      <w:numFmt w:val="lowerLetter"/>
      <w:lvlText w:val="%1.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52">
    <w:nsid w:val="3B590EF5"/>
    <w:multiLevelType w:val="hybridMultilevel"/>
    <w:tmpl w:val="CF7A215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>
    <w:nsid w:val="3B8A6E7A"/>
    <w:multiLevelType w:val="hybridMultilevel"/>
    <w:tmpl w:val="988E0E3C"/>
    <w:lvl w:ilvl="0" w:tplc="04090019">
      <w:start w:val="1"/>
      <w:numFmt w:val="lowerLetter"/>
      <w:lvlText w:val="%1.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54">
    <w:nsid w:val="3CA30463"/>
    <w:multiLevelType w:val="hybridMultilevel"/>
    <w:tmpl w:val="DAA8DAB8"/>
    <w:lvl w:ilvl="0" w:tplc="0409000F">
      <w:start w:val="1"/>
      <w:numFmt w:val="decimal"/>
      <w:lvlText w:val="%1.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55">
    <w:nsid w:val="3DFE08D9"/>
    <w:multiLevelType w:val="hybridMultilevel"/>
    <w:tmpl w:val="F6CC8D9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6">
    <w:nsid w:val="3E3C3A30"/>
    <w:multiLevelType w:val="hybridMultilevel"/>
    <w:tmpl w:val="91A84BA0"/>
    <w:lvl w:ilvl="0" w:tplc="9E6C2910">
      <w:start w:val="1"/>
      <w:numFmt w:val="decimal"/>
      <w:lvlText w:val="%1)"/>
      <w:lvlJc w:val="left"/>
      <w:pPr>
        <w:ind w:left="1146" w:hanging="360"/>
      </w:pPr>
      <w:rPr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57">
    <w:nsid w:val="3E795AA9"/>
    <w:multiLevelType w:val="hybridMultilevel"/>
    <w:tmpl w:val="4A88A0E8"/>
    <w:lvl w:ilvl="0" w:tplc="0409000F">
      <w:start w:val="1"/>
      <w:numFmt w:val="decimal"/>
      <w:lvlText w:val="%1.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58">
    <w:nsid w:val="3EAE4D6D"/>
    <w:multiLevelType w:val="hybridMultilevel"/>
    <w:tmpl w:val="05F257A8"/>
    <w:lvl w:ilvl="0" w:tplc="0409000F">
      <w:start w:val="1"/>
      <w:numFmt w:val="decimal"/>
      <w:lvlText w:val="%1.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59">
    <w:nsid w:val="3F2F2798"/>
    <w:multiLevelType w:val="hybridMultilevel"/>
    <w:tmpl w:val="6CFECEAA"/>
    <w:lvl w:ilvl="0" w:tplc="21A292AC">
      <w:start w:val="1"/>
      <w:numFmt w:val="decimal"/>
      <w:lvlText w:val="%1)"/>
      <w:lvlJc w:val="left"/>
      <w:pPr>
        <w:ind w:left="256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60">
    <w:nsid w:val="3F8879CF"/>
    <w:multiLevelType w:val="hybridMultilevel"/>
    <w:tmpl w:val="BEDC89F0"/>
    <w:lvl w:ilvl="0" w:tplc="0409000F">
      <w:start w:val="1"/>
      <w:numFmt w:val="decimal"/>
      <w:lvlText w:val="%1.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61">
    <w:nsid w:val="40023D38"/>
    <w:multiLevelType w:val="hybridMultilevel"/>
    <w:tmpl w:val="19148AE2"/>
    <w:lvl w:ilvl="0" w:tplc="04090019">
      <w:start w:val="1"/>
      <w:numFmt w:val="lowerLetter"/>
      <w:lvlText w:val="%1."/>
      <w:lvlJc w:val="left"/>
      <w:pPr>
        <w:ind w:left="1866" w:hanging="360"/>
      </w:pPr>
    </w:lvl>
    <w:lvl w:ilvl="1" w:tplc="04090019" w:tentative="1">
      <w:start w:val="1"/>
      <w:numFmt w:val="lowerLetter"/>
      <w:lvlText w:val="%2."/>
      <w:lvlJc w:val="left"/>
      <w:pPr>
        <w:ind w:left="2586" w:hanging="360"/>
      </w:pPr>
    </w:lvl>
    <w:lvl w:ilvl="2" w:tplc="0409001B" w:tentative="1">
      <w:start w:val="1"/>
      <w:numFmt w:val="lowerRoman"/>
      <w:lvlText w:val="%3."/>
      <w:lvlJc w:val="right"/>
      <w:pPr>
        <w:ind w:left="3306" w:hanging="180"/>
      </w:pPr>
    </w:lvl>
    <w:lvl w:ilvl="3" w:tplc="0409000F" w:tentative="1">
      <w:start w:val="1"/>
      <w:numFmt w:val="decimal"/>
      <w:lvlText w:val="%4."/>
      <w:lvlJc w:val="left"/>
      <w:pPr>
        <w:ind w:left="4026" w:hanging="360"/>
      </w:pPr>
    </w:lvl>
    <w:lvl w:ilvl="4" w:tplc="04090019" w:tentative="1">
      <w:start w:val="1"/>
      <w:numFmt w:val="lowerLetter"/>
      <w:lvlText w:val="%5."/>
      <w:lvlJc w:val="left"/>
      <w:pPr>
        <w:ind w:left="4746" w:hanging="360"/>
      </w:pPr>
    </w:lvl>
    <w:lvl w:ilvl="5" w:tplc="0409001B" w:tentative="1">
      <w:start w:val="1"/>
      <w:numFmt w:val="lowerRoman"/>
      <w:lvlText w:val="%6."/>
      <w:lvlJc w:val="right"/>
      <w:pPr>
        <w:ind w:left="5466" w:hanging="180"/>
      </w:pPr>
    </w:lvl>
    <w:lvl w:ilvl="6" w:tplc="0409000F" w:tentative="1">
      <w:start w:val="1"/>
      <w:numFmt w:val="decimal"/>
      <w:lvlText w:val="%7."/>
      <w:lvlJc w:val="left"/>
      <w:pPr>
        <w:ind w:left="6186" w:hanging="360"/>
      </w:pPr>
    </w:lvl>
    <w:lvl w:ilvl="7" w:tplc="04090019" w:tentative="1">
      <w:start w:val="1"/>
      <w:numFmt w:val="lowerLetter"/>
      <w:lvlText w:val="%8."/>
      <w:lvlJc w:val="left"/>
      <w:pPr>
        <w:ind w:left="6906" w:hanging="360"/>
      </w:pPr>
    </w:lvl>
    <w:lvl w:ilvl="8" w:tplc="0409001B" w:tentative="1">
      <w:start w:val="1"/>
      <w:numFmt w:val="lowerRoman"/>
      <w:lvlText w:val="%9."/>
      <w:lvlJc w:val="right"/>
      <w:pPr>
        <w:ind w:left="7626" w:hanging="180"/>
      </w:pPr>
    </w:lvl>
  </w:abstractNum>
  <w:abstractNum w:abstractNumId="62">
    <w:nsid w:val="40262F9C"/>
    <w:multiLevelType w:val="hybridMultilevel"/>
    <w:tmpl w:val="7AFA64D4"/>
    <w:lvl w:ilvl="0" w:tplc="0409000F">
      <w:start w:val="1"/>
      <w:numFmt w:val="decimal"/>
      <w:lvlText w:val="%1.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63">
    <w:nsid w:val="428C428F"/>
    <w:multiLevelType w:val="hybridMultilevel"/>
    <w:tmpl w:val="3B5A666A"/>
    <w:lvl w:ilvl="0" w:tplc="04090011">
      <w:start w:val="1"/>
      <w:numFmt w:val="decimal"/>
      <w:lvlText w:val="%1)"/>
      <w:lvlJc w:val="left"/>
      <w:pPr>
        <w:ind w:left="2705" w:hanging="360"/>
      </w:pPr>
      <w:rPr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3425" w:hanging="360"/>
      </w:pPr>
    </w:lvl>
    <w:lvl w:ilvl="2" w:tplc="0409001B" w:tentative="1">
      <w:start w:val="1"/>
      <w:numFmt w:val="lowerRoman"/>
      <w:lvlText w:val="%3."/>
      <w:lvlJc w:val="right"/>
      <w:pPr>
        <w:ind w:left="4145" w:hanging="180"/>
      </w:pPr>
    </w:lvl>
    <w:lvl w:ilvl="3" w:tplc="0409000F" w:tentative="1">
      <w:start w:val="1"/>
      <w:numFmt w:val="decimal"/>
      <w:lvlText w:val="%4."/>
      <w:lvlJc w:val="left"/>
      <w:pPr>
        <w:ind w:left="4865" w:hanging="360"/>
      </w:pPr>
    </w:lvl>
    <w:lvl w:ilvl="4" w:tplc="04090019" w:tentative="1">
      <w:start w:val="1"/>
      <w:numFmt w:val="lowerLetter"/>
      <w:lvlText w:val="%5."/>
      <w:lvlJc w:val="left"/>
      <w:pPr>
        <w:ind w:left="5585" w:hanging="360"/>
      </w:pPr>
    </w:lvl>
    <w:lvl w:ilvl="5" w:tplc="0409001B" w:tentative="1">
      <w:start w:val="1"/>
      <w:numFmt w:val="lowerRoman"/>
      <w:lvlText w:val="%6."/>
      <w:lvlJc w:val="right"/>
      <w:pPr>
        <w:ind w:left="6305" w:hanging="180"/>
      </w:pPr>
    </w:lvl>
    <w:lvl w:ilvl="6" w:tplc="0409000F" w:tentative="1">
      <w:start w:val="1"/>
      <w:numFmt w:val="decimal"/>
      <w:lvlText w:val="%7."/>
      <w:lvlJc w:val="left"/>
      <w:pPr>
        <w:ind w:left="7025" w:hanging="360"/>
      </w:pPr>
    </w:lvl>
    <w:lvl w:ilvl="7" w:tplc="04090019" w:tentative="1">
      <w:start w:val="1"/>
      <w:numFmt w:val="lowerLetter"/>
      <w:lvlText w:val="%8."/>
      <w:lvlJc w:val="left"/>
      <w:pPr>
        <w:ind w:left="7745" w:hanging="360"/>
      </w:pPr>
    </w:lvl>
    <w:lvl w:ilvl="8" w:tplc="0409001B" w:tentative="1">
      <w:start w:val="1"/>
      <w:numFmt w:val="lowerRoman"/>
      <w:lvlText w:val="%9."/>
      <w:lvlJc w:val="right"/>
      <w:pPr>
        <w:ind w:left="8465" w:hanging="180"/>
      </w:pPr>
    </w:lvl>
  </w:abstractNum>
  <w:abstractNum w:abstractNumId="64">
    <w:nsid w:val="42E74A8B"/>
    <w:multiLevelType w:val="hybridMultilevel"/>
    <w:tmpl w:val="6B5E5F9C"/>
    <w:lvl w:ilvl="0" w:tplc="624212F2">
      <w:start w:val="1"/>
      <w:numFmt w:val="lowerLetter"/>
      <w:lvlText w:val="%1.)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5">
    <w:nsid w:val="43A0268E"/>
    <w:multiLevelType w:val="hybridMultilevel"/>
    <w:tmpl w:val="AE8CD696"/>
    <w:lvl w:ilvl="0" w:tplc="04090011">
      <w:start w:val="1"/>
      <w:numFmt w:val="decimal"/>
      <w:lvlText w:val="%1)"/>
      <w:lvlJc w:val="left"/>
      <w:pPr>
        <w:ind w:left="2433" w:hanging="360"/>
      </w:pPr>
    </w:lvl>
    <w:lvl w:ilvl="1" w:tplc="04090019" w:tentative="1">
      <w:start w:val="1"/>
      <w:numFmt w:val="lowerLetter"/>
      <w:lvlText w:val="%2."/>
      <w:lvlJc w:val="left"/>
      <w:pPr>
        <w:ind w:left="3153" w:hanging="360"/>
      </w:pPr>
    </w:lvl>
    <w:lvl w:ilvl="2" w:tplc="0409001B" w:tentative="1">
      <w:start w:val="1"/>
      <w:numFmt w:val="lowerRoman"/>
      <w:lvlText w:val="%3."/>
      <w:lvlJc w:val="right"/>
      <w:pPr>
        <w:ind w:left="3873" w:hanging="180"/>
      </w:pPr>
    </w:lvl>
    <w:lvl w:ilvl="3" w:tplc="0409000F" w:tentative="1">
      <w:start w:val="1"/>
      <w:numFmt w:val="decimal"/>
      <w:lvlText w:val="%4."/>
      <w:lvlJc w:val="left"/>
      <w:pPr>
        <w:ind w:left="4593" w:hanging="360"/>
      </w:pPr>
    </w:lvl>
    <w:lvl w:ilvl="4" w:tplc="04090019" w:tentative="1">
      <w:start w:val="1"/>
      <w:numFmt w:val="lowerLetter"/>
      <w:lvlText w:val="%5."/>
      <w:lvlJc w:val="left"/>
      <w:pPr>
        <w:ind w:left="5313" w:hanging="360"/>
      </w:pPr>
    </w:lvl>
    <w:lvl w:ilvl="5" w:tplc="0409001B" w:tentative="1">
      <w:start w:val="1"/>
      <w:numFmt w:val="lowerRoman"/>
      <w:lvlText w:val="%6."/>
      <w:lvlJc w:val="right"/>
      <w:pPr>
        <w:ind w:left="6033" w:hanging="180"/>
      </w:pPr>
    </w:lvl>
    <w:lvl w:ilvl="6" w:tplc="0409000F" w:tentative="1">
      <w:start w:val="1"/>
      <w:numFmt w:val="decimal"/>
      <w:lvlText w:val="%7."/>
      <w:lvlJc w:val="left"/>
      <w:pPr>
        <w:ind w:left="6753" w:hanging="360"/>
      </w:pPr>
    </w:lvl>
    <w:lvl w:ilvl="7" w:tplc="04090019" w:tentative="1">
      <w:start w:val="1"/>
      <w:numFmt w:val="lowerLetter"/>
      <w:lvlText w:val="%8."/>
      <w:lvlJc w:val="left"/>
      <w:pPr>
        <w:ind w:left="7473" w:hanging="360"/>
      </w:pPr>
    </w:lvl>
    <w:lvl w:ilvl="8" w:tplc="0409001B" w:tentative="1">
      <w:start w:val="1"/>
      <w:numFmt w:val="lowerRoman"/>
      <w:lvlText w:val="%9."/>
      <w:lvlJc w:val="right"/>
      <w:pPr>
        <w:ind w:left="8193" w:hanging="180"/>
      </w:pPr>
    </w:lvl>
  </w:abstractNum>
  <w:abstractNum w:abstractNumId="66">
    <w:nsid w:val="46416AA3"/>
    <w:multiLevelType w:val="hybridMultilevel"/>
    <w:tmpl w:val="CF7A215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7">
    <w:nsid w:val="482B4FD5"/>
    <w:multiLevelType w:val="hybridMultilevel"/>
    <w:tmpl w:val="CF7A215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8">
    <w:nsid w:val="491E4429"/>
    <w:multiLevelType w:val="hybridMultilevel"/>
    <w:tmpl w:val="03E6F8C2"/>
    <w:lvl w:ilvl="0" w:tplc="04090019">
      <w:start w:val="1"/>
      <w:numFmt w:val="lowerLetter"/>
      <w:lvlText w:val="%1."/>
      <w:lvlJc w:val="left"/>
      <w:pPr>
        <w:ind w:left="1571" w:hanging="360"/>
      </w:pPr>
    </w:lvl>
    <w:lvl w:ilvl="1" w:tplc="04210019" w:tentative="1">
      <w:start w:val="1"/>
      <w:numFmt w:val="lowerLetter"/>
      <w:lvlText w:val="%2."/>
      <w:lvlJc w:val="left"/>
      <w:pPr>
        <w:ind w:left="2291" w:hanging="360"/>
      </w:pPr>
    </w:lvl>
    <w:lvl w:ilvl="2" w:tplc="0421001B" w:tentative="1">
      <w:start w:val="1"/>
      <w:numFmt w:val="lowerRoman"/>
      <w:lvlText w:val="%3."/>
      <w:lvlJc w:val="right"/>
      <w:pPr>
        <w:ind w:left="3011" w:hanging="180"/>
      </w:pPr>
    </w:lvl>
    <w:lvl w:ilvl="3" w:tplc="0421000F" w:tentative="1">
      <w:start w:val="1"/>
      <w:numFmt w:val="decimal"/>
      <w:lvlText w:val="%4."/>
      <w:lvlJc w:val="left"/>
      <w:pPr>
        <w:ind w:left="3731" w:hanging="360"/>
      </w:pPr>
    </w:lvl>
    <w:lvl w:ilvl="4" w:tplc="04210019" w:tentative="1">
      <w:start w:val="1"/>
      <w:numFmt w:val="lowerLetter"/>
      <w:lvlText w:val="%5."/>
      <w:lvlJc w:val="left"/>
      <w:pPr>
        <w:ind w:left="4451" w:hanging="360"/>
      </w:pPr>
    </w:lvl>
    <w:lvl w:ilvl="5" w:tplc="0421001B" w:tentative="1">
      <w:start w:val="1"/>
      <w:numFmt w:val="lowerRoman"/>
      <w:lvlText w:val="%6."/>
      <w:lvlJc w:val="right"/>
      <w:pPr>
        <w:ind w:left="5171" w:hanging="180"/>
      </w:pPr>
    </w:lvl>
    <w:lvl w:ilvl="6" w:tplc="0421000F" w:tentative="1">
      <w:start w:val="1"/>
      <w:numFmt w:val="decimal"/>
      <w:lvlText w:val="%7."/>
      <w:lvlJc w:val="left"/>
      <w:pPr>
        <w:ind w:left="5891" w:hanging="360"/>
      </w:pPr>
    </w:lvl>
    <w:lvl w:ilvl="7" w:tplc="04210019" w:tentative="1">
      <w:start w:val="1"/>
      <w:numFmt w:val="lowerLetter"/>
      <w:lvlText w:val="%8."/>
      <w:lvlJc w:val="left"/>
      <w:pPr>
        <w:ind w:left="6611" w:hanging="360"/>
      </w:pPr>
    </w:lvl>
    <w:lvl w:ilvl="8" w:tplc="0421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69">
    <w:nsid w:val="49406670"/>
    <w:multiLevelType w:val="hybridMultilevel"/>
    <w:tmpl w:val="4AD8C930"/>
    <w:lvl w:ilvl="0" w:tplc="04090011">
      <w:start w:val="1"/>
      <w:numFmt w:val="decimal"/>
      <w:lvlText w:val="%1)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70">
    <w:nsid w:val="496E4089"/>
    <w:multiLevelType w:val="hybridMultilevel"/>
    <w:tmpl w:val="3EA0CE10"/>
    <w:lvl w:ilvl="0" w:tplc="0409000F">
      <w:start w:val="1"/>
      <w:numFmt w:val="decimal"/>
      <w:lvlText w:val="%1.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71">
    <w:nsid w:val="4D6440B9"/>
    <w:multiLevelType w:val="hybridMultilevel"/>
    <w:tmpl w:val="8216F03E"/>
    <w:lvl w:ilvl="0" w:tplc="04090011">
      <w:start w:val="1"/>
      <w:numFmt w:val="decimal"/>
      <w:lvlText w:val="%1)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72">
    <w:nsid w:val="4DEF1E01"/>
    <w:multiLevelType w:val="hybridMultilevel"/>
    <w:tmpl w:val="6ABAD552"/>
    <w:lvl w:ilvl="0" w:tplc="21A292AC">
      <w:start w:val="1"/>
      <w:numFmt w:val="decimal"/>
      <w:lvlText w:val="%1)"/>
      <w:lvlJc w:val="left"/>
      <w:pPr>
        <w:ind w:left="256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73">
    <w:nsid w:val="4ED457D7"/>
    <w:multiLevelType w:val="hybridMultilevel"/>
    <w:tmpl w:val="1D1E86D6"/>
    <w:lvl w:ilvl="0" w:tplc="4C9A1030">
      <w:start w:val="1"/>
      <w:numFmt w:val="lowerLetter"/>
      <w:lvlText w:val="%1.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4">
    <w:nsid w:val="4F244CFF"/>
    <w:multiLevelType w:val="hybridMultilevel"/>
    <w:tmpl w:val="36246F58"/>
    <w:lvl w:ilvl="0" w:tplc="4C9A1030">
      <w:start w:val="1"/>
      <w:numFmt w:val="lowerLetter"/>
      <w:lvlText w:val="%1.)"/>
      <w:lvlJc w:val="left"/>
      <w:pPr>
        <w:ind w:left="2421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3141" w:hanging="360"/>
      </w:pPr>
    </w:lvl>
    <w:lvl w:ilvl="2" w:tplc="0421001B" w:tentative="1">
      <w:start w:val="1"/>
      <w:numFmt w:val="lowerRoman"/>
      <w:lvlText w:val="%3."/>
      <w:lvlJc w:val="right"/>
      <w:pPr>
        <w:ind w:left="3861" w:hanging="180"/>
      </w:pPr>
    </w:lvl>
    <w:lvl w:ilvl="3" w:tplc="0421000F" w:tentative="1">
      <w:start w:val="1"/>
      <w:numFmt w:val="decimal"/>
      <w:lvlText w:val="%4."/>
      <w:lvlJc w:val="left"/>
      <w:pPr>
        <w:ind w:left="4581" w:hanging="360"/>
      </w:pPr>
    </w:lvl>
    <w:lvl w:ilvl="4" w:tplc="04210019" w:tentative="1">
      <w:start w:val="1"/>
      <w:numFmt w:val="lowerLetter"/>
      <w:lvlText w:val="%5."/>
      <w:lvlJc w:val="left"/>
      <w:pPr>
        <w:ind w:left="5301" w:hanging="360"/>
      </w:pPr>
    </w:lvl>
    <w:lvl w:ilvl="5" w:tplc="0421001B" w:tentative="1">
      <w:start w:val="1"/>
      <w:numFmt w:val="lowerRoman"/>
      <w:lvlText w:val="%6."/>
      <w:lvlJc w:val="right"/>
      <w:pPr>
        <w:ind w:left="6021" w:hanging="180"/>
      </w:pPr>
    </w:lvl>
    <w:lvl w:ilvl="6" w:tplc="0421000F" w:tentative="1">
      <w:start w:val="1"/>
      <w:numFmt w:val="decimal"/>
      <w:lvlText w:val="%7."/>
      <w:lvlJc w:val="left"/>
      <w:pPr>
        <w:ind w:left="6741" w:hanging="360"/>
      </w:pPr>
    </w:lvl>
    <w:lvl w:ilvl="7" w:tplc="04210019" w:tentative="1">
      <w:start w:val="1"/>
      <w:numFmt w:val="lowerLetter"/>
      <w:lvlText w:val="%8."/>
      <w:lvlJc w:val="left"/>
      <w:pPr>
        <w:ind w:left="7461" w:hanging="360"/>
      </w:pPr>
    </w:lvl>
    <w:lvl w:ilvl="8" w:tplc="0421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75">
    <w:nsid w:val="52490ED0"/>
    <w:multiLevelType w:val="hybridMultilevel"/>
    <w:tmpl w:val="87B23E26"/>
    <w:lvl w:ilvl="0" w:tplc="04090011">
      <w:start w:val="1"/>
      <w:numFmt w:val="decimal"/>
      <w:lvlText w:val="%1)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76">
    <w:nsid w:val="529567D4"/>
    <w:multiLevelType w:val="hybridMultilevel"/>
    <w:tmpl w:val="477A9D88"/>
    <w:lvl w:ilvl="0" w:tplc="04090019">
      <w:start w:val="1"/>
      <w:numFmt w:val="lowerLetter"/>
      <w:lvlText w:val="%1.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77">
    <w:nsid w:val="55556270"/>
    <w:multiLevelType w:val="hybridMultilevel"/>
    <w:tmpl w:val="695C6E88"/>
    <w:lvl w:ilvl="0" w:tplc="4D4A7450">
      <w:start w:val="2"/>
      <w:numFmt w:val="decimal"/>
      <w:lvlText w:val="%1.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8">
    <w:nsid w:val="57A8217B"/>
    <w:multiLevelType w:val="hybridMultilevel"/>
    <w:tmpl w:val="E2709212"/>
    <w:lvl w:ilvl="0" w:tplc="04090011">
      <w:start w:val="1"/>
      <w:numFmt w:val="decimal"/>
      <w:lvlText w:val="%1)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79">
    <w:nsid w:val="57D14506"/>
    <w:multiLevelType w:val="hybridMultilevel"/>
    <w:tmpl w:val="7D2C884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0">
    <w:nsid w:val="58421E6A"/>
    <w:multiLevelType w:val="hybridMultilevel"/>
    <w:tmpl w:val="03E6F8C2"/>
    <w:lvl w:ilvl="0" w:tplc="04090019">
      <w:start w:val="1"/>
      <w:numFmt w:val="lowerLetter"/>
      <w:lvlText w:val="%1."/>
      <w:lvlJc w:val="left"/>
      <w:pPr>
        <w:ind w:left="1571" w:hanging="360"/>
      </w:pPr>
    </w:lvl>
    <w:lvl w:ilvl="1" w:tplc="04210019" w:tentative="1">
      <w:start w:val="1"/>
      <w:numFmt w:val="lowerLetter"/>
      <w:lvlText w:val="%2."/>
      <w:lvlJc w:val="left"/>
      <w:pPr>
        <w:ind w:left="2291" w:hanging="360"/>
      </w:pPr>
    </w:lvl>
    <w:lvl w:ilvl="2" w:tplc="0421001B" w:tentative="1">
      <w:start w:val="1"/>
      <w:numFmt w:val="lowerRoman"/>
      <w:lvlText w:val="%3."/>
      <w:lvlJc w:val="right"/>
      <w:pPr>
        <w:ind w:left="3011" w:hanging="180"/>
      </w:pPr>
    </w:lvl>
    <w:lvl w:ilvl="3" w:tplc="0421000F" w:tentative="1">
      <w:start w:val="1"/>
      <w:numFmt w:val="decimal"/>
      <w:lvlText w:val="%4."/>
      <w:lvlJc w:val="left"/>
      <w:pPr>
        <w:ind w:left="3731" w:hanging="360"/>
      </w:pPr>
    </w:lvl>
    <w:lvl w:ilvl="4" w:tplc="04210019" w:tentative="1">
      <w:start w:val="1"/>
      <w:numFmt w:val="lowerLetter"/>
      <w:lvlText w:val="%5."/>
      <w:lvlJc w:val="left"/>
      <w:pPr>
        <w:ind w:left="4451" w:hanging="360"/>
      </w:pPr>
    </w:lvl>
    <w:lvl w:ilvl="5" w:tplc="0421001B" w:tentative="1">
      <w:start w:val="1"/>
      <w:numFmt w:val="lowerRoman"/>
      <w:lvlText w:val="%6."/>
      <w:lvlJc w:val="right"/>
      <w:pPr>
        <w:ind w:left="5171" w:hanging="180"/>
      </w:pPr>
    </w:lvl>
    <w:lvl w:ilvl="6" w:tplc="0421000F" w:tentative="1">
      <w:start w:val="1"/>
      <w:numFmt w:val="decimal"/>
      <w:lvlText w:val="%7."/>
      <w:lvlJc w:val="left"/>
      <w:pPr>
        <w:ind w:left="5891" w:hanging="360"/>
      </w:pPr>
    </w:lvl>
    <w:lvl w:ilvl="7" w:tplc="04210019" w:tentative="1">
      <w:start w:val="1"/>
      <w:numFmt w:val="lowerLetter"/>
      <w:lvlText w:val="%8."/>
      <w:lvlJc w:val="left"/>
      <w:pPr>
        <w:ind w:left="6611" w:hanging="360"/>
      </w:pPr>
    </w:lvl>
    <w:lvl w:ilvl="8" w:tplc="0421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81">
    <w:nsid w:val="592E7F7F"/>
    <w:multiLevelType w:val="hybridMultilevel"/>
    <w:tmpl w:val="5138317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2">
    <w:nsid w:val="5B9B19C1"/>
    <w:multiLevelType w:val="hybridMultilevel"/>
    <w:tmpl w:val="C36A551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3">
    <w:nsid w:val="5BCA13A1"/>
    <w:multiLevelType w:val="hybridMultilevel"/>
    <w:tmpl w:val="5B80CCA6"/>
    <w:lvl w:ilvl="0" w:tplc="04090011">
      <w:start w:val="1"/>
      <w:numFmt w:val="decimal"/>
      <w:lvlText w:val="%1)"/>
      <w:lvlJc w:val="left"/>
      <w:pPr>
        <w:ind w:left="31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84">
    <w:nsid w:val="5DEE3065"/>
    <w:multiLevelType w:val="hybridMultilevel"/>
    <w:tmpl w:val="5138317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5">
    <w:nsid w:val="5E1B70B9"/>
    <w:multiLevelType w:val="hybridMultilevel"/>
    <w:tmpl w:val="F086E658"/>
    <w:lvl w:ilvl="0" w:tplc="8528ECDE">
      <w:start w:val="1"/>
      <w:numFmt w:val="decimal"/>
      <w:lvlText w:val="%1."/>
      <w:lvlJc w:val="left"/>
      <w:pPr>
        <w:ind w:left="1854" w:hanging="360"/>
      </w:pPr>
      <w:rPr>
        <w:rFonts w:cs="Times New Roman"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2574" w:hanging="360"/>
      </w:pPr>
    </w:lvl>
    <w:lvl w:ilvl="2" w:tplc="0421001B" w:tentative="1">
      <w:start w:val="1"/>
      <w:numFmt w:val="lowerRoman"/>
      <w:lvlText w:val="%3."/>
      <w:lvlJc w:val="right"/>
      <w:pPr>
        <w:ind w:left="3294" w:hanging="180"/>
      </w:pPr>
    </w:lvl>
    <w:lvl w:ilvl="3" w:tplc="0421000F" w:tentative="1">
      <w:start w:val="1"/>
      <w:numFmt w:val="decimal"/>
      <w:lvlText w:val="%4."/>
      <w:lvlJc w:val="left"/>
      <w:pPr>
        <w:ind w:left="4014" w:hanging="360"/>
      </w:pPr>
    </w:lvl>
    <w:lvl w:ilvl="4" w:tplc="04210019" w:tentative="1">
      <w:start w:val="1"/>
      <w:numFmt w:val="lowerLetter"/>
      <w:lvlText w:val="%5."/>
      <w:lvlJc w:val="left"/>
      <w:pPr>
        <w:ind w:left="4734" w:hanging="360"/>
      </w:pPr>
    </w:lvl>
    <w:lvl w:ilvl="5" w:tplc="0421001B" w:tentative="1">
      <w:start w:val="1"/>
      <w:numFmt w:val="lowerRoman"/>
      <w:lvlText w:val="%6."/>
      <w:lvlJc w:val="right"/>
      <w:pPr>
        <w:ind w:left="5454" w:hanging="180"/>
      </w:pPr>
    </w:lvl>
    <w:lvl w:ilvl="6" w:tplc="0421000F" w:tentative="1">
      <w:start w:val="1"/>
      <w:numFmt w:val="decimal"/>
      <w:lvlText w:val="%7."/>
      <w:lvlJc w:val="left"/>
      <w:pPr>
        <w:ind w:left="6174" w:hanging="360"/>
      </w:pPr>
    </w:lvl>
    <w:lvl w:ilvl="7" w:tplc="04210019" w:tentative="1">
      <w:start w:val="1"/>
      <w:numFmt w:val="lowerLetter"/>
      <w:lvlText w:val="%8."/>
      <w:lvlJc w:val="left"/>
      <w:pPr>
        <w:ind w:left="6894" w:hanging="360"/>
      </w:pPr>
    </w:lvl>
    <w:lvl w:ilvl="8" w:tplc="0421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86">
    <w:nsid w:val="5FE23F18"/>
    <w:multiLevelType w:val="hybridMultilevel"/>
    <w:tmpl w:val="E7D6B37E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87">
    <w:nsid w:val="603F270C"/>
    <w:multiLevelType w:val="hybridMultilevel"/>
    <w:tmpl w:val="D2468624"/>
    <w:lvl w:ilvl="0" w:tplc="7FC2C778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88">
    <w:nsid w:val="604334BE"/>
    <w:multiLevelType w:val="hybridMultilevel"/>
    <w:tmpl w:val="CF7A215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9">
    <w:nsid w:val="60DB7528"/>
    <w:multiLevelType w:val="hybridMultilevel"/>
    <w:tmpl w:val="9E021878"/>
    <w:lvl w:ilvl="0" w:tplc="04090011">
      <w:start w:val="1"/>
      <w:numFmt w:val="decimal"/>
      <w:lvlText w:val="%1)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90">
    <w:nsid w:val="60F43273"/>
    <w:multiLevelType w:val="hybridMultilevel"/>
    <w:tmpl w:val="5138317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1">
    <w:nsid w:val="61DD31B2"/>
    <w:multiLevelType w:val="hybridMultilevel"/>
    <w:tmpl w:val="849CC994"/>
    <w:lvl w:ilvl="0" w:tplc="04090011">
      <w:start w:val="1"/>
      <w:numFmt w:val="decimal"/>
      <w:lvlText w:val="%1)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92">
    <w:nsid w:val="64A60558"/>
    <w:multiLevelType w:val="hybridMultilevel"/>
    <w:tmpl w:val="CF7A215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3">
    <w:nsid w:val="64E86663"/>
    <w:multiLevelType w:val="hybridMultilevel"/>
    <w:tmpl w:val="1264DF2A"/>
    <w:lvl w:ilvl="0" w:tplc="0409000F">
      <w:start w:val="1"/>
      <w:numFmt w:val="decimal"/>
      <w:lvlText w:val="%1."/>
      <w:lvlJc w:val="left"/>
      <w:pPr>
        <w:ind w:left="1571" w:hanging="360"/>
      </w:pPr>
      <w:rPr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94">
    <w:nsid w:val="66871105"/>
    <w:multiLevelType w:val="hybridMultilevel"/>
    <w:tmpl w:val="E1A4F8C0"/>
    <w:lvl w:ilvl="0" w:tplc="0409000F">
      <w:start w:val="1"/>
      <w:numFmt w:val="decimal"/>
      <w:lvlText w:val="%1.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95">
    <w:nsid w:val="6B154F01"/>
    <w:multiLevelType w:val="hybridMultilevel"/>
    <w:tmpl w:val="32566BB6"/>
    <w:lvl w:ilvl="0" w:tplc="BC1CFB72">
      <w:start w:val="1"/>
      <w:numFmt w:val="lowerLetter"/>
      <w:lvlText w:val="%1."/>
      <w:lvlJc w:val="left"/>
      <w:pPr>
        <w:ind w:left="3697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6">
    <w:nsid w:val="6CE30578"/>
    <w:multiLevelType w:val="hybridMultilevel"/>
    <w:tmpl w:val="D36A41B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7">
    <w:nsid w:val="6ED06EF8"/>
    <w:multiLevelType w:val="hybridMultilevel"/>
    <w:tmpl w:val="7292CCA4"/>
    <w:lvl w:ilvl="0" w:tplc="04090019">
      <w:start w:val="1"/>
      <w:numFmt w:val="lowerLetter"/>
      <w:lvlText w:val="%1.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98">
    <w:nsid w:val="6FB66023"/>
    <w:multiLevelType w:val="hybridMultilevel"/>
    <w:tmpl w:val="BA749168"/>
    <w:lvl w:ilvl="0" w:tplc="04090017">
      <w:start w:val="1"/>
      <w:numFmt w:val="lowerLetter"/>
      <w:lvlText w:val="%1)"/>
      <w:lvlJc w:val="left"/>
      <w:pPr>
        <w:ind w:left="3414" w:hanging="360"/>
      </w:pPr>
    </w:lvl>
    <w:lvl w:ilvl="1" w:tplc="04210019" w:tentative="1">
      <w:start w:val="1"/>
      <w:numFmt w:val="lowerLetter"/>
      <w:lvlText w:val="%2."/>
      <w:lvlJc w:val="left"/>
      <w:pPr>
        <w:ind w:left="4134" w:hanging="360"/>
      </w:pPr>
    </w:lvl>
    <w:lvl w:ilvl="2" w:tplc="0421001B" w:tentative="1">
      <w:start w:val="1"/>
      <w:numFmt w:val="lowerRoman"/>
      <w:lvlText w:val="%3."/>
      <w:lvlJc w:val="right"/>
      <w:pPr>
        <w:ind w:left="4854" w:hanging="180"/>
      </w:pPr>
    </w:lvl>
    <w:lvl w:ilvl="3" w:tplc="0421000F" w:tentative="1">
      <w:start w:val="1"/>
      <w:numFmt w:val="decimal"/>
      <w:lvlText w:val="%4."/>
      <w:lvlJc w:val="left"/>
      <w:pPr>
        <w:ind w:left="5574" w:hanging="360"/>
      </w:pPr>
    </w:lvl>
    <w:lvl w:ilvl="4" w:tplc="04210019" w:tentative="1">
      <w:start w:val="1"/>
      <w:numFmt w:val="lowerLetter"/>
      <w:lvlText w:val="%5."/>
      <w:lvlJc w:val="left"/>
      <w:pPr>
        <w:ind w:left="6294" w:hanging="360"/>
      </w:pPr>
    </w:lvl>
    <w:lvl w:ilvl="5" w:tplc="0421001B" w:tentative="1">
      <w:start w:val="1"/>
      <w:numFmt w:val="lowerRoman"/>
      <w:lvlText w:val="%6."/>
      <w:lvlJc w:val="right"/>
      <w:pPr>
        <w:ind w:left="7014" w:hanging="180"/>
      </w:pPr>
    </w:lvl>
    <w:lvl w:ilvl="6" w:tplc="0421000F" w:tentative="1">
      <w:start w:val="1"/>
      <w:numFmt w:val="decimal"/>
      <w:lvlText w:val="%7."/>
      <w:lvlJc w:val="left"/>
      <w:pPr>
        <w:ind w:left="7734" w:hanging="360"/>
      </w:pPr>
    </w:lvl>
    <w:lvl w:ilvl="7" w:tplc="04210019" w:tentative="1">
      <w:start w:val="1"/>
      <w:numFmt w:val="lowerLetter"/>
      <w:lvlText w:val="%8."/>
      <w:lvlJc w:val="left"/>
      <w:pPr>
        <w:ind w:left="8454" w:hanging="360"/>
      </w:pPr>
    </w:lvl>
    <w:lvl w:ilvl="8" w:tplc="0421001B" w:tentative="1">
      <w:start w:val="1"/>
      <w:numFmt w:val="lowerRoman"/>
      <w:lvlText w:val="%9."/>
      <w:lvlJc w:val="right"/>
      <w:pPr>
        <w:ind w:left="9174" w:hanging="180"/>
      </w:pPr>
    </w:lvl>
  </w:abstractNum>
  <w:abstractNum w:abstractNumId="99">
    <w:nsid w:val="70390836"/>
    <w:multiLevelType w:val="hybridMultilevel"/>
    <w:tmpl w:val="D3423AA4"/>
    <w:lvl w:ilvl="0" w:tplc="CA9682AE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00">
    <w:nsid w:val="715A5A52"/>
    <w:multiLevelType w:val="hybridMultilevel"/>
    <w:tmpl w:val="7742C2F0"/>
    <w:lvl w:ilvl="0" w:tplc="04090019">
      <w:start w:val="1"/>
      <w:numFmt w:val="lowerLetter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01">
    <w:nsid w:val="735839F5"/>
    <w:multiLevelType w:val="hybridMultilevel"/>
    <w:tmpl w:val="4198B760"/>
    <w:lvl w:ilvl="0" w:tplc="AC468C7C">
      <w:start w:val="2"/>
      <w:numFmt w:val="decimal"/>
      <w:lvlText w:val="%1."/>
      <w:lvlJc w:val="left"/>
      <w:pPr>
        <w:ind w:left="1146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2">
    <w:nsid w:val="7479138A"/>
    <w:multiLevelType w:val="hybridMultilevel"/>
    <w:tmpl w:val="6CB01D78"/>
    <w:lvl w:ilvl="0" w:tplc="AD6EC1D4">
      <w:start w:val="1"/>
      <w:numFmt w:val="upperLetter"/>
      <w:pStyle w:val="Heading2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3">
    <w:nsid w:val="763B102D"/>
    <w:multiLevelType w:val="hybridMultilevel"/>
    <w:tmpl w:val="BEA67FF8"/>
    <w:lvl w:ilvl="0" w:tplc="DB365384">
      <w:start w:val="1"/>
      <w:numFmt w:val="decimal"/>
      <w:lvlText w:val="%1."/>
      <w:lvlJc w:val="left"/>
      <w:pPr>
        <w:ind w:left="1146" w:hanging="360"/>
      </w:pPr>
      <w:rPr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04">
    <w:nsid w:val="76627210"/>
    <w:multiLevelType w:val="hybridMultilevel"/>
    <w:tmpl w:val="694606B4"/>
    <w:lvl w:ilvl="0" w:tplc="651C741C">
      <w:start w:val="1"/>
      <w:numFmt w:val="decimal"/>
      <w:lvlText w:val="%1)"/>
      <w:lvlJc w:val="left"/>
      <w:pPr>
        <w:ind w:left="2705" w:hanging="360"/>
      </w:pPr>
      <w:rPr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3425" w:hanging="360"/>
      </w:pPr>
    </w:lvl>
    <w:lvl w:ilvl="2" w:tplc="0409001B" w:tentative="1">
      <w:start w:val="1"/>
      <w:numFmt w:val="lowerRoman"/>
      <w:lvlText w:val="%3."/>
      <w:lvlJc w:val="right"/>
      <w:pPr>
        <w:ind w:left="4145" w:hanging="180"/>
      </w:pPr>
    </w:lvl>
    <w:lvl w:ilvl="3" w:tplc="0409000F" w:tentative="1">
      <w:start w:val="1"/>
      <w:numFmt w:val="decimal"/>
      <w:lvlText w:val="%4."/>
      <w:lvlJc w:val="left"/>
      <w:pPr>
        <w:ind w:left="4865" w:hanging="360"/>
      </w:pPr>
    </w:lvl>
    <w:lvl w:ilvl="4" w:tplc="04090019" w:tentative="1">
      <w:start w:val="1"/>
      <w:numFmt w:val="lowerLetter"/>
      <w:lvlText w:val="%5."/>
      <w:lvlJc w:val="left"/>
      <w:pPr>
        <w:ind w:left="5585" w:hanging="360"/>
      </w:pPr>
    </w:lvl>
    <w:lvl w:ilvl="5" w:tplc="0409001B" w:tentative="1">
      <w:start w:val="1"/>
      <w:numFmt w:val="lowerRoman"/>
      <w:lvlText w:val="%6."/>
      <w:lvlJc w:val="right"/>
      <w:pPr>
        <w:ind w:left="6305" w:hanging="180"/>
      </w:pPr>
    </w:lvl>
    <w:lvl w:ilvl="6" w:tplc="0409000F" w:tentative="1">
      <w:start w:val="1"/>
      <w:numFmt w:val="decimal"/>
      <w:lvlText w:val="%7."/>
      <w:lvlJc w:val="left"/>
      <w:pPr>
        <w:ind w:left="7025" w:hanging="360"/>
      </w:pPr>
    </w:lvl>
    <w:lvl w:ilvl="7" w:tplc="04090019" w:tentative="1">
      <w:start w:val="1"/>
      <w:numFmt w:val="lowerLetter"/>
      <w:lvlText w:val="%8."/>
      <w:lvlJc w:val="left"/>
      <w:pPr>
        <w:ind w:left="7745" w:hanging="360"/>
      </w:pPr>
    </w:lvl>
    <w:lvl w:ilvl="8" w:tplc="0409001B" w:tentative="1">
      <w:start w:val="1"/>
      <w:numFmt w:val="lowerRoman"/>
      <w:lvlText w:val="%9."/>
      <w:lvlJc w:val="right"/>
      <w:pPr>
        <w:ind w:left="8465" w:hanging="180"/>
      </w:pPr>
    </w:lvl>
  </w:abstractNum>
  <w:abstractNum w:abstractNumId="105">
    <w:nsid w:val="78DA2456"/>
    <w:multiLevelType w:val="hybridMultilevel"/>
    <w:tmpl w:val="3E4EC2CE"/>
    <w:lvl w:ilvl="0" w:tplc="04090011">
      <w:start w:val="1"/>
      <w:numFmt w:val="decimal"/>
      <w:lvlText w:val="%1)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106">
    <w:nsid w:val="7CC15E64"/>
    <w:multiLevelType w:val="hybridMultilevel"/>
    <w:tmpl w:val="F1C48B68"/>
    <w:lvl w:ilvl="0" w:tplc="0409000F">
      <w:start w:val="1"/>
      <w:numFmt w:val="decimal"/>
      <w:lvlText w:val="%1.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07">
    <w:nsid w:val="7D671EBC"/>
    <w:multiLevelType w:val="hybridMultilevel"/>
    <w:tmpl w:val="87F660F8"/>
    <w:lvl w:ilvl="0" w:tplc="04090019">
      <w:start w:val="1"/>
      <w:numFmt w:val="lowerLetter"/>
      <w:lvlText w:val="%1."/>
      <w:lvlJc w:val="left"/>
      <w:pPr>
        <w:ind w:left="1571" w:hanging="360"/>
      </w:pPr>
    </w:lvl>
    <w:lvl w:ilvl="1" w:tplc="04210019" w:tentative="1">
      <w:start w:val="1"/>
      <w:numFmt w:val="lowerLetter"/>
      <w:lvlText w:val="%2."/>
      <w:lvlJc w:val="left"/>
      <w:pPr>
        <w:ind w:left="2291" w:hanging="360"/>
      </w:pPr>
    </w:lvl>
    <w:lvl w:ilvl="2" w:tplc="0421001B" w:tentative="1">
      <w:start w:val="1"/>
      <w:numFmt w:val="lowerRoman"/>
      <w:lvlText w:val="%3."/>
      <w:lvlJc w:val="right"/>
      <w:pPr>
        <w:ind w:left="3011" w:hanging="180"/>
      </w:pPr>
    </w:lvl>
    <w:lvl w:ilvl="3" w:tplc="0421000F" w:tentative="1">
      <w:start w:val="1"/>
      <w:numFmt w:val="decimal"/>
      <w:lvlText w:val="%4."/>
      <w:lvlJc w:val="left"/>
      <w:pPr>
        <w:ind w:left="3731" w:hanging="360"/>
      </w:pPr>
    </w:lvl>
    <w:lvl w:ilvl="4" w:tplc="04210019" w:tentative="1">
      <w:start w:val="1"/>
      <w:numFmt w:val="lowerLetter"/>
      <w:lvlText w:val="%5."/>
      <w:lvlJc w:val="left"/>
      <w:pPr>
        <w:ind w:left="4451" w:hanging="360"/>
      </w:pPr>
    </w:lvl>
    <w:lvl w:ilvl="5" w:tplc="0421001B" w:tentative="1">
      <w:start w:val="1"/>
      <w:numFmt w:val="lowerRoman"/>
      <w:lvlText w:val="%6."/>
      <w:lvlJc w:val="right"/>
      <w:pPr>
        <w:ind w:left="5171" w:hanging="180"/>
      </w:pPr>
    </w:lvl>
    <w:lvl w:ilvl="6" w:tplc="0421000F" w:tentative="1">
      <w:start w:val="1"/>
      <w:numFmt w:val="decimal"/>
      <w:lvlText w:val="%7."/>
      <w:lvlJc w:val="left"/>
      <w:pPr>
        <w:ind w:left="5891" w:hanging="360"/>
      </w:pPr>
    </w:lvl>
    <w:lvl w:ilvl="7" w:tplc="04210019" w:tentative="1">
      <w:start w:val="1"/>
      <w:numFmt w:val="lowerLetter"/>
      <w:lvlText w:val="%8."/>
      <w:lvlJc w:val="left"/>
      <w:pPr>
        <w:ind w:left="6611" w:hanging="360"/>
      </w:pPr>
    </w:lvl>
    <w:lvl w:ilvl="8" w:tplc="0421001B" w:tentative="1">
      <w:start w:val="1"/>
      <w:numFmt w:val="lowerRoman"/>
      <w:lvlText w:val="%9."/>
      <w:lvlJc w:val="right"/>
      <w:pPr>
        <w:ind w:left="7331" w:hanging="180"/>
      </w:pPr>
    </w:lvl>
  </w:abstractNum>
  <w:num w:numId="1">
    <w:abstractNumId w:val="2"/>
  </w:num>
  <w:num w:numId="2">
    <w:abstractNumId w:val="62"/>
  </w:num>
  <w:num w:numId="3">
    <w:abstractNumId w:val="8"/>
  </w:num>
  <w:num w:numId="4">
    <w:abstractNumId w:val="87"/>
  </w:num>
  <w:num w:numId="5">
    <w:abstractNumId w:val="94"/>
  </w:num>
  <w:num w:numId="6">
    <w:abstractNumId w:val="28"/>
  </w:num>
  <w:num w:numId="7">
    <w:abstractNumId w:val="60"/>
  </w:num>
  <w:num w:numId="8">
    <w:abstractNumId w:val="17"/>
  </w:num>
  <w:num w:numId="9">
    <w:abstractNumId w:val="51"/>
  </w:num>
  <w:num w:numId="10">
    <w:abstractNumId w:val="21"/>
  </w:num>
  <w:num w:numId="11">
    <w:abstractNumId w:val="53"/>
  </w:num>
  <w:num w:numId="12">
    <w:abstractNumId w:val="106"/>
  </w:num>
  <w:num w:numId="13">
    <w:abstractNumId w:val="97"/>
  </w:num>
  <w:num w:numId="14">
    <w:abstractNumId w:val="54"/>
  </w:num>
  <w:num w:numId="15">
    <w:abstractNumId w:val="70"/>
  </w:num>
  <w:num w:numId="16">
    <w:abstractNumId w:val="22"/>
  </w:num>
  <w:num w:numId="17">
    <w:abstractNumId w:val="4"/>
  </w:num>
  <w:num w:numId="18">
    <w:abstractNumId w:val="86"/>
  </w:num>
  <w:num w:numId="19">
    <w:abstractNumId w:val="102"/>
  </w:num>
  <w:num w:numId="20">
    <w:abstractNumId w:val="102"/>
    <w:lvlOverride w:ilvl="0">
      <w:startOverride w:val="1"/>
    </w:lvlOverride>
  </w:num>
  <w:num w:numId="21">
    <w:abstractNumId w:val="102"/>
    <w:lvlOverride w:ilvl="0">
      <w:startOverride w:val="1"/>
    </w:lvlOverride>
  </w:num>
  <w:num w:numId="22">
    <w:abstractNumId w:val="57"/>
  </w:num>
  <w:num w:numId="23">
    <w:abstractNumId w:val="10"/>
  </w:num>
  <w:num w:numId="24">
    <w:abstractNumId w:val="48"/>
  </w:num>
  <w:num w:numId="25">
    <w:abstractNumId w:val="38"/>
  </w:num>
  <w:num w:numId="26">
    <w:abstractNumId w:val="39"/>
  </w:num>
  <w:num w:numId="27">
    <w:abstractNumId w:val="14"/>
  </w:num>
  <w:num w:numId="28">
    <w:abstractNumId w:val="46"/>
  </w:num>
  <w:num w:numId="29">
    <w:abstractNumId w:val="29"/>
  </w:num>
  <w:num w:numId="30">
    <w:abstractNumId w:val="79"/>
  </w:num>
  <w:num w:numId="31">
    <w:abstractNumId w:val="67"/>
  </w:num>
  <w:num w:numId="32">
    <w:abstractNumId w:val="66"/>
  </w:num>
  <w:num w:numId="33">
    <w:abstractNumId w:val="82"/>
  </w:num>
  <w:num w:numId="34">
    <w:abstractNumId w:val="81"/>
  </w:num>
  <w:num w:numId="35">
    <w:abstractNumId w:val="27"/>
  </w:num>
  <w:num w:numId="36">
    <w:abstractNumId w:val="40"/>
  </w:num>
  <w:num w:numId="37">
    <w:abstractNumId w:val="73"/>
  </w:num>
  <w:num w:numId="38">
    <w:abstractNumId w:val="64"/>
  </w:num>
  <w:num w:numId="39">
    <w:abstractNumId w:val="5"/>
  </w:num>
  <w:num w:numId="40">
    <w:abstractNumId w:val="23"/>
  </w:num>
  <w:num w:numId="41">
    <w:abstractNumId w:val="107"/>
  </w:num>
  <w:num w:numId="42">
    <w:abstractNumId w:val="31"/>
  </w:num>
  <w:num w:numId="43">
    <w:abstractNumId w:val="0"/>
  </w:num>
  <w:num w:numId="44">
    <w:abstractNumId w:val="49"/>
  </w:num>
  <w:num w:numId="45">
    <w:abstractNumId w:val="37"/>
  </w:num>
  <w:num w:numId="46">
    <w:abstractNumId w:val="104"/>
  </w:num>
  <w:num w:numId="47">
    <w:abstractNumId w:val="74"/>
  </w:num>
  <w:num w:numId="48">
    <w:abstractNumId w:val="45"/>
  </w:num>
  <w:num w:numId="49">
    <w:abstractNumId w:val="13"/>
  </w:num>
  <w:num w:numId="50">
    <w:abstractNumId w:val="98"/>
  </w:num>
  <w:num w:numId="51">
    <w:abstractNumId w:val="68"/>
  </w:num>
  <w:num w:numId="52">
    <w:abstractNumId w:val="30"/>
  </w:num>
  <w:num w:numId="53">
    <w:abstractNumId w:val="34"/>
  </w:num>
  <w:num w:numId="54">
    <w:abstractNumId w:val="6"/>
  </w:num>
  <w:num w:numId="55">
    <w:abstractNumId w:val="105"/>
  </w:num>
  <w:num w:numId="56">
    <w:abstractNumId w:val="56"/>
  </w:num>
  <w:num w:numId="57">
    <w:abstractNumId w:val="83"/>
  </w:num>
  <w:num w:numId="58">
    <w:abstractNumId w:val="71"/>
  </w:num>
  <w:num w:numId="59">
    <w:abstractNumId w:val="69"/>
  </w:num>
  <w:num w:numId="60">
    <w:abstractNumId w:val="42"/>
  </w:num>
  <w:num w:numId="61">
    <w:abstractNumId w:val="75"/>
  </w:num>
  <w:num w:numId="62">
    <w:abstractNumId w:val="16"/>
  </w:num>
  <w:num w:numId="63">
    <w:abstractNumId w:val="7"/>
  </w:num>
  <w:num w:numId="64">
    <w:abstractNumId w:val="84"/>
  </w:num>
  <w:num w:numId="65">
    <w:abstractNumId w:val="90"/>
  </w:num>
  <w:num w:numId="66">
    <w:abstractNumId w:val="36"/>
  </w:num>
  <w:num w:numId="67">
    <w:abstractNumId w:val="33"/>
  </w:num>
  <w:num w:numId="68">
    <w:abstractNumId w:val="52"/>
  </w:num>
  <w:num w:numId="69">
    <w:abstractNumId w:val="92"/>
  </w:num>
  <w:num w:numId="70">
    <w:abstractNumId w:val="88"/>
  </w:num>
  <w:num w:numId="71">
    <w:abstractNumId w:val="15"/>
  </w:num>
  <w:num w:numId="72">
    <w:abstractNumId w:val="19"/>
  </w:num>
  <w:num w:numId="73">
    <w:abstractNumId w:val="99"/>
  </w:num>
  <w:num w:numId="74">
    <w:abstractNumId w:val="96"/>
  </w:num>
  <w:num w:numId="75">
    <w:abstractNumId w:val="103"/>
  </w:num>
  <w:num w:numId="76">
    <w:abstractNumId w:val="76"/>
  </w:num>
  <w:num w:numId="77">
    <w:abstractNumId w:val="3"/>
  </w:num>
  <w:num w:numId="78">
    <w:abstractNumId w:val="93"/>
  </w:num>
  <w:num w:numId="79">
    <w:abstractNumId w:val="47"/>
  </w:num>
  <w:num w:numId="80">
    <w:abstractNumId w:val="43"/>
  </w:num>
  <w:num w:numId="81">
    <w:abstractNumId w:val="11"/>
  </w:num>
  <w:num w:numId="82">
    <w:abstractNumId w:val="89"/>
  </w:num>
  <w:num w:numId="83">
    <w:abstractNumId w:val="25"/>
  </w:num>
  <w:num w:numId="84">
    <w:abstractNumId w:val="50"/>
  </w:num>
  <w:num w:numId="85">
    <w:abstractNumId w:val="85"/>
  </w:num>
  <w:num w:numId="86">
    <w:abstractNumId w:val="12"/>
  </w:num>
  <w:num w:numId="87">
    <w:abstractNumId w:val="77"/>
  </w:num>
  <w:num w:numId="88">
    <w:abstractNumId w:val="100"/>
  </w:num>
  <w:num w:numId="89">
    <w:abstractNumId w:val="95"/>
  </w:num>
  <w:num w:numId="90">
    <w:abstractNumId w:val="101"/>
  </w:num>
  <w:num w:numId="91">
    <w:abstractNumId w:val="55"/>
  </w:num>
  <w:num w:numId="92">
    <w:abstractNumId w:val="102"/>
    <w:lvlOverride w:ilvl="0">
      <w:startOverride w:val="3"/>
    </w:lvlOverride>
  </w:num>
  <w:num w:numId="93">
    <w:abstractNumId w:val="65"/>
  </w:num>
  <w:num w:numId="94">
    <w:abstractNumId w:val="102"/>
    <w:lvlOverride w:ilvl="0">
      <w:startOverride w:val="1"/>
    </w:lvlOverride>
  </w:num>
  <w:num w:numId="95">
    <w:abstractNumId w:val="61"/>
  </w:num>
  <w:num w:numId="96">
    <w:abstractNumId w:val="80"/>
  </w:num>
  <w:num w:numId="97">
    <w:abstractNumId w:val="63"/>
  </w:num>
  <w:num w:numId="98">
    <w:abstractNumId w:val="91"/>
  </w:num>
  <w:num w:numId="99">
    <w:abstractNumId w:val="78"/>
  </w:num>
  <w:num w:numId="100">
    <w:abstractNumId w:val="41"/>
  </w:num>
  <w:num w:numId="101">
    <w:abstractNumId w:val="102"/>
    <w:lvlOverride w:ilvl="0">
      <w:startOverride w:val="1"/>
    </w:lvlOverride>
  </w:num>
  <w:num w:numId="102">
    <w:abstractNumId w:val="35"/>
  </w:num>
  <w:num w:numId="103">
    <w:abstractNumId w:val="58"/>
  </w:num>
  <w:num w:numId="104">
    <w:abstractNumId w:val="26"/>
  </w:num>
  <w:num w:numId="105">
    <w:abstractNumId w:val="32"/>
  </w:num>
  <w:num w:numId="106">
    <w:abstractNumId w:val="18"/>
  </w:num>
  <w:num w:numId="107">
    <w:abstractNumId w:val="24"/>
  </w:num>
  <w:num w:numId="108">
    <w:abstractNumId w:val="72"/>
  </w:num>
  <w:num w:numId="109">
    <w:abstractNumId w:val="1"/>
  </w:num>
  <w:num w:numId="110">
    <w:abstractNumId w:val="44"/>
  </w:num>
  <w:num w:numId="111">
    <w:abstractNumId w:val="59"/>
  </w:num>
  <w:num w:numId="112">
    <w:abstractNumId w:val="20"/>
  </w:num>
  <w:num w:numId="113">
    <w:abstractNumId w:val="9"/>
  </w:num>
  <w:numIdMacAtCleanup w:val="11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defaultTabStop w:val="1134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83412"/>
    <w:rsid w:val="0000032F"/>
    <w:rsid w:val="0000256C"/>
    <w:rsid w:val="00005647"/>
    <w:rsid w:val="00007978"/>
    <w:rsid w:val="00010C58"/>
    <w:rsid w:val="00013404"/>
    <w:rsid w:val="00013A54"/>
    <w:rsid w:val="00013DCA"/>
    <w:rsid w:val="00016F4E"/>
    <w:rsid w:val="000202CC"/>
    <w:rsid w:val="000207BA"/>
    <w:rsid w:val="00020805"/>
    <w:rsid w:val="00021214"/>
    <w:rsid w:val="000267EF"/>
    <w:rsid w:val="00027078"/>
    <w:rsid w:val="000305CE"/>
    <w:rsid w:val="0003088D"/>
    <w:rsid w:val="00036C25"/>
    <w:rsid w:val="00037144"/>
    <w:rsid w:val="00037325"/>
    <w:rsid w:val="00037DD5"/>
    <w:rsid w:val="00040952"/>
    <w:rsid w:val="00040970"/>
    <w:rsid w:val="00040B9D"/>
    <w:rsid w:val="00040D54"/>
    <w:rsid w:val="00041C94"/>
    <w:rsid w:val="000427EA"/>
    <w:rsid w:val="00042BA9"/>
    <w:rsid w:val="00043269"/>
    <w:rsid w:val="00045506"/>
    <w:rsid w:val="00045E5E"/>
    <w:rsid w:val="0005076D"/>
    <w:rsid w:val="00051DBA"/>
    <w:rsid w:val="00052097"/>
    <w:rsid w:val="00055A34"/>
    <w:rsid w:val="00057BB2"/>
    <w:rsid w:val="00060B20"/>
    <w:rsid w:val="000672BA"/>
    <w:rsid w:val="000677D9"/>
    <w:rsid w:val="000679E8"/>
    <w:rsid w:val="00071E25"/>
    <w:rsid w:val="00076898"/>
    <w:rsid w:val="00081430"/>
    <w:rsid w:val="000827F8"/>
    <w:rsid w:val="0009066F"/>
    <w:rsid w:val="00090872"/>
    <w:rsid w:val="00091AB9"/>
    <w:rsid w:val="00093F49"/>
    <w:rsid w:val="00096856"/>
    <w:rsid w:val="000972AD"/>
    <w:rsid w:val="00097FDF"/>
    <w:rsid w:val="000A170E"/>
    <w:rsid w:val="000A6B99"/>
    <w:rsid w:val="000A7625"/>
    <w:rsid w:val="000B0CC7"/>
    <w:rsid w:val="000B2690"/>
    <w:rsid w:val="000B4504"/>
    <w:rsid w:val="000B4A78"/>
    <w:rsid w:val="000B574C"/>
    <w:rsid w:val="000B6169"/>
    <w:rsid w:val="000C0A71"/>
    <w:rsid w:val="000C0F33"/>
    <w:rsid w:val="000C186B"/>
    <w:rsid w:val="000C2CCF"/>
    <w:rsid w:val="000C3FF2"/>
    <w:rsid w:val="000C7DB5"/>
    <w:rsid w:val="000C7DB7"/>
    <w:rsid w:val="000D05D1"/>
    <w:rsid w:val="000D16B6"/>
    <w:rsid w:val="000D294E"/>
    <w:rsid w:val="000D2FFA"/>
    <w:rsid w:val="000D5B24"/>
    <w:rsid w:val="000E1CD4"/>
    <w:rsid w:val="000E3591"/>
    <w:rsid w:val="000E3FFA"/>
    <w:rsid w:val="000E7126"/>
    <w:rsid w:val="000E7C86"/>
    <w:rsid w:val="000F03B9"/>
    <w:rsid w:val="000F0581"/>
    <w:rsid w:val="000F1BD9"/>
    <w:rsid w:val="000F2334"/>
    <w:rsid w:val="000F24CD"/>
    <w:rsid w:val="000F3A4C"/>
    <w:rsid w:val="000F7226"/>
    <w:rsid w:val="000F7C13"/>
    <w:rsid w:val="00101BB2"/>
    <w:rsid w:val="001029AC"/>
    <w:rsid w:val="00104043"/>
    <w:rsid w:val="00104596"/>
    <w:rsid w:val="001077A0"/>
    <w:rsid w:val="00107B04"/>
    <w:rsid w:val="00107E65"/>
    <w:rsid w:val="00111AC3"/>
    <w:rsid w:val="001139E2"/>
    <w:rsid w:val="001222C1"/>
    <w:rsid w:val="0012450D"/>
    <w:rsid w:val="00124A16"/>
    <w:rsid w:val="00135CAB"/>
    <w:rsid w:val="0014051A"/>
    <w:rsid w:val="0014105B"/>
    <w:rsid w:val="00141FA0"/>
    <w:rsid w:val="001438DA"/>
    <w:rsid w:val="00143FE9"/>
    <w:rsid w:val="00145515"/>
    <w:rsid w:val="00146407"/>
    <w:rsid w:val="00150DEF"/>
    <w:rsid w:val="00151522"/>
    <w:rsid w:val="00152215"/>
    <w:rsid w:val="001553D9"/>
    <w:rsid w:val="001570B2"/>
    <w:rsid w:val="00160593"/>
    <w:rsid w:val="00161065"/>
    <w:rsid w:val="00162DD2"/>
    <w:rsid w:val="00166E8F"/>
    <w:rsid w:val="00180540"/>
    <w:rsid w:val="00182ECF"/>
    <w:rsid w:val="00185D5D"/>
    <w:rsid w:val="0018612F"/>
    <w:rsid w:val="0018798B"/>
    <w:rsid w:val="0019100E"/>
    <w:rsid w:val="00191DE0"/>
    <w:rsid w:val="0019229E"/>
    <w:rsid w:val="00193F02"/>
    <w:rsid w:val="00194E0F"/>
    <w:rsid w:val="00195D9C"/>
    <w:rsid w:val="001973F3"/>
    <w:rsid w:val="001A0F81"/>
    <w:rsid w:val="001A35D3"/>
    <w:rsid w:val="001A52A9"/>
    <w:rsid w:val="001A52EE"/>
    <w:rsid w:val="001A5B72"/>
    <w:rsid w:val="001A5F8F"/>
    <w:rsid w:val="001A6CC7"/>
    <w:rsid w:val="001A745C"/>
    <w:rsid w:val="001B184A"/>
    <w:rsid w:val="001B1B21"/>
    <w:rsid w:val="001B26E4"/>
    <w:rsid w:val="001B3BD2"/>
    <w:rsid w:val="001B4CE2"/>
    <w:rsid w:val="001C436A"/>
    <w:rsid w:val="001C5125"/>
    <w:rsid w:val="001C6000"/>
    <w:rsid w:val="001C6120"/>
    <w:rsid w:val="001C6230"/>
    <w:rsid w:val="001C6F33"/>
    <w:rsid w:val="001C7C7F"/>
    <w:rsid w:val="001D0862"/>
    <w:rsid w:val="001D1F51"/>
    <w:rsid w:val="001D5E55"/>
    <w:rsid w:val="001D5E7D"/>
    <w:rsid w:val="001E1FC2"/>
    <w:rsid w:val="001E2AF7"/>
    <w:rsid w:val="001F142D"/>
    <w:rsid w:val="001F5BD0"/>
    <w:rsid w:val="001F6D51"/>
    <w:rsid w:val="001F6E33"/>
    <w:rsid w:val="00200BC8"/>
    <w:rsid w:val="00205D7B"/>
    <w:rsid w:val="00207EB2"/>
    <w:rsid w:val="00210F89"/>
    <w:rsid w:val="00212834"/>
    <w:rsid w:val="0021514C"/>
    <w:rsid w:val="002152F4"/>
    <w:rsid w:val="0021648E"/>
    <w:rsid w:val="00220029"/>
    <w:rsid w:val="00220689"/>
    <w:rsid w:val="0022135F"/>
    <w:rsid w:val="0022193D"/>
    <w:rsid w:val="00235799"/>
    <w:rsid w:val="00241C9B"/>
    <w:rsid w:val="002427B3"/>
    <w:rsid w:val="00243EC8"/>
    <w:rsid w:val="00244A30"/>
    <w:rsid w:val="00244E8C"/>
    <w:rsid w:val="0024596E"/>
    <w:rsid w:val="00250906"/>
    <w:rsid w:val="00250976"/>
    <w:rsid w:val="00252290"/>
    <w:rsid w:val="00252646"/>
    <w:rsid w:val="00252E31"/>
    <w:rsid w:val="002542F0"/>
    <w:rsid w:val="002544DF"/>
    <w:rsid w:val="00254775"/>
    <w:rsid w:val="00255154"/>
    <w:rsid w:val="00255B10"/>
    <w:rsid w:val="00255DC4"/>
    <w:rsid w:val="00262576"/>
    <w:rsid w:val="002627E4"/>
    <w:rsid w:val="00266416"/>
    <w:rsid w:val="0027079F"/>
    <w:rsid w:val="00271897"/>
    <w:rsid w:val="00271D31"/>
    <w:rsid w:val="00280F40"/>
    <w:rsid w:val="00281C05"/>
    <w:rsid w:val="00284857"/>
    <w:rsid w:val="002858B2"/>
    <w:rsid w:val="0028597B"/>
    <w:rsid w:val="0028623F"/>
    <w:rsid w:val="00286CCD"/>
    <w:rsid w:val="00287629"/>
    <w:rsid w:val="002903CA"/>
    <w:rsid w:val="0029093C"/>
    <w:rsid w:val="00291792"/>
    <w:rsid w:val="00291FFD"/>
    <w:rsid w:val="002932AB"/>
    <w:rsid w:val="00293A41"/>
    <w:rsid w:val="0029412A"/>
    <w:rsid w:val="002A0A6F"/>
    <w:rsid w:val="002A26BE"/>
    <w:rsid w:val="002A3390"/>
    <w:rsid w:val="002A46EA"/>
    <w:rsid w:val="002A4926"/>
    <w:rsid w:val="002A4A45"/>
    <w:rsid w:val="002A73E1"/>
    <w:rsid w:val="002A7FAB"/>
    <w:rsid w:val="002B2B9F"/>
    <w:rsid w:val="002B340E"/>
    <w:rsid w:val="002B54E5"/>
    <w:rsid w:val="002B6870"/>
    <w:rsid w:val="002C4667"/>
    <w:rsid w:val="002C5D68"/>
    <w:rsid w:val="002C700D"/>
    <w:rsid w:val="002C7804"/>
    <w:rsid w:val="002D3CD1"/>
    <w:rsid w:val="002D3E69"/>
    <w:rsid w:val="002D60D8"/>
    <w:rsid w:val="002E0D86"/>
    <w:rsid w:val="002E2150"/>
    <w:rsid w:val="002E3DAD"/>
    <w:rsid w:val="002F12BF"/>
    <w:rsid w:val="0030405C"/>
    <w:rsid w:val="003048CD"/>
    <w:rsid w:val="00307562"/>
    <w:rsid w:val="0031110C"/>
    <w:rsid w:val="003133BA"/>
    <w:rsid w:val="00316B7A"/>
    <w:rsid w:val="00320BD9"/>
    <w:rsid w:val="00330D51"/>
    <w:rsid w:val="0033184C"/>
    <w:rsid w:val="0033241E"/>
    <w:rsid w:val="00333ABB"/>
    <w:rsid w:val="00341496"/>
    <w:rsid w:val="003456A4"/>
    <w:rsid w:val="00346B3E"/>
    <w:rsid w:val="003500F8"/>
    <w:rsid w:val="00350F50"/>
    <w:rsid w:val="00351DC8"/>
    <w:rsid w:val="003523B2"/>
    <w:rsid w:val="00352C61"/>
    <w:rsid w:val="0036222F"/>
    <w:rsid w:val="0036254B"/>
    <w:rsid w:val="00364CC5"/>
    <w:rsid w:val="00366CDC"/>
    <w:rsid w:val="00372604"/>
    <w:rsid w:val="003738AD"/>
    <w:rsid w:val="00375184"/>
    <w:rsid w:val="003860FD"/>
    <w:rsid w:val="00386840"/>
    <w:rsid w:val="00391A0F"/>
    <w:rsid w:val="00392947"/>
    <w:rsid w:val="003959A8"/>
    <w:rsid w:val="00396A01"/>
    <w:rsid w:val="00396D85"/>
    <w:rsid w:val="00397378"/>
    <w:rsid w:val="003A2D67"/>
    <w:rsid w:val="003A589C"/>
    <w:rsid w:val="003A5EE4"/>
    <w:rsid w:val="003A7726"/>
    <w:rsid w:val="003B0ACD"/>
    <w:rsid w:val="003B2CA2"/>
    <w:rsid w:val="003B436C"/>
    <w:rsid w:val="003B4393"/>
    <w:rsid w:val="003C038F"/>
    <w:rsid w:val="003C2BF6"/>
    <w:rsid w:val="003C38AA"/>
    <w:rsid w:val="003C47BC"/>
    <w:rsid w:val="003C4943"/>
    <w:rsid w:val="003C4C2E"/>
    <w:rsid w:val="003C605C"/>
    <w:rsid w:val="003C6FE3"/>
    <w:rsid w:val="003C7CB4"/>
    <w:rsid w:val="003D12C9"/>
    <w:rsid w:val="003D17B9"/>
    <w:rsid w:val="003D2505"/>
    <w:rsid w:val="003D41DA"/>
    <w:rsid w:val="003D4618"/>
    <w:rsid w:val="003D46B2"/>
    <w:rsid w:val="003D6286"/>
    <w:rsid w:val="003E0E38"/>
    <w:rsid w:val="003E60AB"/>
    <w:rsid w:val="003E64FE"/>
    <w:rsid w:val="003F06BC"/>
    <w:rsid w:val="003F1C9E"/>
    <w:rsid w:val="003F2135"/>
    <w:rsid w:val="003F3CCC"/>
    <w:rsid w:val="003F4A2E"/>
    <w:rsid w:val="003F53F5"/>
    <w:rsid w:val="00402F46"/>
    <w:rsid w:val="00404702"/>
    <w:rsid w:val="004048EC"/>
    <w:rsid w:val="00404915"/>
    <w:rsid w:val="00405B5C"/>
    <w:rsid w:val="0041138F"/>
    <w:rsid w:val="004120DF"/>
    <w:rsid w:val="00412556"/>
    <w:rsid w:val="0041442A"/>
    <w:rsid w:val="0041797E"/>
    <w:rsid w:val="00420442"/>
    <w:rsid w:val="004219F1"/>
    <w:rsid w:val="00423502"/>
    <w:rsid w:val="00425B81"/>
    <w:rsid w:val="004275E7"/>
    <w:rsid w:val="004326A4"/>
    <w:rsid w:val="004339DE"/>
    <w:rsid w:val="00434B43"/>
    <w:rsid w:val="004361F9"/>
    <w:rsid w:val="00440361"/>
    <w:rsid w:val="00443F13"/>
    <w:rsid w:val="004445B8"/>
    <w:rsid w:val="00445265"/>
    <w:rsid w:val="004466D6"/>
    <w:rsid w:val="0045139B"/>
    <w:rsid w:val="00451F15"/>
    <w:rsid w:val="0045482A"/>
    <w:rsid w:val="00455F37"/>
    <w:rsid w:val="00461424"/>
    <w:rsid w:val="00466D74"/>
    <w:rsid w:val="0047109C"/>
    <w:rsid w:val="00475DB1"/>
    <w:rsid w:val="00477F80"/>
    <w:rsid w:val="004802C7"/>
    <w:rsid w:val="004806D5"/>
    <w:rsid w:val="0048228D"/>
    <w:rsid w:val="00482E66"/>
    <w:rsid w:val="0048777F"/>
    <w:rsid w:val="004900B2"/>
    <w:rsid w:val="00490641"/>
    <w:rsid w:val="004921F4"/>
    <w:rsid w:val="00495926"/>
    <w:rsid w:val="00496869"/>
    <w:rsid w:val="004A742E"/>
    <w:rsid w:val="004B1777"/>
    <w:rsid w:val="004B5071"/>
    <w:rsid w:val="004B613A"/>
    <w:rsid w:val="004C1814"/>
    <w:rsid w:val="004C353F"/>
    <w:rsid w:val="004C3600"/>
    <w:rsid w:val="004D049F"/>
    <w:rsid w:val="004D1707"/>
    <w:rsid w:val="004D5944"/>
    <w:rsid w:val="004D7850"/>
    <w:rsid w:val="004E5169"/>
    <w:rsid w:val="004E6F39"/>
    <w:rsid w:val="004F1BC2"/>
    <w:rsid w:val="004F33B1"/>
    <w:rsid w:val="004F341C"/>
    <w:rsid w:val="004F39D1"/>
    <w:rsid w:val="004F5C61"/>
    <w:rsid w:val="00503214"/>
    <w:rsid w:val="0050562C"/>
    <w:rsid w:val="00507B31"/>
    <w:rsid w:val="00510DFB"/>
    <w:rsid w:val="00511291"/>
    <w:rsid w:val="00513CDD"/>
    <w:rsid w:val="005219EF"/>
    <w:rsid w:val="00522DE7"/>
    <w:rsid w:val="005251B5"/>
    <w:rsid w:val="005251D5"/>
    <w:rsid w:val="00525EEB"/>
    <w:rsid w:val="00526A5F"/>
    <w:rsid w:val="00526C42"/>
    <w:rsid w:val="005274D1"/>
    <w:rsid w:val="0053150D"/>
    <w:rsid w:val="00532F7D"/>
    <w:rsid w:val="005334AB"/>
    <w:rsid w:val="00533FD5"/>
    <w:rsid w:val="00535063"/>
    <w:rsid w:val="005361B7"/>
    <w:rsid w:val="0054711F"/>
    <w:rsid w:val="0054727F"/>
    <w:rsid w:val="00547BD3"/>
    <w:rsid w:val="0055108B"/>
    <w:rsid w:val="00562839"/>
    <w:rsid w:val="0056354D"/>
    <w:rsid w:val="00566FED"/>
    <w:rsid w:val="00571AA3"/>
    <w:rsid w:val="005728EA"/>
    <w:rsid w:val="00573981"/>
    <w:rsid w:val="005740E1"/>
    <w:rsid w:val="00574C34"/>
    <w:rsid w:val="005750EA"/>
    <w:rsid w:val="00576199"/>
    <w:rsid w:val="00577489"/>
    <w:rsid w:val="005779DC"/>
    <w:rsid w:val="00577F65"/>
    <w:rsid w:val="005827E8"/>
    <w:rsid w:val="0058370E"/>
    <w:rsid w:val="00584CAE"/>
    <w:rsid w:val="00586AD8"/>
    <w:rsid w:val="0059024A"/>
    <w:rsid w:val="00592F03"/>
    <w:rsid w:val="005938E2"/>
    <w:rsid w:val="005A265F"/>
    <w:rsid w:val="005A2F7D"/>
    <w:rsid w:val="005A350B"/>
    <w:rsid w:val="005A3A2D"/>
    <w:rsid w:val="005A4E92"/>
    <w:rsid w:val="005A55FB"/>
    <w:rsid w:val="005A74D2"/>
    <w:rsid w:val="005B05B5"/>
    <w:rsid w:val="005B1018"/>
    <w:rsid w:val="005B23F5"/>
    <w:rsid w:val="005B2C68"/>
    <w:rsid w:val="005B2F3F"/>
    <w:rsid w:val="005B3790"/>
    <w:rsid w:val="005B5AA0"/>
    <w:rsid w:val="005B6682"/>
    <w:rsid w:val="005C2B6F"/>
    <w:rsid w:val="005C307F"/>
    <w:rsid w:val="005C31F3"/>
    <w:rsid w:val="005C35E6"/>
    <w:rsid w:val="005C77CC"/>
    <w:rsid w:val="005D1C5B"/>
    <w:rsid w:val="005D208E"/>
    <w:rsid w:val="005D2C8F"/>
    <w:rsid w:val="005D61BB"/>
    <w:rsid w:val="005D76FE"/>
    <w:rsid w:val="005D7736"/>
    <w:rsid w:val="005E02FD"/>
    <w:rsid w:val="005E0F35"/>
    <w:rsid w:val="005E390B"/>
    <w:rsid w:val="005E56F2"/>
    <w:rsid w:val="005E7421"/>
    <w:rsid w:val="005F02D5"/>
    <w:rsid w:val="005F293B"/>
    <w:rsid w:val="005F2DB8"/>
    <w:rsid w:val="006022A5"/>
    <w:rsid w:val="00602A83"/>
    <w:rsid w:val="00603D47"/>
    <w:rsid w:val="006047AA"/>
    <w:rsid w:val="00607681"/>
    <w:rsid w:val="00614907"/>
    <w:rsid w:val="00615799"/>
    <w:rsid w:val="00616912"/>
    <w:rsid w:val="00616CAA"/>
    <w:rsid w:val="00621E9E"/>
    <w:rsid w:val="00623DA2"/>
    <w:rsid w:val="006261E5"/>
    <w:rsid w:val="00626BC2"/>
    <w:rsid w:val="006278AC"/>
    <w:rsid w:val="00631FC2"/>
    <w:rsid w:val="00636402"/>
    <w:rsid w:val="00636B49"/>
    <w:rsid w:val="0064461D"/>
    <w:rsid w:val="00654438"/>
    <w:rsid w:val="00661488"/>
    <w:rsid w:val="0066283B"/>
    <w:rsid w:val="00663354"/>
    <w:rsid w:val="006670C9"/>
    <w:rsid w:val="00670618"/>
    <w:rsid w:val="00671222"/>
    <w:rsid w:val="006808CB"/>
    <w:rsid w:val="0068160E"/>
    <w:rsid w:val="00681CA0"/>
    <w:rsid w:val="0068311E"/>
    <w:rsid w:val="00690980"/>
    <w:rsid w:val="00695E8B"/>
    <w:rsid w:val="0069738E"/>
    <w:rsid w:val="0069787D"/>
    <w:rsid w:val="006A4118"/>
    <w:rsid w:val="006A441E"/>
    <w:rsid w:val="006A4B86"/>
    <w:rsid w:val="006B02A4"/>
    <w:rsid w:val="006B3F6D"/>
    <w:rsid w:val="006B435E"/>
    <w:rsid w:val="006B5A7D"/>
    <w:rsid w:val="006B71B5"/>
    <w:rsid w:val="006C224D"/>
    <w:rsid w:val="006C3CF7"/>
    <w:rsid w:val="006D070C"/>
    <w:rsid w:val="006D0C54"/>
    <w:rsid w:val="006D4F93"/>
    <w:rsid w:val="006E010C"/>
    <w:rsid w:val="006E1D69"/>
    <w:rsid w:val="006F03FC"/>
    <w:rsid w:val="006F0B0F"/>
    <w:rsid w:val="006F3238"/>
    <w:rsid w:val="007005BD"/>
    <w:rsid w:val="00702621"/>
    <w:rsid w:val="00704175"/>
    <w:rsid w:val="00704341"/>
    <w:rsid w:val="00705CBD"/>
    <w:rsid w:val="007109C2"/>
    <w:rsid w:val="00710DF0"/>
    <w:rsid w:val="00716D8F"/>
    <w:rsid w:val="00723A19"/>
    <w:rsid w:val="0072493D"/>
    <w:rsid w:val="00730C00"/>
    <w:rsid w:val="00735598"/>
    <w:rsid w:val="00740268"/>
    <w:rsid w:val="00740940"/>
    <w:rsid w:val="00741690"/>
    <w:rsid w:val="00742E97"/>
    <w:rsid w:val="00743768"/>
    <w:rsid w:val="007451FA"/>
    <w:rsid w:val="00757364"/>
    <w:rsid w:val="007600EC"/>
    <w:rsid w:val="0076121A"/>
    <w:rsid w:val="00761482"/>
    <w:rsid w:val="007644FA"/>
    <w:rsid w:val="0077032D"/>
    <w:rsid w:val="00773570"/>
    <w:rsid w:val="00773B10"/>
    <w:rsid w:val="00774219"/>
    <w:rsid w:val="0077748C"/>
    <w:rsid w:val="00780D6D"/>
    <w:rsid w:val="00782236"/>
    <w:rsid w:val="007854FD"/>
    <w:rsid w:val="00785C2F"/>
    <w:rsid w:val="00786076"/>
    <w:rsid w:val="00786BB6"/>
    <w:rsid w:val="007912D9"/>
    <w:rsid w:val="00792845"/>
    <w:rsid w:val="0079378E"/>
    <w:rsid w:val="007965DB"/>
    <w:rsid w:val="0079735E"/>
    <w:rsid w:val="00797B30"/>
    <w:rsid w:val="007A0AD7"/>
    <w:rsid w:val="007A2699"/>
    <w:rsid w:val="007A292E"/>
    <w:rsid w:val="007A5DB8"/>
    <w:rsid w:val="007A745F"/>
    <w:rsid w:val="007B0B55"/>
    <w:rsid w:val="007B41CE"/>
    <w:rsid w:val="007B555D"/>
    <w:rsid w:val="007B70C4"/>
    <w:rsid w:val="007B7350"/>
    <w:rsid w:val="007C0FDB"/>
    <w:rsid w:val="007C1C67"/>
    <w:rsid w:val="007C21C7"/>
    <w:rsid w:val="007D0420"/>
    <w:rsid w:val="007D09D4"/>
    <w:rsid w:val="007D1529"/>
    <w:rsid w:val="007D1746"/>
    <w:rsid w:val="007D17E8"/>
    <w:rsid w:val="007D1D47"/>
    <w:rsid w:val="007D293A"/>
    <w:rsid w:val="007D2C98"/>
    <w:rsid w:val="007D3CE4"/>
    <w:rsid w:val="007D6507"/>
    <w:rsid w:val="007D66F9"/>
    <w:rsid w:val="007E3271"/>
    <w:rsid w:val="007E5ACE"/>
    <w:rsid w:val="007E6D79"/>
    <w:rsid w:val="007E709D"/>
    <w:rsid w:val="007E7E0E"/>
    <w:rsid w:val="007F1BD3"/>
    <w:rsid w:val="007F4D11"/>
    <w:rsid w:val="007F602D"/>
    <w:rsid w:val="00805FB8"/>
    <w:rsid w:val="0081008B"/>
    <w:rsid w:val="00810F23"/>
    <w:rsid w:val="00811BF5"/>
    <w:rsid w:val="0081252F"/>
    <w:rsid w:val="008127BA"/>
    <w:rsid w:val="00813954"/>
    <w:rsid w:val="00820944"/>
    <w:rsid w:val="008209FC"/>
    <w:rsid w:val="008310A6"/>
    <w:rsid w:val="008405E5"/>
    <w:rsid w:val="008437BD"/>
    <w:rsid w:val="00843A1D"/>
    <w:rsid w:val="00843D97"/>
    <w:rsid w:val="008445AA"/>
    <w:rsid w:val="00846318"/>
    <w:rsid w:val="008537EF"/>
    <w:rsid w:val="00853BBC"/>
    <w:rsid w:val="0086112F"/>
    <w:rsid w:val="00861E93"/>
    <w:rsid w:val="00862F8F"/>
    <w:rsid w:val="00863364"/>
    <w:rsid w:val="008646F4"/>
    <w:rsid w:val="00867221"/>
    <w:rsid w:val="0087090A"/>
    <w:rsid w:val="00870E71"/>
    <w:rsid w:val="008724F9"/>
    <w:rsid w:val="00875EBA"/>
    <w:rsid w:val="0087690F"/>
    <w:rsid w:val="008825BA"/>
    <w:rsid w:val="00884D2F"/>
    <w:rsid w:val="00885C6D"/>
    <w:rsid w:val="00891D4D"/>
    <w:rsid w:val="00894CD6"/>
    <w:rsid w:val="008966AA"/>
    <w:rsid w:val="00897227"/>
    <w:rsid w:val="008A11E3"/>
    <w:rsid w:val="008A560E"/>
    <w:rsid w:val="008A652E"/>
    <w:rsid w:val="008B2F43"/>
    <w:rsid w:val="008B32DB"/>
    <w:rsid w:val="008B7A70"/>
    <w:rsid w:val="008C6305"/>
    <w:rsid w:val="008D1B12"/>
    <w:rsid w:val="008D2112"/>
    <w:rsid w:val="008D58C6"/>
    <w:rsid w:val="008E64B8"/>
    <w:rsid w:val="008F11A0"/>
    <w:rsid w:val="008F1E26"/>
    <w:rsid w:val="008F4E13"/>
    <w:rsid w:val="00902453"/>
    <w:rsid w:val="009038C9"/>
    <w:rsid w:val="00905544"/>
    <w:rsid w:val="00911B22"/>
    <w:rsid w:val="00914F02"/>
    <w:rsid w:val="009171D7"/>
    <w:rsid w:val="00922177"/>
    <w:rsid w:val="00922E96"/>
    <w:rsid w:val="00923ADD"/>
    <w:rsid w:val="0092588E"/>
    <w:rsid w:val="00926A13"/>
    <w:rsid w:val="0093053D"/>
    <w:rsid w:val="00931607"/>
    <w:rsid w:val="00932995"/>
    <w:rsid w:val="0093642A"/>
    <w:rsid w:val="009364F2"/>
    <w:rsid w:val="00936E2A"/>
    <w:rsid w:val="00937C27"/>
    <w:rsid w:val="00937C81"/>
    <w:rsid w:val="00940A45"/>
    <w:rsid w:val="009427AE"/>
    <w:rsid w:val="00942908"/>
    <w:rsid w:val="00942E09"/>
    <w:rsid w:val="009432A2"/>
    <w:rsid w:val="00943524"/>
    <w:rsid w:val="0094422F"/>
    <w:rsid w:val="00947EC5"/>
    <w:rsid w:val="009500C0"/>
    <w:rsid w:val="00951629"/>
    <w:rsid w:val="009523F2"/>
    <w:rsid w:val="00953CCD"/>
    <w:rsid w:val="00962993"/>
    <w:rsid w:val="0096310B"/>
    <w:rsid w:val="009647AC"/>
    <w:rsid w:val="00965C78"/>
    <w:rsid w:val="00966133"/>
    <w:rsid w:val="009669E1"/>
    <w:rsid w:val="0097039E"/>
    <w:rsid w:val="0097289D"/>
    <w:rsid w:val="00973D8F"/>
    <w:rsid w:val="0097495F"/>
    <w:rsid w:val="00977351"/>
    <w:rsid w:val="0097773D"/>
    <w:rsid w:val="0098408C"/>
    <w:rsid w:val="009844F2"/>
    <w:rsid w:val="00984978"/>
    <w:rsid w:val="009856C1"/>
    <w:rsid w:val="00986CBC"/>
    <w:rsid w:val="009904A2"/>
    <w:rsid w:val="00990525"/>
    <w:rsid w:val="009935C7"/>
    <w:rsid w:val="0099546D"/>
    <w:rsid w:val="00995DDE"/>
    <w:rsid w:val="00997E88"/>
    <w:rsid w:val="009A106D"/>
    <w:rsid w:val="009A2538"/>
    <w:rsid w:val="009A4813"/>
    <w:rsid w:val="009A6052"/>
    <w:rsid w:val="009A6BE9"/>
    <w:rsid w:val="009A7717"/>
    <w:rsid w:val="009B0A57"/>
    <w:rsid w:val="009B0B49"/>
    <w:rsid w:val="009B1325"/>
    <w:rsid w:val="009B1EDF"/>
    <w:rsid w:val="009B3869"/>
    <w:rsid w:val="009B6FA6"/>
    <w:rsid w:val="009B71F2"/>
    <w:rsid w:val="009C0C18"/>
    <w:rsid w:val="009C175F"/>
    <w:rsid w:val="009C5850"/>
    <w:rsid w:val="009C5DBB"/>
    <w:rsid w:val="009C5E6E"/>
    <w:rsid w:val="009C723A"/>
    <w:rsid w:val="009C7591"/>
    <w:rsid w:val="009C7EE1"/>
    <w:rsid w:val="009D11BC"/>
    <w:rsid w:val="009D129C"/>
    <w:rsid w:val="009D21C2"/>
    <w:rsid w:val="009D2959"/>
    <w:rsid w:val="009E2C98"/>
    <w:rsid w:val="009E712E"/>
    <w:rsid w:val="009E756C"/>
    <w:rsid w:val="009E7C32"/>
    <w:rsid w:val="009F142A"/>
    <w:rsid w:val="009F2ADE"/>
    <w:rsid w:val="009F2D2E"/>
    <w:rsid w:val="009F3D8E"/>
    <w:rsid w:val="009F4C91"/>
    <w:rsid w:val="009F4FD8"/>
    <w:rsid w:val="009F56FB"/>
    <w:rsid w:val="009F77CE"/>
    <w:rsid w:val="00A046A8"/>
    <w:rsid w:val="00A11DAC"/>
    <w:rsid w:val="00A16EF4"/>
    <w:rsid w:val="00A24C8D"/>
    <w:rsid w:val="00A26B03"/>
    <w:rsid w:val="00A33CD3"/>
    <w:rsid w:val="00A350BD"/>
    <w:rsid w:val="00A37AB4"/>
    <w:rsid w:val="00A41F0C"/>
    <w:rsid w:val="00A44061"/>
    <w:rsid w:val="00A45FD0"/>
    <w:rsid w:val="00A5009A"/>
    <w:rsid w:val="00A51671"/>
    <w:rsid w:val="00A5228D"/>
    <w:rsid w:val="00A53C7A"/>
    <w:rsid w:val="00A57131"/>
    <w:rsid w:val="00A6275B"/>
    <w:rsid w:val="00A6446E"/>
    <w:rsid w:val="00A64C9F"/>
    <w:rsid w:val="00A667C5"/>
    <w:rsid w:val="00A705A3"/>
    <w:rsid w:val="00A72968"/>
    <w:rsid w:val="00A741DF"/>
    <w:rsid w:val="00A82DBF"/>
    <w:rsid w:val="00A85AF1"/>
    <w:rsid w:val="00A91F67"/>
    <w:rsid w:val="00A92A5A"/>
    <w:rsid w:val="00A92E10"/>
    <w:rsid w:val="00A95440"/>
    <w:rsid w:val="00A96038"/>
    <w:rsid w:val="00AA01BF"/>
    <w:rsid w:val="00AA2BF1"/>
    <w:rsid w:val="00AA4961"/>
    <w:rsid w:val="00AA69AF"/>
    <w:rsid w:val="00AA7A66"/>
    <w:rsid w:val="00AA7F06"/>
    <w:rsid w:val="00AB0C2B"/>
    <w:rsid w:val="00AB2DFC"/>
    <w:rsid w:val="00AB3262"/>
    <w:rsid w:val="00AB59FE"/>
    <w:rsid w:val="00AB6829"/>
    <w:rsid w:val="00AC07D2"/>
    <w:rsid w:val="00AC0F7E"/>
    <w:rsid w:val="00AC1C69"/>
    <w:rsid w:val="00AC4177"/>
    <w:rsid w:val="00AC47EA"/>
    <w:rsid w:val="00AC4E69"/>
    <w:rsid w:val="00AC781E"/>
    <w:rsid w:val="00AD0394"/>
    <w:rsid w:val="00AD18B2"/>
    <w:rsid w:val="00AD2A4E"/>
    <w:rsid w:val="00AD3C33"/>
    <w:rsid w:val="00AD6CE8"/>
    <w:rsid w:val="00AD6FBD"/>
    <w:rsid w:val="00AD7509"/>
    <w:rsid w:val="00AE1DA9"/>
    <w:rsid w:val="00AE3D7C"/>
    <w:rsid w:val="00AE5389"/>
    <w:rsid w:val="00AE5A31"/>
    <w:rsid w:val="00AE70DD"/>
    <w:rsid w:val="00AF2C75"/>
    <w:rsid w:val="00AF4B45"/>
    <w:rsid w:val="00AF4CAB"/>
    <w:rsid w:val="00AF4F9A"/>
    <w:rsid w:val="00AF7DD5"/>
    <w:rsid w:val="00AF7DEE"/>
    <w:rsid w:val="00B02057"/>
    <w:rsid w:val="00B03A87"/>
    <w:rsid w:val="00B051B4"/>
    <w:rsid w:val="00B057B3"/>
    <w:rsid w:val="00B069A6"/>
    <w:rsid w:val="00B123AF"/>
    <w:rsid w:val="00B146D0"/>
    <w:rsid w:val="00B15873"/>
    <w:rsid w:val="00B17709"/>
    <w:rsid w:val="00B17E98"/>
    <w:rsid w:val="00B201CF"/>
    <w:rsid w:val="00B22715"/>
    <w:rsid w:val="00B24270"/>
    <w:rsid w:val="00B24298"/>
    <w:rsid w:val="00B25DB5"/>
    <w:rsid w:val="00B270D8"/>
    <w:rsid w:val="00B30C3D"/>
    <w:rsid w:val="00B3100E"/>
    <w:rsid w:val="00B32007"/>
    <w:rsid w:val="00B32B9F"/>
    <w:rsid w:val="00B33826"/>
    <w:rsid w:val="00B35672"/>
    <w:rsid w:val="00B359E1"/>
    <w:rsid w:val="00B35B44"/>
    <w:rsid w:val="00B41094"/>
    <w:rsid w:val="00B42AD6"/>
    <w:rsid w:val="00B46311"/>
    <w:rsid w:val="00B50A57"/>
    <w:rsid w:val="00B526E8"/>
    <w:rsid w:val="00B56B5A"/>
    <w:rsid w:val="00B6002B"/>
    <w:rsid w:val="00B65833"/>
    <w:rsid w:val="00B66662"/>
    <w:rsid w:val="00B66D34"/>
    <w:rsid w:val="00B71F75"/>
    <w:rsid w:val="00B74456"/>
    <w:rsid w:val="00B746EF"/>
    <w:rsid w:val="00B751B6"/>
    <w:rsid w:val="00B76032"/>
    <w:rsid w:val="00B81B5D"/>
    <w:rsid w:val="00B831F8"/>
    <w:rsid w:val="00B84136"/>
    <w:rsid w:val="00B8438B"/>
    <w:rsid w:val="00B86C82"/>
    <w:rsid w:val="00B8770D"/>
    <w:rsid w:val="00B9652C"/>
    <w:rsid w:val="00BA11B4"/>
    <w:rsid w:val="00BA131E"/>
    <w:rsid w:val="00BA4CFF"/>
    <w:rsid w:val="00BA4DCD"/>
    <w:rsid w:val="00BA4E9A"/>
    <w:rsid w:val="00BA54B6"/>
    <w:rsid w:val="00BA73F8"/>
    <w:rsid w:val="00BB0871"/>
    <w:rsid w:val="00BB0EE7"/>
    <w:rsid w:val="00BB24CD"/>
    <w:rsid w:val="00BB39F3"/>
    <w:rsid w:val="00BB3AE2"/>
    <w:rsid w:val="00BC15B6"/>
    <w:rsid w:val="00BC370E"/>
    <w:rsid w:val="00BC3718"/>
    <w:rsid w:val="00BC4952"/>
    <w:rsid w:val="00BC7163"/>
    <w:rsid w:val="00BD77B5"/>
    <w:rsid w:val="00BD7A27"/>
    <w:rsid w:val="00BD7C8C"/>
    <w:rsid w:val="00BE1F3F"/>
    <w:rsid w:val="00BE27B5"/>
    <w:rsid w:val="00BE481A"/>
    <w:rsid w:val="00BE537F"/>
    <w:rsid w:val="00BE6C0B"/>
    <w:rsid w:val="00BE724E"/>
    <w:rsid w:val="00BF059E"/>
    <w:rsid w:val="00BF67A3"/>
    <w:rsid w:val="00C0038C"/>
    <w:rsid w:val="00C019CC"/>
    <w:rsid w:val="00C05E7A"/>
    <w:rsid w:val="00C1271A"/>
    <w:rsid w:val="00C14223"/>
    <w:rsid w:val="00C15B8C"/>
    <w:rsid w:val="00C165DE"/>
    <w:rsid w:val="00C16999"/>
    <w:rsid w:val="00C2113B"/>
    <w:rsid w:val="00C21E41"/>
    <w:rsid w:val="00C23621"/>
    <w:rsid w:val="00C25F29"/>
    <w:rsid w:val="00C27F56"/>
    <w:rsid w:val="00C27F96"/>
    <w:rsid w:val="00C31056"/>
    <w:rsid w:val="00C31681"/>
    <w:rsid w:val="00C362B5"/>
    <w:rsid w:val="00C367FE"/>
    <w:rsid w:val="00C400AC"/>
    <w:rsid w:val="00C409B5"/>
    <w:rsid w:val="00C43580"/>
    <w:rsid w:val="00C44A97"/>
    <w:rsid w:val="00C47C29"/>
    <w:rsid w:val="00C5230F"/>
    <w:rsid w:val="00C54918"/>
    <w:rsid w:val="00C556FE"/>
    <w:rsid w:val="00C607C5"/>
    <w:rsid w:val="00C61015"/>
    <w:rsid w:val="00C61C4C"/>
    <w:rsid w:val="00C61F3B"/>
    <w:rsid w:val="00C64A46"/>
    <w:rsid w:val="00C716C1"/>
    <w:rsid w:val="00C71FDF"/>
    <w:rsid w:val="00C720BD"/>
    <w:rsid w:val="00C72616"/>
    <w:rsid w:val="00C736CE"/>
    <w:rsid w:val="00C74773"/>
    <w:rsid w:val="00C77B74"/>
    <w:rsid w:val="00C83EC2"/>
    <w:rsid w:val="00C85624"/>
    <w:rsid w:val="00C86E84"/>
    <w:rsid w:val="00C875B7"/>
    <w:rsid w:val="00C901B7"/>
    <w:rsid w:val="00C93950"/>
    <w:rsid w:val="00C9490F"/>
    <w:rsid w:val="00C970E1"/>
    <w:rsid w:val="00C97FC0"/>
    <w:rsid w:val="00CA165F"/>
    <w:rsid w:val="00CA2441"/>
    <w:rsid w:val="00CA66B3"/>
    <w:rsid w:val="00CB000A"/>
    <w:rsid w:val="00CB0D2C"/>
    <w:rsid w:val="00CB54C2"/>
    <w:rsid w:val="00CB62FF"/>
    <w:rsid w:val="00CB7A3E"/>
    <w:rsid w:val="00CB7E93"/>
    <w:rsid w:val="00CC2296"/>
    <w:rsid w:val="00CC2D54"/>
    <w:rsid w:val="00CC2DBF"/>
    <w:rsid w:val="00CC2EE6"/>
    <w:rsid w:val="00CC784B"/>
    <w:rsid w:val="00CD0403"/>
    <w:rsid w:val="00CD1040"/>
    <w:rsid w:val="00CD2F8A"/>
    <w:rsid w:val="00CD30D5"/>
    <w:rsid w:val="00CD45D6"/>
    <w:rsid w:val="00CD52BF"/>
    <w:rsid w:val="00CD7247"/>
    <w:rsid w:val="00CE07B1"/>
    <w:rsid w:val="00CE1616"/>
    <w:rsid w:val="00CE2979"/>
    <w:rsid w:val="00CF000F"/>
    <w:rsid w:val="00CF208D"/>
    <w:rsid w:val="00CF2A91"/>
    <w:rsid w:val="00D00210"/>
    <w:rsid w:val="00D0028F"/>
    <w:rsid w:val="00D0190D"/>
    <w:rsid w:val="00D027FA"/>
    <w:rsid w:val="00D04AB8"/>
    <w:rsid w:val="00D04CC3"/>
    <w:rsid w:val="00D050E8"/>
    <w:rsid w:val="00D05862"/>
    <w:rsid w:val="00D05FEC"/>
    <w:rsid w:val="00D07620"/>
    <w:rsid w:val="00D12227"/>
    <w:rsid w:val="00D12E62"/>
    <w:rsid w:val="00D1312D"/>
    <w:rsid w:val="00D1381C"/>
    <w:rsid w:val="00D14883"/>
    <w:rsid w:val="00D15FFF"/>
    <w:rsid w:val="00D165E4"/>
    <w:rsid w:val="00D17DF0"/>
    <w:rsid w:val="00D202B7"/>
    <w:rsid w:val="00D2595C"/>
    <w:rsid w:val="00D25B78"/>
    <w:rsid w:val="00D30EA5"/>
    <w:rsid w:val="00D3678A"/>
    <w:rsid w:val="00D36862"/>
    <w:rsid w:val="00D36C16"/>
    <w:rsid w:val="00D40904"/>
    <w:rsid w:val="00D42729"/>
    <w:rsid w:val="00D433D9"/>
    <w:rsid w:val="00D46B40"/>
    <w:rsid w:val="00D50861"/>
    <w:rsid w:val="00D52B9E"/>
    <w:rsid w:val="00D55DF6"/>
    <w:rsid w:val="00D57BC9"/>
    <w:rsid w:val="00D62226"/>
    <w:rsid w:val="00D62956"/>
    <w:rsid w:val="00D632AB"/>
    <w:rsid w:val="00D635EF"/>
    <w:rsid w:val="00D64004"/>
    <w:rsid w:val="00D70211"/>
    <w:rsid w:val="00D70FC8"/>
    <w:rsid w:val="00D71461"/>
    <w:rsid w:val="00D75E9F"/>
    <w:rsid w:val="00D83412"/>
    <w:rsid w:val="00D83C56"/>
    <w:rsid w:val="00D85298"/>
    <w:rsid w:val="00D858D4"/>
    <w:rsid w:val="00D85F55"/>
    <w:rsid w:val="00D86B55"/>
    <w:rsid w:val="00D9178F"/>
    <w:rsid w:val="00D91922"/>
    <w:rsid w:val="00D91CC9"/>
    <w:rsid w:val="00D971EF"/>
    <w:rsid w:val="00DA194A"/>
    <w:rsid w:val="00DA4D9D"/>
    <w:rsid w:val="00DA5361"/>
    <w:rsid w:val="00DA61CE"/>
    <w:rsid w:val="00DB1850"/>
    <w:rsid w:val="00DB1CE5"/>
    <w:rsid w:val="00DC0642"/>
    <w:rsid w:val="00DC2B14"/>
    <w:rsid w:val="00DC7893"/>
    <w:rsid w:val="00DD1250"/>
    <w:rsid w:val="00DD19FE"/>
    <w:rsid w:val="00DD44E7"/>
    <w:rsid w:val="00DD6834"/>
    <w:rsid w:val="00DD7099"/>
    <w:rsid w:val="00DE106F"/>
    <w:rsid w:val="00DE151C"/>
    <w:rsid w:val="00DE1574"/>
    <w:rsid w:val="00DE3E92"/>
    <w:rsid w:val="00DE7D09"/>
    <w:rsid w:val="00DE7EBC"/>
    <w:rsid w:val="00DF023D"/>
    <w:rsid w:val="00DF25CC"/>
    <w:rsid w:val="00DF55FF"/>
    <w:rsid w:val="00DF5895"/>
    <w:rsid w:val="00DF6017"/>
    <w:rsid w:val="00E00B72"/>
    <w:rsid w:val="00E01A7F"/>
    <w:rsid w:val="00E02694"/>
    <w:rsid w:val="00E027C8"/>
    <w:rsid w:val="00E02C03"/>
    <w:rsid w:val="00E02CE7"/>
    <w:rsid w:val="00E03A74"/>
    <w:rsid w:val="00E07705"/>
    <w:rsid w:val="00E07B37"/>
    <w:rsid w:val="00E07ED2"/>
    <w:rsid w:val="00E16C86"/>
    <w:rsid w:val="00E236B7"/>
    <w:rsid w:val="00E27CA3"/>
    <w:rsid w:val="00E30291"/>
    <w:rsid w:val="00E310F7"/>
    <w:rsid w:val="00E31AE9"/>
    <w:rsid w:val="00E32D8F"/>
    <w:rsid w:val="00E36A3A"/>
    <w:rsid w:val="00E4016E"/>
    <w:rsid w:val="00E404BF"/>
    <w:rsid w:val="00E4137D"/>
    <w:rsid w:val="00E414B2"/>
    <w:rsid w:val="00E42212"/>
    <w:rsid w:val="00E46227"/>
    <w:rsid w:val="00E47347"/>
    <w:rsid w:val="00E47A2F"/>
    <w:rsid w:val="00E51574"/>
    <w:rsid w:val="00E52E0B"/>
    <w:rsid w:val="00E5716E"/>
    <w:rsid w:val="00E57665"/>
    <w:rsid w:val="00E60391"/>
    <w:rsid w:val="00E63202"/>
    <w:rsid w:val="00E64ADC"/>
    <w:rsid w:val="00E66811"/>
    <w:rsid w:val="00E6757B"/>
    <w:rsid w:val="00E71E33"/>
    <w:rsid w:val="00E72C94"/>
    <w:rsid w:val="00E72E6A"/>
    <w:rsid w:val="00E72F74"/>
    <w:rsid w:val="00E74E19"/>
    <w:rsid w:val="00E75076"/>
    <w:rsid w:val="00E7594D"/>
    <w:rsid w:val="00E75AB8"/>
    <w:rsid w:val="00E75D94"/>
    <w:rsid w:val="00E767F8"/>
    <w:rsid w:val="00E77846"/>
    <w:rsid w:val="00E8183D"/>
    <w:rsid w:val="00E81FC7"/>
    <w:rsid w:val="00E9150D"/>
    <w:rsid w:val="00E91949"/>
    <w:rsid w:val="00E973F2"/>
    <w:rsid w:val="00E97700"/>
    <w:rsid w:val="00E97754"/>
    <w:rsid w:val="00EA03F4"/>
    <w:rsid w:val="00EA145F"/>
    <w:rsid w:val="00EA2B15"/>
    <w:rsid w:val="00EA5DD5"/>
    <w:rsid w:val="00EA6248"/>
    <w:rsid w:val="00EB546D"/>
    <w:rsid w:val="00EC2EF1"/>
    <w:rsid w:val="00EC5AD3"/>
    <w:rsid w:val="00EC67B1"/>
    <w:rsid w:val="00ED0DAB"/>
    <w:rsid w:val="00ED48A2"/>
    <w:rsid w:val="00ED6DE6"/>
    <w:rsid w:val="00ED7B23"/>
    <w:rsid w:val="00EE3990"/>
    <w:rsid w:val="00EE5405"/>
    <w:rsid w:val="00EF2A26"/>
    <w:rsid w:val="00EF5207"/>
    <w:rsid w:val="00EF61FC"/>
    <w:rsid w:val="00F02E47"/>
    <w:rsid w:val="00F10180"/>
    <w:rsid w:val="00F10D9C"/>
    <w:rsid w:val="00F1643C"/>
    <w:rsid w:val="00F173A5"/>
    <w:rsid w:val="00F21A49"/>
    <w:rsid w:val="00F22F83"/>
    <w:rsid w:val="00F25FB2"/>
    <w:rsid w:val="00F30C21"/>
    <w:rsid w:val="00F31284"/>
    <w:rsid w:val="00F34101"/>
    <w:rsid w:val="00F355C0"/>
    <w:rsid w:val="00F37B08"/>
    <w:rsid w:val="00F4760C"/>
    <w:rsid w:val="00F500A8"/>
    <w:rsid w:val="00F50F9D"/>
    <w:rsid w:val="00F51122"/>
    <w:rsid w:val="00F57FB4"/>
    <w:rsid w:val="00F63D57"/>
    <w:rsid w:val="00F643C8"/>
    <w:rsid w:val="00F645EE"/>
    <w:rsid w:val="00F64D91"/>
    <w:rsid w:val="00F65525"/>
    <w:rsid w:val="00F65B34"/>
    <w:rsid w:val="00F67046"/>
    <w:rsid w:val="00F738CF"/>
    <w:rsid w:val="00F822FB"/>
    <w:rsid w:val="00F83F89"/>
    <w:rsid w:val="00F91301"/>
    <w:rsid w:val="00F9551A"/>
    <w:rsid w:val="00F971C6"/>
    <w:rsid w:val="00FA0BA1"/>
    <w:rsid w:val="00FA11AB"/>
    <w:rsid w:val="00FA1303"/>
    <w:rsid w:val="00FA2BA1"/>
    <w:rsid w:val="00FA3B12"/>
    <w:rsid w:val="00FA3DF1"/>
    <w:rsid w:val="00FA5758"/>
    <w:rsid w:val="00FA716A"/>
    <w:rsid w:val="00FB214D"/>
    <w:rsid w:val="00FB4578"/>
    <w:rsid w:val="00FB4B46"/>
    <w:rsid w:val="00FB712D"/>
    <w:rsid w:val="00FB7133"/>
    <w:rsid w:val="00FC0C33"/>
    <w:rsid w:val="00FC23DB"/>
    <w:rsid w:val="00FC4056"/>
    <w:rsid w:val="00FC4FAD"/>
    <w:rsid w:val="00FC6B49"/>
    <w:rsid w:val="00FD1654"/>
    <w:rsid w:val="00FD31FF"/>
    <w:rsid w:val="00FD3E8B"/>
    <w:rsid w:val="00FD7772"/>
    <w:rsid w:val="00FE148A"/>
    <w:rsid w:val="00FE14F6"/>
    <w:rsid w:val="00FE1993"/>
    <w:rsid w:val="00FE50E8"/>
    <w:rsid w:val="00FE5788"/>
    <w:rsid w:val="00FE681F"/>
    <w:rsid w:val="00FE771C"/>
    <w:rsid w:val="00FF0D9A"/>
    <w:rsid w:val="00FF1B14"/>
    <w:rsid w:val="00FF29FA"/>
    <w:rsid w:val="00FF305B"/>
    <w:rsid w:val="00FF3433"/>
    <w:rsid w:val="00FF56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14E4E974"/>
  <w15:chartTrackingRefBased/>
  <w15:docId w15:val="{0E9A64B7-8850-4B17-8CDD-72AD58473A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B05B5"/>
    <w:pPr>
      <w:keepNext/>
      <w:keepLines/>
      <w:spacing w:before="240" w:after="0"/>
      <w:jc w:val="center"/>
      <w:outlineLvl w:val="0"/>
    </w:pPr>
    <w:rPr>
      <w:rFonts w:ascii="Times New Roman" w:eastAsiaTheme="majorEastAsia" w:hAnsi="Times New Roman" w:cstheme="majorBidi"/>
      <w:b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81FC7"/>
    <w:pPr>
      <w:keepNext/>
      <w:keepLines/>
      <w:numPr>
        <w:numId w:val="19"/>
      </w:numPr>
      <w:spacing w:before="40" w:after="0"/>
      <w:outlineLvl w:val="1"/>
    </w:pPr>
    <w:rPr>
      <w:rFonts w:ascii="Times New Roman" w:eastAsiaTheme="majorEastAsia" w:hAnsi="Times New Roman" w:cstheme="majorBidi"/>
      <w:b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81FC7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List Paragraph1,Body of text,List Paragraph11,List Paragraph111,sub de titre 4,ANNEX,List Paragraph2,List Paragraph1111,List Paragraph21,List Paragraph211,List Paragraph3,Colorful List - Accent 11,List Paragraph2111,List Paragraph21111"/>
    <w:basedOn w:val="Normal"/>
    <w:link w:val="ListParagraphChar"/>
    <w:uiPriority w:val="34"/>
    <w:qFormat/>
    <w:rsid w:val="00D83412"/>
    <w:pPr>
      <w:ind w:left="720"/>
      <w:contextualSpacing/>
    </w:pPr>
  </w:style>
  <w:style w:type="table" w:styleId="TableGrid">
    <w:name w:val="Table Grid"/>
    <w:basedOn w:val="TableNormal"/>
    <w:uiPriority w:val="39"/>
    <w:rsid w:val="00E31AE9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9B386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B3869"/>
  </w:style>
  <w:style w:type="character" w:customStyle="1" w:styleId="ListParagraphChar">
    <w:name w:val="List Paragraph Char"/>
    <w:aliases w:val="List Paragraph1 Char,Body of text Char,List Paragraph11 Char,List Paragraph111 Char,sub de titre 4 Char,ANNEX Char,List Paragraph2 Char,List Paragraph1111 Char,List Paragraph21 Char,List Paragraph211 Char,List Paragraph3 Char"/>
    <w:link w:val="ListParagraph"/>
    <w:uiPriority w:val="34"/>
    <w:qFormat/>
    <w:locked/>
    <w:rsid w:val="007C0FDB"/>
  </w:style>
  <w:style w:type="character" w:customStyle="1" w:styleId="Heading1Char">
    <w:name w:val="Heading 1 Char"/>
    <w:basedOn w:val="DefaultParagraphFont"/>
    <w:link w:val="Heading1"/>
    <w:uiPriority w:val="9"/>
    <w:rsid w:val="005B05B5"/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B05B5"/>
    <w:rPr>
      <w:rFonts w:ascii="Times New Roman" w:eastAsiaTheme="majorEastAsia" w:hAnsi="Times New Roman" w:cstheme="majorBidi"/>
      <w:b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E81FC7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81FC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81FC7"/>
    <w:rPr>
      <w:rFonts w:ascii="Segoe UI" w:hAnsi="Segoe UI" w:cs="Segoe UI"/>
      <w:sz w:val="18"/>
      <w:szCs w:val="18"/>
    </w:rPr>
  </w:style>
  <w:style w:type="paragraph" w:styleId="TOCHeading">
    <w:name w:val="TOC Heading"/>
    <w:basedOn w:val="Heading1"/>
    <w:next w:val="Normal"/>
    <w:uiPriority w:val="39"/>
    <w:unhideWhenUsed/>
    <w:qFormat/>
    <w:rsid w:val="00E81FC7"/>
    <w:pPr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2A4926"/>
    <w:pPr>
      <w:tabs>
        <w:tab w:val="right" w:leader="dot" w:pos="7927"/>
      </w:tabs>
      <w:spacing w:after="100" w:line="360" w:lineRule="auto"/>
    </w:pPr>
    <w:rPr>
      <w:rFonts w:ascii="Times New Roman" w:hAnsi="Times New Roman" w:cs="Times New Roman"/>
      <w:b/>
      <w:bCs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CC2DBF"/>
    <w:pPr>
      <w:tabs>
        <w:tab w:val="left" w:pos="660"/>
        <w:tab w:val="right" w:leader="dot" w:pos="7927"/>
      </w:tabs>
      <w:spacing w:after="100" w:line="360" w:lineRule="auto"/>
      <w:ind w:left="284"/>
    </w:pPr>
  </w:style>
  <w:style w:type="character" w:styleId="Hyperlink">
    <w:name w:val="Hyperlink"/>
    <w:basedOn w:val="DefaultParagraphFont"/>
    <w:uiPriority w:val="99"/>
    <w:unhideWhenUsed/>
    <w:rsid w:val="00E81FC7"/>
    <w:rPr>
      <w:color w:val="0563C1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F9551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9551A"/>
  </w:style>
  <w:style w:type="paragraph" w:styleId="Bibliography">
    <w:name w:val="Bibliography"/>
    <w:basedOn w:val="Normal"/>
    <w:next w:val="Normal"/>
    <w:uiPriority w:val="37"/>
    <w:unhideWhenUsed/>
    <w:rsid w:val="00C85624"/>
  </w:style>
  <w:style w:type="paragraph" w:styleId="TOC3">
    <w:name w:val="toc 3"/>
    <w:basedOn w:val="Normal"/>
    <w:next w:val="Normal"/>
    <w:autoRedefine/>
    <w:uiPriority w:val="39"/>
    <w:unhideWhenUsed/>
    <w:rsid w:val="00280F40"/>
    <w:pPr>
      <w:tabs>
        <w:tab w:val="left" w:pos="993"/>
        <w:tab w:val="right" w:leader="dot" w:pos="7927"/>
      </w:tabs>
      <w:spacing w:after="100"/>
      <w:ind w:left="709"/>
    </w:pPr>
    <w:rPr>
      <w:rFonts w:eastAsiaTheme="minorEastAsia" w:cs="Times New Roman"/>
    </w:rPr>
  </w:style>
  <w:style w:type="character" w:styleId="PlaceholderText">
    <w:name w:val="Placeholder Text"/>
    <w:basedOn w:val="DefaultParagraphFont"/>
    <w:uiPriority w:val="99"/>
    <w:semiHidden/>
    <w:rsid w:val="00C362B5"/>
    <w:rPr>
      <w:color w:val="808080"/>
    </w:rPr>
  </w:style>
  <w:style w:type="paragraph" w:customStyle="1" w:styleId="Default">
    <w:name w:val="Default"/>
    <w:rsid w:val="00D027FA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TOC4">
    <w:name w:val="toc 4"/>
    <w:basedOn w:val="Normal"/>
    <w:next w:val="Normal"/>
    <w:autoRedefine/>
    <w:uiPriority w:val="39"/>
    <w:unhideWhenUsed/>
    <w:rsid w:val="005B23F5"/>
    <w:pPr>
      <w:spacing w:after="100"/>
      <w:ind w:left="660"/>
    </w:pPr>
    <w:rPr>
      <w:rFonts w:eastAsiaTheme="minorEastAsia"/>
    </w:rPr>
  </w:style>
  <w:style w:type="paragraph" w:styleId="TOC5">
    <w:name w:val="toc 5"/>
    <w:basedOn w:val="Normal"/>
    <w:next w:val="Normal"/>
    <w:autoRedefine/>
    <w:uiPriority w:val="39"/>
    <w:unhideWhenUsed/>
    <w:rsid w:val="005B23F5"/>
    <w:pPr>
      <w:spacing w:after="100"/>
      <w:ind w:left="880"/>
    </w:pPr>
    <w:rPr>
      <w:rFonts w:eastAsiaTheme="minorEastAsia"/>
    </w:rPr>
  </w:style>
  <w:style w:type="paragraph" w:styleId="TOC6">
    <w:name w:val="toc 6"/>
    <w:basedOn w:val="Normal"/>
    <w:next w:val="Normal"/>
    <w:autoRedefine/>
    <w:uiPriority w:val="39"/>
    <w:unhideWhenUsed/>
    <w:rsid w:val="005B23F5"/>
    <w:pPr>
      <w:spacing w:after="100"/>
      <w:ind w:left="1100"/>
    </w:pPr>
    <w:rPr>
      <w:rFonts w:eastAsiaTheme="minorEastAsia"/>
    </w:rPr>
  </w:style>
  <w:style w:type="paragraph" w:styleId="TOC7">
    <w:name w:val="toc 7"/>
    <w:basedOn w:val="Normal"/>
    <w:next w:val="Normal"/>
    <w:autoRedefine/>
    <w:uiPriority w:val="39"/>
    <w:unhideWhenUsed/>
    <w:rsid w:val="005B23F5"/>
    <w:pPr>
      <w:spacing w:after="100"/>
      <w:ind w:left="1320"/>
    </w:pPr>
    <w:rPr>
      <w:rFonts w:eastAsiaTheme="minorEastAsia"/>
    </w:rPr>
  </w:style>
  <w:style w:type="paragraph" w:styleId="TOC8">
    <w:name w:val="toc 8"/>
    <w:basedOn w:val="Normal"/>
    <w:next w:val="Normal"/>
    <w:autoRedefine/>
    <w:uiPriority w:val="39"/>
    <w:unhideWhenUsed/>
    <w:rsid w:val="005B23F5"/>
    <w:pPr>
      <w:spacing w:after="100"/>
      <w:ind w:left="1540"/>
    </w:pPr>
    <w:rPr>
      <w:rFonts w:eastAsiaTheme="minorEastAsia"/>
    </w:rPr>
  </w:style>
  <w:style w:type="paragraph" w:styleId="TOC9">
    <w:name w:val="toc 9"/>
    <w:basedOn w:val="Normal"/>
    <w:next w:val="Normal"/>
    <w:autoRedefine/>
    <w:uiPriority w:val="39"/>
    <w:unhideWhenUsed/>
    <w:rsid w:val="005B23F5"/>
    <w:pPr>
      <w:spacing w:after="100"/>
      <w:ind w:left="1760"/>
    </w:pPr>
    <w:rPr>
      <w:rFonts w:eastAsiaTheme="minorEastAs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257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15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716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824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608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9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99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936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544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718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953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921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422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40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674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689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508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779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618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068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115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14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591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428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363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518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306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373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099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348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24" Type="http://schemas.openxmlformats.org/officeDocument/2006/relationships/image" Target="media/image17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footer" Target="footer1.xml"/><Relationship Id="rId10" Type="http://schemas.openxmlformats.org/officeDocument/2006/relationships/image" Target="media/image3.jpe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header" Target="header1.xml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Ami15</b:Tag>
    <b:SourceType>Book</b:SourceType>
    <b:Guid>{482A642A-A5C5-478D-BE6C-6E0351F79100}</b:Guid>
    <b:Title>Kepemimpinan dan Kerjasama Tim</b:Title>
    <b:Year>2018</b:Year>
    <b:City>Jakarta</b:City>
    <b:Publisher>Mitra Wacana Media</b:Publisher>
    <b:Author>
      <b:Author>
        <b:NameList>
          <b:Person>
            <b:Last>Amirullah</b:Last>
          </b:Person>
        </b:NameList>
      </b:Author>
    </b:Author>
    <b:Edition>Pertama</b:Edition>
    <b:RefOrder>1</b:RefOrder>
  </b:Source>
  <b:Source>
    <b:Tag>Ban12</b:Tag>
    <b:SourceType>Book</b:SourceType>
    <b:Guid>{F793B0E2-5DFB-4F35-BBA0-5CDAE48F478F}</b:Guid>
    <b:Title>Manajemen Sumber Daya Manusia</b:Title>
    <b:Year>2012</b:Year>
    <b:City>Jakarta</b:City>
    <b:Publisher>Erlangga</b:Publisher>
    <b:Author>
      <b:Author>
        <b:NameList>
          <b:Person>
            <b:Last>Bangun</b:Last>
            <b:First>Wilson</b:First>
          </b:Person>
        </b:NameList>
      </b:Author>
      <b:Editor>
        <b:NameList>
          <b:Person>
            <b:Last>1</b:Last>
          </b:Person>
        </b:NameList>
      </b:Editor>
    </b:Author>
    <b:RefOrder>2</b:RefOrder>
  </b:Source>
  <b:Source>
    <b:Tag>Tar14</b:Tag>
    <b:SourceType>JournalArticle</b:SourceType>
    <b:Guid>{84D86999-C081-4CDC-8308-765AA7F6A8A9}</b:Guid>
    <b:Title>Analisa Pengaruh Motivasi Kerja, Pelatihan,  Kepemimpinan, Komunikas Dan Kerjasama Tim Terhadap Kinerja Para Suster Dina  ST.Yoseph Di Indonesia</b:Title>
    <b:JournalName>Jurnal Riset Bisnis dan Manajemen</b:JournalName>
    <b:Year>2014</b:Year>
    <b:Pages>90-102</b:Pages>
    <b:Author>
      <b:Author>
        <b:NameList>
          <b:Person>
            <b:Last>Taroreh</b:Last>
            <b:Middle>Maria</b:Middle>
            <b:First>Imeldi</b:First>
          </b:Person>
        </b:NameList>
      </b:Author>
    </b:Author>
    <b:Volume>Vol. 2 No. 4</b:Volume>
    <b:URL>https://ejournal.unsrat.ac.id/index.php/jrbm/article/view/5886</b:URL>
    <b:RefOrder>3</b:RefOrder>
  </b:Source>
  <b:Source>
    <b:Tag>Sia20</b:Tag>
    <b:SourceType>JournalArticle</b:SourceType>
    <b:Guid>{50BDE46A-17F6-4013-B4F3-E8C3BB19E6D7}</b:Guid>
    <b:Title>Pengaruh Kerjasama Tim terhadap Kinerja Pegawai di Akademi Maritim Cirebon</b:Title>
    <b:JournalName>Alignment : Journal of Administration and Educational Management</b:JournalName>
    <b:Year>2020</b:Year>
    <b:Pages>20-26</b:Pages>
    <b:Author>
      <b:Author>
        <b:NameList>
          <b:Person>
            <b:Last>Siagian</b:Last>
            <b:First>Fereddy</b:First>
          </b:Person>
        </b:NameList>
      </b:Author>
    </b:Author>
    <b:Month>Juni</b:Month>
    <b:Volume>Vol. 3 No. 1</b:Volume>
    <b:URL>https://doi.org/https://doi.org/10.31539/alignment.v3i1.1275</b:URL>
    <b:RefOrder>4</b:RefOrder>
  </b:Source>
  <b:Source>
    <b:Tag>Tho10</b:Tag>
    <b:SourceType>Book</b:SourceType>
    <b:Guid>{63E17DB7-138A-458C-A6D6-C5954491A905}</b:Guid>
    <b:Title>Manajemen Kepegawaian Sipil Di Indonesia</b:Title>
    <b:Year>2010</b:Year>
    <b:Author>
      <b:Author>
        <b:NameList>
          <b:Person>
            <b:Last>Thoha</b:Last>
            <b:First>Miftah</b:First>
          </b:Person>
        </b:NameList>
      </b:Author>
    </b:Author>
    <b:Publisher>Prenada Media</b:Publisher>
    <b:RefOrder>5</b:RefOrder>
  </b:Source>
  <b:Source>
    <b:Tag>Has14</b:Tag>
    <b:SourceType>Book</b:SourceType>
    <b:Guid>{3217029A-4477-46AE-B22F-2CC5CACB6A8D}</b:Guid>
    <b:Title>Manajemen Sumber Daya Manusia</b:Title>
    <b:Year>2014</b:Year>
    <b:City>Jakarta</b:City>
    <b:Publisher>PT. Bumi Aksara</b:Publisher>
    <b:Author>
      <b:Author>
        <b:NameList>
          <b:Person>
            <b:Last>Hasibuan</b:Last>
            <b:Middle>S.P</b:Middle>
            <b:First>Melayu</b:First>
          </b:Person>
        </b:NameList>
      </b:Author>
      <b:Editor>
        <b:NameList>
          <b:Person>
            <b:Last>Revisi</b:Last>
          </b:Person>
        </b:NameList>
      </b:Editor>
    </b:Author>
    <b:RefOrder>6</b:RefOrder>
  </b:Source>
  <b:Source>
    <b:Tag>Sul18</b:Tag>
    <b:SourceType>Book</b:SourceType>
    <b:Guid>{E736DF8D-14E9-42B9-903C-F5DF52044FF7}</b:Guid>
    <b:Title>Metode Penelitian Bisnis Untuk Skripsi, Tesis dan Disertasi</b:Title>
    <b:Year>2018</b:Year>
    <b:Author>
      <b:Author>
        <b:NameList>
          <b:Person>
            <b:Last>Suliyanto</b:Last>
          </b:Person>
        </b:NameList>
      </b:Author>
    </b:Author>
    <b:City>Yogyakarta</b:City>
    <b:Publisher>Andi Offset (Anggota IKAPI)</b:Publisher>
    <b:RefOrder>7</b:RefOrder>
  </b:Source>
  <b:Source>
    <b:Tag>Cah20</b:Tag>
    <b:SourceType>JournalArticle</b:SourceType>
    <b:Guid>{91D9728E-F559-437D-933F-EC5C027E3B5D}</b:Guid>
    <b:Title>Pengaruh Pengembangan Karir dan Kesejahteraan Terhadap Kinerja Karyawan Pada CV. Jordan Bandung</b:Title>
    <b:Year>2020</b:Year>
    <b:Pages>1-12</b:Pages>
    <b:Author>
      <b:Author>
        <b:NameList>
          <b:Person>
            <b:Last>Cahyadi Putra</b:Last>
            <b:Middle>Heri</b:Middle>
            <b:First>I Putu</b:First>
          </b:Person>
        </b:NameList>
      </b:Author>
    </b:Author>
    <b:URL>http://repository.unmas.ac.id/journal/detail/7862/pengaruh-pengembangan-karir-dan-kesejahteraan-terhadap-kinerja-karyawan-pada-cv-jordan-badung</b:URL>
    <b:RefOrder>8</b:RefOrder>
  </b:Source>
  <b:Source>
    <b:Tag>Efe17</b:Tag>
    <b:SourceType>JournalArticle</b:SourceType>
    <b:Guid>{4CA64EEB-8C5D-4453-A8C4-0CE3C97F7FA5}</b:Guid>
    <b:Title>Pengaruh Tingkat Upah, Kesejahteraan, dan Loyalitas Terhadap Kinerja Karyawan Pada PT. Angkasa Engineers Indonesia</b:Title>
    <b:JournalName>Jurnal Equilibria</b:JournalName>
    <b:Year>2017</b:Year>
    <b:Pages>1-14</b:Pages>
    <b:Author>
      <b:Author>
        <b:NameList>
          <b:Person>
            <b:Last>Efendi</b:Last>
            <b:First>Fredi</b:First>
          </b:Person>
          <b:Person>
            <b:Last>Tamami</b:Last>
            <b:First>Sastra</b:First>
          </b:Person>
        </b:NameList>
      </b:Author>
    </b:Author>
    <b:Volume>Vol. 4 No. 1</b:Volume>
    <b:URL>https://www.journal.unrika.ac.id/index.php/equi/article/view/739</b:URL>
    <b:RefOrder>9</b:RefOrder>
  </b:Source>
  <b:Source>
    <b:Tag>Kus18</b:Tag>
    <b:SourceType>JournalArticle</b:SourceType>
    <b:Guid>{795C2498-FF37-4AC2-8057-8A7D26232838}</b:Guid>
    <b:Title>Peranan Kerjasama Tim dan Semangat Kerja Terhadap Kinerja Karyawan Zolid Agung Perkasa</b:Title>
    <b:Year>2018</b:Year>
    <b:JournalName>Jurnal Manajemen dan Start-Up Bisnis</b:JournalName>
    <b:Pages>417-424</b:Pages>
    <b:Author>
      <b:Author>
        <b:NameList>
          <b:Person>
            <b:Last>Kusuma</b:Last>
            <b:Middle>Putri </b:Middle>
            <b:First>Livia</b:First>
          </b:Person>
          <b:Person>
            <b:Last>Sutanto</b:Last>
            <b:First>J. E</b:First>
          </b:Person>
        </b:NameList>
      </b:Author>
    </b:Author>
    <b:Month>Oktober</b:Month>
    <b:Volume>Vol. 3 No.4</b:Volume>
    <b:URL>https://journal.uc.ac.id/index.php/performa/article/view/754</b:URL>
    <b:RefOrder>10</b:RefOrder>
  </b:Source>
  <b:Source>
    <b:Tag>Let20</b:Tag>
    <b:SourceType>JournalArticle</b:SourceType>
    <b:Guid>{C9BDB576-4D9F-4D22-82B4-CAD3BE286874}</b:Guid>
    <b:Title>Pengaruh Keterlibatan Karyawan, Loyalitas Kerja dan Kerjasama Tim Terhadap Kinerja Karyawan</b:Title>
    <b:JournalName>Jurnal Dimensi</b:JournalName>
    <b:Year>2020</b:Year>
    <b:Pages>17-34</b:Pages>
    <b:Author>
      <b:Author>
        <b:NameList>
          <b:Person>
            <b:Last>Letsoin</b:Last>
            <b:Middle>Regina</b:Middle>
            <b:First>Vinca</b:First>
          </b:Person>
          <b:Person>
            <b:Last>Ratnasari</b:Last>
            <b:Middle>Langgeng</b:Middle>
            <b:First>Sri</b:First>
          </b:Person>
        </b:NameList>
      </b:Author>
    </b:Author>
    <b:Month>Maret</b:Month>
    <b:Volume>Vol. 9 No. 1</b:Volume>
    <b:URL>https://www.journal.unrika.ac.id/index.php/jurnaldms/article/view/2316</b:URL>
    <b:RefOrder>11</b:RefOrder>
  </b:Source>
  <b:Source>
    <b:Tag>Mau20</b:Tag>
    <b:SourceType>JournalArticle</b:SourceType>
    <b:Guid>{62D7E38A-972D-47E7-9037-7487A74101D5}</b:Guid>
    <b:Title>Pengaruh Budaya Organisasi Islami dan Kesejahteraan Karyawan Terhadap Kinerja Karyawan Pada PT. Bank Syariah Mandiri Kantor Cabang Sidoarjo</b:Title>
    <b:Year>2020</b:Year>
    <b:JournalName>Al-Tsiqoh : Jurnal Ekonomi Dan Dakwah Islam</b:JournalName>
    <b:Pages>80-91</b:Pages>
    <b:Author>
      <b:Author>
        <b:NameList>
          <b:Person>
            <b:Last>Maula</b:Last>
            <b:Middle>Hikmatul</b:Middle>
            <b:First>Lia</b:First>
          </b:Person>
          <b:Person>
            <b:Last>Jamil</b:Last>
            <b:Middle>Sobrun</b:Middle>
            <b:First>Akhmad</b:First>
          </b:Person>
          <b:Person>
            <b:Last>Mitra Zuana</b:Last>
            <b:Middle>Mujtaba</b:Middle>
            <b:First>Muhammad</b:First>
          </b:Person>
        </b:NameList>
      </b:Author>
    </b:Author>
    <b:Month>Juni</b:Month>
    <b:Volume>Vol. 5 No. 1</b:Volume>
    <b:URL>https://doi.org/10.1234/altsiq.v5i1.698</b:URL>
    <b:RefOrder>12</b:RefOrder>
  </b:Source>
  <b:Source>
    <b:Tag>Pur17</b:Tag>
    <b:SourceType>JournalArticle</b:SourceType>
    <b:Guid>{447AD85C-2C25-4141-857E-342CCDFCEAE9}</b:Guid>
    <b:Title>Pengaruh Gaya Kepemimpinan Transformasional, Kerjasama Tim dan Komunikasi Terhadap Kinerja Karyawan Warung Mina Cabang Renon</b:Title>
    <b:JournalName>E-Jurnal Manajemen Unud</b:JournalName>
    <b:Year>2017</b:Year>
    <b:Pages>3398-3430</b:Pages>
    <b:Author>
      <b:Author>
        <b:NameList>
          <b:Person>
            <b:Last>Puryatini Putri</b:Last>
            <b:Middle>De</b:Middle>
            <b:First>Luh</b:First>
          </b:Person>
          <b:Person>
            <b:Last>Sariyathi</b:Last>
            <b:Middle>Ketut</b:Middle>
            <b:First>Ni</b:First>
          </b:Person>
        </b:NameList>
      </b:Author>
    </b:Author>
    <b:Month>Juni</b:Month>
    <b:Volume>Vol. 6 No. 6</b:Volume>
    <b:URL>https://ojs.unud.ac.id/index.php/Manajemen/article/view/30156</b:URL>
    <b:RefOrder>13</b:RefOrder>
  </b:Source>
  <b:Source>
    <b:Tag>Ali15</b:Tag>
    <b:SourceType>JournalArticle</b:SourceType>
    <b:Guid>{8142F994-6E0B-4185-954A-DBDC7450A087}</b:Guid>
    <b:Title>Pengaruh Kreativitas dan Kerjasama Tim Terhadap Kinerja Pendamping UPPKH (Unit Pelaksana Keluarga Harapan) Kabupaten Sampang</b:Title>
    <b:JournalName>Jurnal Neo-Bis</b:JournalName>
    <b:Year>2015</b:Year>
    <b:Pages>53-65</b:Pages>
    <b:Author>
      <b:Author>
        <b:NameList>
          <b:Person>
            <b:Last>Alisyahbana</b:Last>
            <b:First>Farid</b:First>
          </b:Person>
          <b:Person>
            <b:Last>Ismail</b:Last>
            <b:First>Iriana</b:First>
          </b:Person>
          <b:Person>
            <b:Last>Wispandono</b:Last>
            <b:Middle>Moch</b:Middle>
            <b:First>RM</b:First>
          </b:Person>
        </b:NameList>
      </b:Author>
    </b:Author>
    <b:Month>Desember</b:Month>
    <b:Volume>Vol. 9 No. 2</b:Volume>
    <b:URL>https://journal.trunojoyo.ac.id/neo-bis/article/view/1273</b:URL>
    <b:RefOrder>14</b:RefOrder>
  </b:Source>
  <b:Source>
    <b:Tag>Man09</b:Tag>
    <b:SourceType>Book</b:SourceType>
    <b:Guid>{76C0FC39-994F-41F7-9603-7D70C252A681}</b:Guid>
    <b:Author>
      <b:Author>
        <b:NameList>
          <b:Person>
            <b:Last>Mangkunegara</b:Last>
            <b:First>A.</b:First>
            <b:Middle>A</b:Middle>
          </b:Person>
        </b:NameList>
      </b:Author>
    </b:Author>
    <b:Title>Manajemen Sumber Daya Manusia Perusahaan</b:Title>
    <b:Year>2009</b:Year>
    <b:City>Bandung</b:City>
    <b:Publisher>Remaja Rusdakarya</b:Publisher>
    <b:RefOrder>15</b:RefOrder>
  </b:Source>
  <b:Source>
    <b:Tag>Sil09</b:Tag>
    <b:SourceType>BookSection</b:SourceType>
    <b:Guid>{0E8A1017-D166-4819-B298-9F516D71BD67}</b:Guid>
    <b:Title>Manajemen Keselamatan dan Kesehatan Kerja</b:Title>
    <b:Year>2009</b:Year>
    <b:City>Jakarta</b:City>
    <b:Publisher>PT. Pustaka Binaman Pressindo</b:Publisher>
    <b:Author>
      <b:Author>
        <b:NameList>
          <b:Person>
            <b:Last>Silalahi</b:Last>
          </b:Person>
          <b:Person>
            <b:First>B.</b:First>
            <b:Middle>N.B.S</b:Middle>
          </b:Person>
          <b:Person>
            <b:Last>Silallahi</b:Last>
            <b:First>R</b:First>
            <b:Middle>B</b:Middle>
          </b:Person>
        </b:NameList>
      </b:Author>
    </b:Author>
    <b:RefOrder>16</b:RefOrder>
  </b:Source>
  <b:Source>
    <b:Tag>Eko</b:Tag>
    <b:SourceType>BookSection</b:SourceType>
    <b:Guid>{5539593F-82DC-4C83-97CB-A37AFFA03E51}</b:Guid>
    <b:Author>
      <b:Author>
        <b:NameList>
          <b:Person>
            <b:Last>Nurmianto</b:Last>
            <b:First>Eko</b:First>
          </b:Person>
        </b:NameList>
      </b:Author>
    </b:Author>
    <b:Title>Ergonomi Konsep Dasar dan Aplikasinya</b:Title>
    <b:City>Surabaya</b:City>
    <b:Publisher>Guna Widya</b:Publisher>
    <b:Pages>2014</b:Pages>
    <b:RefOrder>17</b:RefOrder>
  </b:Source>
  <b:Source>
    <b:Tag>PKS13</b:Tag>
    <b:SourceType>BookSection</b:SourceType>
    <b:Guid>{C47D699A-4808-4BDC-9291-704E130A0BA4}</b:Guid>
    <b:Title>Higiene Perusahaan dan Kesehatan Kerja (HIPERKES)</b:Title>
    <b:Year>2009</b:Year>
    <b:City>Jakarta</b:City>
    <b:Publisher>Sagung Seto</b:Publisher>
    <b:Author>
      <b:Author>
        <b:NameList>
          <b:Person>
            <b:Last>Suma'mur</b:Last>
            <b:Middle>K</b:Middle>
            <b:First>P</b:First>
          </b:Person>
        </b:NameList>
      </b:Author>
    </b:Author>
    <b:RefOrder>18</b:RefOrder>
  </b:Source>
  <b:Source>
    <b:Tag>Les20</b:Tag>
    <b:SourceType>JournalArticle</b:SourceType>
    <b:Guid>{E4428F7E-556A-43BE-A062-0BF6E70D96EE}</b:Guid>
    <b:Title>Pengaruh Shift Kerja, Stres Kerja Dan Lingkungan Kerja</b:Title>
    <b:JournalName>Jurnal Ekonomi</b:JournalName>
    <b:Year>2020</b:Year>
    <b:Pages>208-230</b:Pages>
    <b:Month>Januari</b:Month>
    <b:Volume>Vol.16 No.1</b:Volume>
    <b:URL>http://jurnal.stie-mandala.ac.id/index.php/relasi/article/view/348/322</b:URL>
    <b:Author>
      <b:Author>
        <b:NameList>
          <b:Person>
            <b:Last>Lestari</b:Last>
            <b:Middle>Elviani</b:Middle>
            <b:First>Yani</b:First>
          </b:Person>
          <b:Person>
            <b:Last>Bukhori</b:Last>
            <b:First>Moh</b:First>
          </b:Person>
          <b:Person>
            <b:First>Fathorrahman</b:First>
          </b:Person>
        </b:NameList>
      </b:Author>
    </b:Author>
    <b:RefOrder>19</b:RefOrder>
  </b:Source>
  <b:Source>
    <b:Tag>Wib17</b:Tag>
    <b:SourceType>Book</b:SourceType>
    <b:Guid>{BD91A40B-D319-40C1-BE89-9254AA861C92}</b:Guid>
    <b:Author>
      <b:Author>
        <b:NameList>
          <b:Person>
            <b:Last>Wibowo</b:Last>
          </b:Person>
        </b:NameList>
      </b:Author>
    </b:Author>
    <b:Title>Manajemen Kinerja</b:Title>
    <b:Year>2017</b:Year>
    <b:City>Jakarta</b:City>
    <b:Publisher>Raja Grafindo Perkasa</b:Publisher>
    <b:RefOrder>20</b:RefOrder>
  </b:Source>
  <b:Source>
    <b:Tag>Sin18</b:Tag>
    <b:SourceType>Book</b:SourceType>
    <b:Guid>{C9936259-A394-4F07-A6A2-1135D4D65FDD}</b:Guid>
    <b:Title>Kinerja Pegawai : Teori, Pengukuran dan Implikasi</b:Title>
    <b:Year>2018</b:Year>
    <b:City>Yogyakarta</b:City>
    <b:Publisher>Graha Ilmu</b:Publisher>
    <b:Author>
      <b:Author>
        <b:NameList>
          <b:Person>
            <b:Last>Sinambela</b:Last>
            <b:First>Lijan</b:First>
            <b:Middle>Poltak</b:Middle>
          </b:Person>
          <b:Person>
            <b:Last>dkk</b:Last>
          </b:Person>
        </b:NameList>
      </b:Author>
    </b:Author>
    <b:RefOrder>21</b:RefOrder>
  </b:Source>
  <b:Source>
    <b:Tag>Han09</b:Tag>
    <b:SourceType>Book</b:SourceType>
    <b:Guid>{099C019A-21F5-4856-B1AC-71818B7592EF}</b:Guid>
    <b:Title>Manajemen (Edisi 2)</b:Title>
    <b:Year>2009</b:Year>
    <b:City>Yogyakarta</b:City>
    <b:Publisher>BPFE-YOGYAKARTA</b:Publisher>
    <b:Author>
      <b:Author>
        <b:NameList>
          <b:Person>
            <b:Last>Handoko</b:Last>
            <b:Middle>Hani</b:Middle>
            <b:First>T</b:First>
          </b:Person>
        </b:NameList>
      </b:Author>
    </b:Author>
    <b:RefOrder>22</b:RefOrder>
  </b:Source>
  <b:Source>
    <b:Tag>Sum13</b:Tag>
    <b:SourceType>Book</b:SourceType>
    <b:Guid>{8EED66FC-37B6-4C8C-B741-593715A52429}</b:Guid>
    <b:Title>Higiene Perusahaan dan Kesehatan Kerja (HIPERKES)</b:Title>
    <b:Year>2013</b:Year>
    <b:City>Jakarta</b:City>
    <b:Publisher>Sagung Seto</b:Publisher>
    <b:Author>
      <b:Author>
        <b:NameList>
          <b:Person>
            <b:Last>Suma'mur</b:Last>
            <b:Middle>K</b:Middle>
            <b:First>P</b:First>
          </b:Person>
        </b:NameList>
      </b:Author>
    </b:Author>
    <b:RefOrder>23</b:RefOrder>
  </b:Source>
  <b:Source>
    <b:Tag>Per21</b:Tag>
    <b:SourceType>InternetSite</b:SourceType>
    <b:Guid>{BB64BAF6-33DD-489C-A986-27AC020121ED}</b:Guid>
    <b:Title>Perubahan atas Undang-Undang Nomor 8 Tahun 1974 tentang Pokok-Pokok Kepegawaian</b:Title>
    <b:InternetSiteTitle>JDIH BPK RI</b:InternetSiteTitle>
    <b:URL>https://peraturan.bpk.go.id/Home/Details/45377/uu-no-43-tahun-1999</b:URL>
    <b:YearAccessed>2021</b:YearAccessed>
    <b:MonthAccessed>Juli</b:MonthAccessed>
    <b:DayAccessed>13</b:DayAccessed>
    <b:RefOrder>24</b:RefOrder>
  </b:Source>
  <b:Source>
    <b:Tag>Wes02</b:Tag>
    <b:SourceType>Book</b:SourceType>
    <b:Guid>{EA82CED1-1BA0-41E7-AECC-E54731883566}</b:Guid>
    <b:Title>Kerjasama Yang Efektif</b:Title>
    <b:Year>2002</b:Year>
    <b:Author>
      <b:Author>
        <b:NameList>
          <b:Person>
            <b:Last>West</b:Last>
            <b:First>Michael</b:First>
          </b:Person>
        </b:NameList>
      </b:Author>
    </b:Author>
    <b:City>Jakarta</b:City>
    <b:Publisher>Kanisius</b:Publisher>
    <b:RefOrder>25</b:RefOrder>
  </b:Source>
  <b:Source>
    <b:Tag>Mun09</b:Tag>
    <b:SourceType>Book</b:SourceType>
    <b:Guid>{9D80A456-3D56-4CB5-AF77-F78F75238F7D}</b:Guid>
    <b:Title>Pengembangan Kreativitas Anak Berbakat</b:Title>
    <b:Year>2009</b:Year>
    <b:City>Jakarta</b:City>
    <b:Publisher>Rineka Cipta</b:Publisher>
    <b:Author>
      <b:Author>
        <b:NameList>
          <b:Person>
            <b:Last>Munandar</b:Last>
            <b:First>Utami</b:First>
          </b:Person>
        </b:NameList>
      </b:Author>
    </b:Author>
    <b:RefOrder>26</b:RefOrder>
  </b:Source>
  <b:Source>
    <b:Tag>Max02</b:Tag>
    <b:SourceType>Book</b:SourceType>
    <b:Guid>{4BFA8F6E-E9C5-4D56-BA80-4E3C0AAA4EE8}</b:Guid>
    <b:Title>Mengembangkan Kepemimpinan di dalam Diri Anda</b:Title>
    <b:Year>2002</b:Year>
    <b:City>Jakarta</b:City>
    <b:Publisher>Binarupa Aksara</b:Publisher>
    <b:Author>
      <b:Author>
        <b:NameList>
          <b:Person>
            <b:Last>Maxwell</b:Last>
            <b:Middle>C</b:Middle>
            <b:First>John</b:First>
          </b:Person>
        </b:NameList>
      </b:Author>
    </b:Author>
    <b:RefOrder>27</b:RefOrder>
  </b:Source>
  <b:Source>
    <b:Tag>Dew07</b:Tag>
    <b:SourceType>Book</b:SourceType>
    <b:Guid>{58FBD935-2A65-4343-92A3-211DA1AC0B92}</b:Guid>
    <b:Title>Teamwork (Cara Menyenangkan Membangun Tim Impian)</b:Title>
    <b:Year>2007</b:Year>
    <b:City>Bandung</b:City>
    <b:Publisher>Progressio</b:Publisher>
    <b:Author>
      <b:Author>
        <b:NameList>
          <b:Person>
            <b:Last>Dewi</b:Last>
            <b:First>Sandra</b:First>
          </b:Person>
        </b:NameList>
      </b:Author>
    </b:Author>
    <b:RefOrder>28</b:RefOrder>
  </b:Source>
  <b:Source>
    <b:Tag>Sup14</b:Tag>
    <b:SourceType>JournalArticle</b:SourceType>
    <b:Guid>{22D7BF80-77DF-4F0F-950B-24ADD056052E}</b:Guid>
    <b:Title>Shift Kerja Terhadap Kinerja Pegawai Satuan Polisi Pamong Praja Kota Tarakan</b:Title>
    <b:JournalName>Jurnal Ilmiah Psikologi Terapan</b:JournalName>
    <b:Year>2014</b:Year>
    <b:Pages>75-88</b:Pages>
    <b:Author>
      <b:Author>
        <b:NameList>
          <b:Person>
            <b:Last>Supomo</b:Last>
            <b:Middle>Megawati</b:Middle>
            <b:First>Triana</b:First>
          </b:Person>
        </b:NameList>
      </b:Author>
    </b:Author>
    <b:Month>Januari</b:Month>
    <b:Volume>Vol. 02 No. 01</b:Volume>
    <b:DOI>https://doi.org/10.22219/jipt.v2i1.1771</b:DOI>
    <b:RefOrder>29</b:RefOrder>
  </b:Source>
  <b:Source>
    <b:Tag>Sin181</b:Tag>
    <b:SourceType>Book</b:SourceType>
    <b:Guid>{D9022434-0337-4F36-BE75-9532AB9F5F8E}</b:Guid>
    <b:Title>Manajemen Sumber Daya Manusia</b:Title>
    <b:Year>2018</b:Year>
    <b:City>Jakarta</b:City>
    <b:Publisher>PT. Bumi Aksara</b:Publisher>
    <b:Author>
      <b:Author>
        <b:NameList>
          <b:Person>
            <b:Last>Sinambela</b:Last>
            <b:Middle>Poltak</b:Middle>
            <b:First>Lijan</b:First>
          </b:Person>
        </b:NameList>
      </b:Author>
    </b:Author>
    <b:RefOrder>30</b:RefOrder>
  </b:Source>
  <b:Source>
    <b:Tag>Tra06</b:Tag>
    <b:SourceType>Book</b:SourceType>
    <b:Guid>{B9F4A15E-5D22-4E3B-9D43-24266397EF46}</b:Guid>
    <b:Title>Pemimpin Sukses</b:Title>
    <b:Year>2006</b:Year>
    <b:City>Jakarta</b:City>
    <b:Publisher>Penerbit Pustaka Delapatrasa</b:Publisher>
    <b:Author>
      <b:Author>
        <b:NameList>
          <b:Person>
            <b:Last>Tracy</b:Last>
            <b:First>Brian</b:First>
          </b:Person>
        </b:NameList>
      </b:Author>
      <b:Translator>
        <b:NameList>
          <b:Person>
            <b:First>Suharsono</b:First>
          </b:Person>
          <b:Person>
            <b:Last>Kuswandani</b:Last>
            <b:Middle>Budi</b:Middle>
            <b:First>Ana</b:First>
          </b:Person>
        </b:NameList>
      </b:Translator>
    </b:Author>
    <b:Edition>Cetakan Keenam</b:Edition>
    <b:RefOrder>31</b:RefOrder>
  </b:Source>
  <b:Source>
    <b:Tag>Sug17</b:Tag>
    <b:SourceType>Book</b:SourceType>
    <b:Guid>{C3D2B2E9-E111-4CE1-85C1-E5AC85A1FED3}</b:Guid>
    <b:Title>Metode Penelitian Kuantitatif, Kualitatif dan R &amp; D</b:Title>
    <b:Year>2017</b:Year>
    <b:City>Bandung</b:City>
    <b:Publisher>CV. Alfabeta</b:Publisher>
    <b:Author>
      <b:Author>
        <b:NameList>
          <b:Person>
            <b:First>Sugiyono</b:First>
          </b:Person>
        </b:NameList>
      </b:Author>
    </b:Author>
    <b:RefOrder>32</b:RefOrder>
  </b:Source>
  <b:Source>
    <b:Tag>Gho16</b:Tag>
    <b:SourceType>Book</b:SourceType>
    <b:Guid>{BEC7181C-86CF-4073-91F7-CC809907FE16}</b:Guid>
    <b:Title>Aplikasi Analisis Multivariate Dengan Program SPSS</b:Title>
    <b:Year>2016</b:Year>
    <b:City>Semarang</b:City>
    <b:Publisher>Badan Penerbit UNDIP</b:Publisher>
    <b:Author>
      <b:Author>
        <b:NameList>
          <b:Person>
            <b:Last>Ghozali</b:Last>
            <b:First>I</b:First>
          </b:Person>
        </b:NameList>
      </b:Author>
    </b:Author>
    <b:RefOrder>33</b:RefOrder>
  </b:Source>
  <b:Source>
    <b:Tag>Ari10</b:Tag>
    <b:SourceType>Book</b:SourceType>
    <b:Guid>{CADF129C-10F8-402C-844D-D586F905B9D2}</b:Guid>
    <b:Title>Prosedur Penelitian Suatu Pendekatan Praktek</b:Title>
    <b:Year>2010</b:Year>
    <b:City>Jakarta</b:City>
    <b:Publisher>Rineka Cipta</b:Publisher>
    <b:Author>
      <b:Author>
        <b:NameList>
          <b:Person>
            <b:Last>Arikunto</b:Last>
            <b:First>Suharsimi</b:First>
          </b:Person>
        </b:NameList>
      </b:Author>
    </b:Author>
    <b:RefOrder>34</b:RefOrder>
  </b:Source>
  <b:Source>
    <b:Tag>Sir15</b:Tag>
    <b:SourceType>Book</b:SourceType>
    <b:Guid>{B18AC76D-08D7-4109-9CA2-7FF9AB37F51C}</b:Guid>
    <b:Title>Statistika Terapan Untuk Perguruan Tinggi</b:Title>
    <b:Year>2015</b:Year>
    <b:City>Jakarta</b:City>
    <b:Publisher>Kencana</b:Publisher>
    <b:Author>
      <b:Author>
        <b:NameList>
          <b:Person>
            <b:Last>Siregar</b:Last>
            <b:First>Syofian</b:First>
          </b:Person>
        </b:NameList>
      </b:Author>
    </b:Author>
    <b:Edition>Cetakan Ke-2</b:Edition>
    <b:RefOrder>35</b:RefOrder>
  </b:Source>
</b:Sources>
</file>

<file path=customXml/itemProps1.xml><?xml version="1.0" encoding="utf-8"?>
<ds:datastoreItem xmlns:ds="http://schemas.openxmlformats.org/officeDocument/2006/customXml" ds:itemID="{D4B4C8FB-C65E-458C-8BD0-500563AF8AB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142</TotalTime>
  <Pages>40</Pages>
  <Words>5657</Words>
  <Characters>32245</Characters>
  <Application>Microsoft Office Word</Application>
  <DocSecurity>0</DocSecurity>
  <Lines>268</Lines>
  <Paragraphs>7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82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isnawan14@outlook.com</dc:creator>
  <cp:keywords/>
  <dc:description/>
  <cp:lastModifiedBy>drisnawan14@outlook.com</cp:lastModifiedBy>
  <cp:revision>58</cp:revision>
  <cp:lastPrinted>2023-06-29T04:25:00Z</cp:lastPrinted>
  <dcterms:created xsi:type="dcterms:W3CDTF">2021-10-15T12:26:00Z</dcterms:created>
  <dcterms:modified xsi:type="dcterms:W3CDTF">2023-08-16T06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apa</vt:lpwstr>
  </property>
  <property fmtid="{D5CDD505-2E9C-101B-9397-08002B2CF9AE}" pid="24" name="Mendeley Unique User Id_1">
    <vt:lpwstr>9b38a69a-2477-3eeb-8443-958cbfb07d79</vt:lpwstr>
  </property>
</Properties>
</file>